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39931952" w:rsidR="00C81D94" w:rsidRPr="00EE496F" w:rsidRDefault="00630CD1" w:rsidP="00EB247F">
      <w:pPr>
        <w:pStyle w:val="TableofFigures"/>
        <w:tabs>
          <w:tab w:val="right" w:leader="dot" w:pos="9350"/>
        </w:tabs>
        <w:rPr>
          <w:rStyle w:val="Hyperlink"/>
        </w:rPr>
      </w:pPr>
      <w:r w:rsidRPr="00EE496F">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4728CE" w:rsidRPr="00E91BE1" w:rsidRDefault="004728C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99DB213" w:rsidR="004728CE" w:rsidRPr="00E91BE1" w:rsidRDefault="00A72B45"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Bike infrastructure</w:t>
                            </w:r>
                          </w:p>
                          <w:p w14:paraId="6774E85B" w14:textId="77777777" w:rsidR="004728CE" w:rsidRPr="00EB247F" w:rsidRDefault="004728CE" w:rsidP="00EB247F">
                            <w:pPr>
                              <w:spacing w:line="240" w:lineRule="auto"/>
                              <w:jc w:val="center"/>
                              <w:rPr>
                                <w:rFonts w:cs="Times New Roman"/>
                                <w:smallCaps/>
                                <w:color w:val="404040" w:themeColor="text1" w:themeTint="BF"/>
                                <w:sz w:val="36"/>
                                <w:szCs w:val="36"/>
                              </w:rPr>
                            </w:pPr>
                          </w:p>
                          <w:p w14:paraId="4699D449" w14:textId="40528C4A"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5B0FFA7F"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00A72B45">
                              <w:rPr>
                                <w:rFonts w:cs="Times New Roman"/>
                                <w:smallCaps/>
                                <w:color w:val="404040" w:themeColor="text1" w:themeTint="BF"/>
                                <w:sz w:val="36"/>
                                <w:szCs w:val="36"/>
                              </w:rPr>
                              <w:t>Town/City</w:t>
                            </w:r>
                          </w:p>
                          <w:p w14:paraId="29D510C4" w14:textId="4C262C62"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00A72B45">
                              <w:rPr>
                                <w:rFonts w:cs="Times New Roman"/>
                                <w:smallCaps/>
                                <w:color w:val="404040" w:themeColor="text1" w:themeTint="BF"/>
                                <w:sz w:val="36"/>
                                <w:szCs w:val="36"/>
                              </w:rPr>
                              <w:t>Cycling, Bike Infrastructure, Cycle Paths, Bike Racks</w:t>
                            </w:r>
                          </w:p>
                          <w:p w14:paraId="6DF0E7C6" w14:textId="77777777" w:rsidR="004728CE" w:rsidRDefault="004728CE" w:rsidP="00FB2C53"/>
                          <w:p w14:paraId="4DF87617" w14:textId="77777777" w:rsidR="004728CE" w:rsidRDefault="004728CE" w:rsidP="00FB2C53"/>
                          <w:p w14:paraId="4FD71E35" w14:textId="77777777" w:rsidR="004728CE" w:rsidRDefault="004728CE" w:rsidP="00FB2C53"/>
                          <w:p w14:paraId="0AAEA688" w14:textId="77777777" w:rsidR="004728CE" w:rsidRDefault="004728CE" w:rsidP="00FB2C53"/>
                          <w:p w14:paraId="693769A0" w14:textId="69D6E987" w:rsidR="004728CE" w:rsidRPr="00E91BE1" w:rsidRDefault="004728C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A72B45">
                              <w:rPr>
                                <w:rFonts w:cs="Times New Roman"/>
                                <w:smallCaps/>
                                <w:color w:val="404040" w:themeColor="text1" w:themeTint="BF"/>
                                <w:sz w:val="36"/>
                                <w:szCs w:val="36"/>
                              </w:rPr>
                              <w:t>3</w:t>
                            </w:r>
                            <w:r w:rsidR="00266935">
                              <w:rPr>
                                <w:rFonts w:cs="Times New Roman"/>
                                <w:smallCaps/>
                                <w:color w:val="404040" w:themeColor="text1" w:themeTint="BF"/>
                                <w:sz w:val="36"/>
                                <w:szCs w:val="36"/>
                              </w:rPr>
                              <w:t xml:space="preserve"> October 2021</w:t>
                            </w:r>
                          </w:p>
                          <w:p w14:paraId="0DDBFE23" w14:textId="77777777" w:rsidR="004728CE" w:rsidRPr="000829DC" w:rsidRDefault="004728CE" w:rsidP="00FB2C53"/>
                          <w:p w14:paraId="4BB1447A" w14:textId="77777777" w:rsidR="004728CE" w:rsidRDefault="004728CE" w:rsidP="00FB2C53"/>
                          <w:p w14:paraId="2F48DE38" w14:textId="77777777" w:rsidR="004728CE" w:rsidRPr="000829DC" w:rsidRDefault="004728CE" w:rsidP="00FB2C53"/>
                          <w:p w14:paraId="3F2031AA" w14:textId="0DD2285E" w:rsidR="004728CE" w:rsidRPr="00E91BE1" w:rsidRDefault="004728CE" w:rsidP="00D66C01">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r w:rsidRPr="00D66C01">
                              <w:rPr>
                                <w:rFonts w:cs="Times New Roman"/>
                                <w:b/>
                                <w:smallCaps/>
                                <w:color w:val="404040" w:themeColor="text1" w:themeTint="BF"/>
                                <w:sz w:val="28"/>
                                <w:szCs w:val="28"/>
                              </w:rPr>
                              <w:t xml:space="preserve"> </w:t>
                            </w:r>
                          </w:p>
                          <w:p w14:paraId="56CC5304" w14:textId="6F41B0DC" w:rsidR="00A72B45" w:rsidRDefault="00A72B45"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p>
                          <w:p w14:paraId="5B1CFCC7" w14:textId="462ADCA9" w:rsidR="00A72B45" w:rsidRPr="00A72B45" w:rsidRDefault="00A72B45"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ENILDE BECQU</w:t>
                            </w:r>
                            <w:r>
                              <w:rPr>
                                <w:rFonts w:cs="Times New Roman"/>
                                <w:smallCaps/>
                                <w:color w:val="404040" w:themeColor="text1" w:themeTint="BF"/>
                                <w:sz w:val="28"/>
                                <w:szCs w:val="28"/>
                                <w:lang w:val="pt-PT"/>
                              </w:rPr>
                              <w:t>É</w:t>
                            </w:r>
                            <w:r>
                              <w:rPr>
                                <w:rFonts w:cs="Times New Roman"/>
                                <w:smallCaps/>
                                <w:color w:val="404040" w:themeColor="text1" w:themeTint="BF"/>
                                <w:sz w:val="28"/>
                                <w:szCs w:val="28"/>
                              </w:rPr>
                              <w:t>, Research Fellow</w:t>
                            </w:r>
                          </w:p>
                          <w:p w14:paraId="526350A6" w14:textId="77999CB0"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LEONARDO COVIS</w:t>
                            </w:r>
                            <w:r>
                              <w:rPr>
                                <w:rFonts w:cs="Times New Roman"/>
                                <w:smallCaps/>
                                <w:color w:val="404040" w:themeColor="text1" w:themeTint="BF"/>
                                <w:sz w:val="28"/>
                                <w:szCs w:val="28"/>
                              </w:rPr>
                              <w:t>, Research Fellow</w:t>
                            </w:r>
                          </w:p>
                          <w:p w14:paraId="11EA3EDE" w14:textId="4B6D9C19" w:rsidR="004728CE" w:rsidRPr="00D66C01" w:rsidRDefault="00A72B45"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ICHELLE PEDRAZA</w:t>
                            </w:r>
                            <w:r w:rsidR="004728CE">
                              <w:rPr>
                                <w:rFonts w:cs="Times New Roman"/>
                                <w:smallCaps/>
                                <w:color w:val="404040" w:themeColor="text1" w:themeTint="BF"/>
                                <w:sz w:val="28"/>
                                <w:szCs w:val="28"/>
                              </w:rPr>
                              <w:t>, Research Fellow</w:t>
                            </w:r>
                          </w:p>
                          <w:p w14:paraId="627A7788" w14:textId="46204CBB" w:rsidR="004728CE" w:rsidRPr="00E91BE1" w:rsidRDefault="004728CE"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Fellow</w:t>
                            </w:r>
                          </w:p>
                          <w:p w14:paraId="6C4588F0" w14:textId="1BA25EEC" w:rsidR="004728CE" w:rsidRPr="00EB247F" w:rsidRDefault="004728CE" w:rsidP="00D66C01">
                            <w:pPr>
                              <w:spacing w:after="0" w:line="240" w:lineRule="auto"/>
                              <w:rPr>
                                <w:rFonts w:cs="Times New Roman"/>
                                <w:smallCaps/>
                                <w:color w:val="404040" w:themeColor="text1" w:themeTint="BF"/>
                              </w:rPr>
                            </w:pPr>
                          </w:p>
                          <w:p w14:paraId="1C3CFB47" w14:textId="77777777" w:rsidR="004728CE" w:rsidRPr="00EB247F" w:rsidRDefault="004728CE" w:rsidP="007864AB">
                            <w:pPr>
                              <w:rPr>
                                <w:rFonts w:cs="Times New Roman"/>
                                <w:smallCaps/>
                                <w:color w:val="404040" w:themeColor="text1" w:themeTint="BF"/>
                              </w:rPr>
                            </w:pPr>
                          </w:p>
                          <w:p w14:paraId="4481356F" w14:textId="6C098178" w:rsidR="004728CE" w:rsidRPr="00EB247F" w:rsidRDefault="004728C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1F090B7" w:rsidR="004728CE" w:rsidRPr="00D66C01" w:rsidRDefault="00963BBF" w:rsidP="007864AB">
                            <w:pPr>
                              <w:rPr>
                                <w:rFonts w:asciiTheme="minorHAnsi" w:hAnsiTheme="minorHAnsi"/>
                                <w:smallCaps/>
                                <w:color w:val="000000" w:themeColor="text1"/>
                                <w:sz w:val="20"/>
                                <w:szCs w:val="20"/>
                              </w:rPr>
                            </w:pPr>
                            <w:hyperlink r:id="rId10" w:history="1">
                              <w:r w:rsidR="004728CE" w:rsidRPr="00D66C01">
                                <w:rPr>
                                  <w:rFonts w:asciiTheme="minorHAnsi" w:hAnsiTheme="minorHAnsi"/>
                                  <w:color w:val="000000" w:themeColor="text1"/>
                                </w:rPr>
                                <w:t>info@drawdown.org</w:t>
                              </w:r>
                            </w:hyperlink>
                            <w:r w:rsidR="004728CE" w:rsidRPr="00D66C01">
                              <w:rPr>
                                <w:rFonts w:asciiTheme="minorHAnsi" w:hAnsiTheme="minorHAnsi"/>
                                <w:smallCaps/>
                                <w:color w:val="000000" w:themeColor="text1"/>
                                <w:sz w:val="20"/>
                                <w:szCs w:val="20"/>
                              </w:rPr>
                              <w:t xml:space="preserve">             </w:t>
                            </w:r>
                            <w:hyperlink r:id="rId11" w:history="1">
                              <w:r w:rsidR="004728CE" w:rsidRPr="00D66C01">
                                <w:rPr>
                                  <w:rFonts w:asciiTheme="minorHAnsi" w:hAnsiTheme="minorHAnsi"/>
                                  <w:color w:val="000000" w:themeColor="text1"/>
                                </w:rPr>
                                <w:t>www.drawdown.org</w:t>
                              </w:r>
                            </w:hyperlink>
                            <w:r w:rsidR="004728CE" w:rsidRPr="00D66C01">
                              <w:rPr>
                                <w:rFonts w:asciiTheme="minorHAnsi" w:hAnsiTheme="minorHAnsi"/>
                                <w:smallCaps/>
                                <w:color w:val="000000" w:themeColor="text1"/>
                                <w:sz w:val="20"/>
                                <w:szCs w:val="20"/>
                              </w:rPr>
                              <w:t xml:space="preserve">  </w:t>
                            </w:r>
                          </w:p>
                          <w:p w14:paraId="05DAFFE7" w14:textId="77777777" w:rsidR="004728CE" w:rsidRPr="00D66C01" w:rsidRDefault="004728CE" w:rsidP="00C81D94">
                            <w:pPr>
                              <w:rPr>
                                <w:rFonts w:cs="Times New Roman"/>
                                <w:smallCaps/>
                                <w:color w:val="404040" w:themeColor="text1" w:themeTint="BF"/>
                                <w:sz w:val="36"/>
                                <w:szCs w:val="36"/>
                              </w:rPr>
                            </w:pPr>
                          </w:p>
                          <w:p w14:paraId="3D97FBF6" w14:textId="77777777" w:rsidR="004728CE" w:rsidRPr="00D66C01" w:rsidRDefault="004728CE"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4728CE" w:rsidRPr="00E91BE1" w:rsidRDefault="004728C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799DB213" w:rsidR="004728CE" w:rsidRPr="00E91BE1" w:rsidRDefault="00A72B45"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Bike infrastructure</w:t>
                      </w:r>
                    </w:p>
                    <w:p w14:paraId="6774E85B" w14:textId="77777777" w:rsidR="004728CE" w:rsidRPr="00EB247F" w:rsidRDefault="004728CE" w:rsidP="00EB247F">
                      <w:pPr>
                        <w:spacing w:line="240" w:lineRule="auto"/>
                        <w:jc w:val="center"/>
                        <w:rPr>
                          <w:rFonts w:cs="Times New Roman"/>
                          <w:smallCaps/>
                          <w:color w:val="404040" w:themeColor="text1" w:themeTint="BF"/>
                          <w:sz w:val="36"/>
                          <w:szCs w:val="36"/>
                        </w:rPr>
                      </w:pPr>
                    </w:p>
                    <w:p w14:paraId="4699D449" w14:textId="40528C4A"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5B0FFA7F"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00A72B45">
                        <w:rPr>
                          <w:rFonts w:cs="Times New Roman"/>
                          <w:smallCaps/>
                          <w:color w:val="404040" w:themeColor="text1" w:themeTint="BF"/>
                          <w:sz w:val="36"/>
                          <w:szCs w:val="36"/>
                        </w:rPr>
                        <w:t>Town/City</w:t>
                      </w:r>
                    </w:p>
                    <w:p w14:paraId="29D510C4" w14:textId="4C262C62" w:rsidR="004728CE" w:rsidRPr="00E91BE1" w:rsidRDefault="004728C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00A72B45">
                        <w:rPr>
                          <w:rFonts w:cs="Times New Roman"/>
                          <w:smallCaps/>
                          <w:color w:val="404040" w:themeColor="text1" w:themeTint="BF"/>
                          <w:sz w:val="36"/>
                          <w:szCs w:val="36"/>
                        </w:rPr>
                        <w:t>Cycling, Bike Infrastructure, Cycle Paths, Bike Racks</w:t>
                      </w:r>
                    </w:p>
                    <w:p w14:paraId="6DF0E7C6" w14:textId="77777777" w:rsidR="004728CE" w:rsidRDefault="004728CE" w:rsidP="00FB2C53"/>
                    <w:p w14:paraId="4DF87617" w14:textId="77777777" w:rsidR="004728CE" w:rsidRDefault="004728CE" w:rsidP="00FB2C53"/>
                    <w:p w14:paraId="4FD71E35" w14:textId="77777777" w:rsidR="004728CE" w:rsidRDefault="004728CE" w:rsidP="00FB2C53"/>
                    <w:p w14:paraId="0AAEA688" w14:textId="77777777" w:rsidR="004728CE" w:rsidRDefault="004728CE" w:rsidP="00FB2C53"/>
                    <w:p w14:paraId="693769A0" w14:textId="69D6E987" w:rsidR="004728CE" w:rsidRPr="00E91BE1" w:rsidRDefault="004728C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A72B45">
                        <w:rPr>
                          <w:rFonts w:cs="Times New Roman"/>
                          <w:smallCaps/>
                          <w:color w:val="404040" w:themeColor="text1" w:themeTint="BF"/>
                          <w:sz w:val="36"/>
                          <w:szCs w:val="36"/>
                        </w:rPr>
                        <w:t>3</w:t>
                      </w:r>
                      <w:r w:rsidR="00266935">
                        <w:rPr>
                          <w:rFonts w:cs="Times New Roman"/>
                          <w:smallCaps/>
                          <w:color w:val="404040" w:themeColor="text1" w:themeTint="BF"/>
                          <w:sz w:val="36"/>
                          <w:szCs w:val="36"/>
                        </w:rPr>
                        <w:t xml:space="preserve"> October 2021</w:t>
                      </w:r>
                    </w:p>
                    <w:p w14:paraId="0DDBFE23" w14:textId="77777777" w:rsidR="004728CE" w:rsidRPr="000829DC" w:rsidRDefault="004728CE" w:rsidP="00FB2C53"/>
                    <w:p w14:paraId="4BB1447A" w14:textId="77777777" w:rsidR="004728CE" w:rsidRDefault="004728CE" w:rsidP="00FB2C53"/>
                    <w:p w14:paraId="2F48DE38" w14:textId="77777777" w:rsidR="004728CE" w:rsidRPr="000829DC" w:rsidRDefault="004728CE" w:rsidP="00FB2C53"/>
                    <w:p w14:paraId="3F2031AA" w14:textId="0DD2285E" w:rsidR="004728CE" w:rsidRPr="00E91BE1" w:rsidRDefault="004728CE" w:rsidP="00D66C01">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r w:rsidRPr="00D66C01">
                        <w:rPr>
                          <w:rFonts w:cs="Times New Roman"/>
                          <w:b/>
                          <w:smallCaps/>
                          <w:color w:val="404040" w:themeColor="text1" w:themeTint="BF"/>
                          <w:sz w:val="28"/>
                          <w:szCs w:val="28"/>
                        </w:rPr>
                        <w:t xml:space="preserve"> </w:t>
                      </w:r>
                    </w:p>
                    <w:p w14:paraId="56CC5304" w14:textId="6F41B0DC" w:rsidR="00A72B45" w:rsidRDefault="00A72B45"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p>
                    <w:p w14:paraId="5B1CFCC7" w14:textId="462ADCA9" w:rsidR="00A72B45" w:rsidRPr="00A72B45" w:rsidRDefault="00A72B45"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ENILDE BECQU</w:t>
                      </w:r>
                      <w:r>
                        <w:rPr>
                          <w:rFonts w:cs="Times New Roman"/>
                          <w:smallCaps/>
                          <w:color w:val="404040" w:themeColor="text1" w:themeTint="BF"/>
                          <w:sz w:val="28"/>
                          <w:szCs w:val="28"/>
                          <w:lang w:val="pt-PT"/>
                        </w:rPr>
                        <w:t>É</w:t>
                      </w:r>
                      <w:r>
                        <w:rPr>
                          <w:rFonts w:cs="Times New Roman"/>
                          <w:smallCaps/>
                          <w:color w:val="404040" w:themeColor="text1" w:themeTint="BF"/>
                          <w:sz w:val="28"/>
                          <w:szCs w:val="28"/>
                        </w:rPr>
                        <w:t>, Research Fellow</w:t>
                      </w:r>
                    </w:p>
                    <w:p w14:paraId="526350A6" w14:textId="77999CB0" w:rsidR="004728CE" w:rsidRPr="00D66C01" w:rsidRDefault="004728CE" w:rsidP="00D66C01">
                      <w:pPr>
                        <w:spacing w:after="0" w:line="240" w:lineRule="auto"/>
                        <w:rPr>
                          <w:rFonts w:cs="Times New Roman"/>
                          <w:smallCaps/>
                          <w:color w:val="404040" w:themeColor="text1" w:themeTint="BF"/>
                          <w:sz w:val="28"/>
                          <w:szCs w:val="28"/>
                        </w:rPr>
                      </w:pPr>
                      <w:r w:rsidRPr="00D66C01">
                        <w:rPr>
                          <w:rFonts w:cs="Times New Roman"/>
                          <w:smallCaps/>
                          <w:color w:val="404040" w:themeColor="text1" w:themeTint="BF"/>
                          <w:sz w:val="28"/>
                          <w:szCs w:val="28"/>
                        </w:rPr>
                        <w:t>LEONARDO COVIS</w:t>
                      </w:r>
                      <w:r>
                        <w:rPr>
                          <w:rFonts w:cs="Times New Roman"/>
                          <w:smallCaps/>
                          <w:color w:val="404040" w:themeColor="text1" w:themeTint="BF"/>
                          <w:sz w:val="28"/>
                          <w:szCs w:val="28"/>
                        </w:rPr>
                        <w:t>, Research Fellow</w:t>
                      </w:r>
                    </w:p>
                    <w:p w14:paraId="11EA3EDE" w14:textId="4B6D9C19" w:rsidR="004728CE" w:rsidRPr="00D66C01" w:rsidRDefault="00A72B45"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ICHELLE PEDRAZA</w:t>
                      </w:r>
                      <w:r w:rsidR="004728CE">
                        <w:rPr>
                          <w:rFonts w:cs="Times New Roman"/>
                          <w:smallCaps/>
                          <w:color w:val="404040" w:themeColor="text1" w:themeTint="BF"/>
                          <w:sz w:val="28"/>
                          <w:szCs w:val="28"/>
                        </w:rPr>
                        <w:t>, Research Fellow</w:t>
                      </w:r>
                    </w:p>
                    <w:p w14:paraId="627A7788" w14:textId="46204CBB" w:rsidR="004728CE" w:rsidRPr="00E91BE1" w:rsidRDefault="004728CE" w:rsidP="00D66C0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YAN ALLARD, Senior Fellow</w:t>
                      </w:r>
                    </w:p>
                    <w:p w14:paraId="6C4588F0" w14:textId="1BA25EEC" w:rsidR="004728CE" w:rsidRPr="00EB247F" w:rsidRDefault="004728CE" w:rsidP="00D66C01">
                      <w:pPr>
                        <w:spacing w:after="0" w:line="240" w:lineRule="auto"/>
                        <w:rPr>
                          <w:rFonts w:cs="Times New Roman"/>
                          <w:smallCaps/>
                          <w:color w:val="404040" w:themeColor="text1" w:themeTint="BF"/>
                        </w:rPr>
                      </w:pPr>
                    </w:p>
                    <w:p w14:paraId="1C3CFB47" w14:textId="77777777" w:rsidR="004728CE" w:rsidRPr="00EB247F" w:rsidRDefault="004728CE" w:rsidP="007864AB">
                      <w:pPr>
                        <w:rPr>
                          <w:rFonts w:cs="Times New Roman"/>
                          <w:smallCaps/>
                          <w:color w:val="404040" w:themeColor="text1" w:themeTint="BF"/>
                        </w:rPr>
                      </w:pPr>
                    </w:p>
                    <w:p w14:paraId="4481356F" w14:textId="6C098178" w:rsidR="004728CE" w:rsidRPr="00EB247F" w:rsidRDefault="004728C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1F090B7" w:rsidR="004728CE" w:rsidRPr="00D66C01" w:rsidRDefault="00A47D94" w:rsidP="007864AB">
                      <w:pPr>
                        <w:rPr>
                          <w:rFonts w:asciiTheme="minorHAnsi" w:hAnsiTheme="minorHAnsi"/>
                          <w:smallCaps/>
                          <w:color w:val="000000" w:themeColor="text1"/>
                          <w:sz w:val="20"/>
                          <w:szCs w:val="20"/>
                        </w:rPr>
                      </w:pPr>
                      <w:hyperlink r:id="rId13" w:history="1">
                        <w:r w:rsidR="004728CE" w:rsidRPr="00D66C01">
                          <w:rPr>
                            <w:rFonts w:asciiTheme="minorHAnsi" w:hAnsiTheme="minorHAnsi"/>
                            <w:color w:val="000000" w:themeColor="text1"/>
                          </w:rPr>
                          <w:t>info@drawdown.org</w:t>
                        </w:r>
                      </w:hyperlink>
                      <w:r w:rsidR="004728CE" w:rsidRPr="00D66C01">
                        <w:rPr>
                          <w:rFonts w:asciiTheme="minorHAnsi" w:hAnsiTheme="minorHAnsi"/>
                          <w:smallCaps/>
                          <w:color w:val="000000" w:themeColor="text1"/>
                          <w:sz w:val="20"/>
                          <w:szCs w:val="20"/>
                        </w:rPr>
                        <w:t xml:space="preserve">             </w:t>
                      </w:r>
                      <w:hyperlink r:id="rId14" w:history="1">
                        <w:r w:rsidR="004728CE" w:rsidRPr="00D66C01">
                          <w:rPr>
                            <w:rFonts w:asciiTheme="minorHAnsi" w:hAnsiTheme="minorHAnsi"/>
                            <w:color w:val="000000" w:themeColor="text1"/>
                          </w:rPr>
                          <w:t>www.drawdown.org</w:t>
                        </w:r>
                      </w:hyperlink>
                      <w:r w:rsidR="004728CE" w:rsidRPr="00D66C01">
                        <w:rPr>
                          <w:rFonts w:asciiTheme="minorHAnsi" w:hAnsiTheme="minorHAnsi"/>
                          <w:smallCaps/>
                          <w:color w:val="000000" w:themeColor="text1"/>
                          <w:sz w:val="20"/>
                          <w:szCs w:val="20"/>
                        </w:rPr>
                        <w:t xml:space="preserve">  </w:t>
                      </w:r>
                    </w:p>
                    <w:p w14:paraId="05DAFFE7" w14:textId="77777777" w:rsidR="004728CE" w:rsidRPr="00D66C01" w:rsidRDefault="004728CE" w:rsidP="00C81D94">
                      <w:pPr>
                        <w:rPr>
                          <w:rFonts w:cs="Times New Roman"/>
                          <w:smallCaps/>
                          <w:color w:val="404040" w:themeColor="text1" w:themeTint="BF"/>
                          <w:sz w:val="36"/>
                          <w:szCs w:val="36"/>
                        </w:rPr>
                      </w:pPr>
                    </w:p>
                    <w:p w14:paraId="3D97FBF6" w14:textId="77777777" w:rsidR="004728CE" w:rsidRPr="00D66C01" w:rsidRDefault="004728CE"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rPr>
      </w:sdtEndPr>
      <w:sdtContent>
        <w:p w14:paraId="62199C04" w14:textId="77777777" w:rsidR="00640665" w:rsidRPr="00EE496F" w:rsidRDefault="551A77D0" w:rsidP="00EB247F">
          <w:pPr>
            <w:rPr>
              <w:rStyle w:val="Heading1Char"/>
            </w:rPr>
          </w:pPr>
          <w:r w:rsidRPr="00EE496F">
            <w:rPr>
              <w:rStyle w:val="Heading1Char"/>
            </w:rPr>
            <w:t>Table of Contents</w:t>
          </w:r>
        </w:p>
        <w:p w14:paraId="4B337AB6" w14:textId="38528CD7" w:rsidR="00A43204" w:rsidRDefault="00640665">
          <w:pPr>
            <w:pStyle w:val="TOC1"/>
            <w:tabs>
              <w:tab w:val="right" w:leader="dot" w:pos="9350"/>
            </w:tabs>
            <w:rPr>
              <w:rFonts w:asciiTheme="minorHAnsi" w:hAnsiTheme="minorHAnsi"/>
              <w:noProof/>
              <w:lang w:eastAsia="en-US"/>
            </w:rPr>
          </w:pPr>
          <w:r w:rsidRPr="00EE496F">
            <w:fldChar w:fldCharType="begin"/>
          </w:r>
          <w:r w:rsidRPr="00EE496F">
            <w:instrText xml:space="preserve"> TOC \o "1-3" \h \z \u </w:instrText>
          </w:r>
          <w:r w:rsidRPr="00EE496F">
            <w:fldChar w:fldCharType="separate"/>
          </w:r>
          <w:hyperlink w:anchor="_Toc80817945" w:history="1">
            <w:r w:rsidR="00A43204" w:rsidRPr="00225F99">
              <w:rPr>
                <w:rStyle w:val="Hyperlink"/>
                <w:noProof/>
              </w:rPr>
              <w:t>List of Figures</w:t>
            </w:r>
            <w:r w:rsidR="00A43204">
              <w:rPr>
                <w:noProof/>
                <w:webHidden/>
              </w:rPr>
              <w:tab/>
            </w:r>
            <w:r w:rsidR="00A43204">
              <w:rPr>
                <w:noProof/>
                <w:webHidden/>
              </w:rPr>
              <w:fldChar w:fldCharType="begin"/>
            </w:r>
            <w:r w:rsidR="00A43204">
              <w:rPr>
                <w:noProof/>
                <w:webHidden/>
              </w:rPr>
              <w:instrText xml:space="preserve"> PAGEREF _Toc80817945 \h </w:instrText>
            </w:r>
            <w:r w:rsidR="00A43204">
              <w:rPr>
                <w:noProof/>
                <w:webHidden/>
              </w:rPr>
            </w:r>
            <w:r w:rsidR="00A43204">
              <w:rPr>
                <w:noProof/>
                <w:webHidden/>
              </w:rPr>
              <w:fldChar w:fldCharType="separate"/>
            </w:r>
            <w:r w:rsidR="00A43204">
              <w:rPr>
                <w:noProof/>
                <w:webHidden/>
              </w:rPr>
              <w:t>IV</w:t>
            </w:r>
            <w:r w:rsidR="00A43204">
              <w:rPr>
                <w:noProof/>
                <w:webHidden/>
              </w:rPr>
              <w:fldChar w:fldCharType="end"/>
            </w:r>
          </w:hyperlink>
        </w:p>
        <w:p w14:paraId="10F76AFE" w14:textId="7735E5CE" w:rsidR="00A43204" w:rsidRDefault="00963BBF">
          <w:pPr>
            <w:pStyle w:val="TOC1"/>
            <w:tabs>
              <w:tab w:val="right" w:leader="dot" w:pos="9350"/>
            </w:tabs>
            <w:rPr>
              <w:rFonts w:asciiTheme="minorHAnsi" w:hAnsiTheme="minorHAnsi"/>
              <w:noProof/>
              <w:lang w:eastAsia="en-US"/>
            </w:rPr>
          </w:pPr>
          <w:hyperlink w:anchor="_Toc80817946" w:history="1">
            <w:r w:rsidR="00A43204" w:rsidRPr="00225F99">
              <w:rPr>
                <w:rStyle w:val="Hyperlink"/>
                <w:noProof/>
              </w:rPr>
              <w:t>List of Tables</w:t>
            </w:r>
            <w:r w:rsidR="00A43204">
              <w:rPr>
                <w:noProof/>
                <w:webHidden/>
              </w:rPr>
              <w:tab/>
            </w:r>
            <w:r w:rsidR="00A43204">
              <w:rPr>
                <w:noProof/>
                <w:webHidden/>
              </w:rPr>
              <w:fldChar w:fldCharType="begin"/>
            </w:r>
            <w:r w:rsidR="00A43204">
              <w:rPr>
                <w:noProof/>
                <w:webHidden/>
              </w:rPr>
              <w:instrText xml:space="preserve"> PAGEREF _Toc80817946 \h </w:instrText>
            </w:r>
            <w:r w:rsidR="00A43204">
              <w:rPr>
                <w:noProof/>
                <w:webHidden/>
              </w:rPr>
            </w:r>
            <w:r w:rsidR="00A43204">
              <w:rPr>
                <w:noProof/>
                <w:webHidden/>
              </w:rPr>
              <w:fldChar w:fldCharType="separate"/>
            </w:r>
            <w:r w:rsidR="00A43204">
              <w:rPr>
                <w:noProof/>
                <w:webHidden/>
              </w:rPr>
              <w:t>IV</w:t>
            </w:r>
            <w:r w:rsidR="00A43204">
              <w:rPr>
                <w:noProof/>
                <w:webHidden/>
              </w:rPr>
              <w:fldChar w:fldCharType="end"/>
            </w:r>
          </w:hyperlink>
        </w:p>
        <w:p w14:paraId="7ED041B3" w14:textId="4781A233" w:rsidR="00A43204" w:rsidRDefault="00963BBF">
          <w:pPr>
            <w:pStyle w:val="TOC1"/>
            <w:tabs>
              <w:tab w:val="right" w:leader="dot" w:pos="9350"/>
            </w:tabs>
            <w:rPr>
              <w:rFonts w:asciiTheme="minorHAnsi" w:hAnsiTheme="minorHAnsi"/>
              <w:noProof/>
              <w:lang w:eastAsia="en-US"/>
            </w:rPr>
          </w:pPr>
          <w:hyperlink w:anchor="_Toc80817947" w:history="1">
            <w:r w:rsidR="00A43204" w:rsidRPr="00225F99">
              <w:rPr>
                <w:rStyle w:val="Hyperlink"/>
                <w:noProof/>
              </w:rPr>
              <w:t>Acronyms and Symbols Used</w:t>
            </w:r>
            <w:r w:rsidR="00A43204">
              <w:rPr>
                <w:noProof/>
                <w:webHidden/>
              </w:rPr>
              <w:tab/>
            </w:r>
            <w:r w:rsidR="00A43204">
              <w:rPr>
                <w:noProof/>
                <w:webHidden/>
              </w:rPr>
              <w:fldChar w:fldCharType="begin"/>
            </w:r>
            <w:r w:rsidR="00A43204">
              <w:rPr>
                <w:noProof/>
                <w:webHidden/>
              </w:rPr>
              <w:instrText xml:space="preserve"> PAGEREF _Toc80817947 \h </w:instrText>
            </w:r>
            <w:r w:rsidR="00A43204">
              <w:rPr>
                <w:noProof/>
                <w:webHidden/>
              </w:rPr>
            </w:r>
            <w:r w:rsidR="00A43204">
              <w:rPr>
                <w:noProof/>
                <w:webHidden/>
              </w:rPr>
              <w:fldChar w:fldCharType="separate"/>
            </w:r>
            <w:r w:rsidR="00A43204">
              <w:rPr>
                <w:noProof/>
                <w:webHidden/>
              </w:rPr>
              <w:t>V</w:t>
            </w:r>
            <w:r w:rsidR="00A43204">
              <w:rPr>
                <w:noProof/>
                <w:webHidden/>
              </w:rPr>
              <w:fldChar w:fldCharType="end"/>
            </w:r>
          </w:hyperlink>
        </w:p>
        <w:p w14:paraId="16756F69" w14:textId="74D9BBD6" w:rsidR="00A43204" w:rsidRDefault="00963BBF">
          <w:pPr>
            <w:pStyle w:val="TOC1"/>
            <w:tabs>
              <w:tab w:val="right" w:leader="dot" w:pos="9350"/>
            </w:tabs>
            <w:rPr>
              <w:rFonts w:asciiTheme="minorHAnsi" w:hAnsiTheme="minorHAnsi"/>
              <w:noProof/>
              <w:lang w:eastAsia="en-US"/>
            </w:rPr>
          </w:pPr>
          <w:hyperlink w:anchor="_Toc80817948" w:history="1">
            <w:r w:rsidR="00A43204" w:rsidRPr="00225F99">
              <w:rPr>
                <w:rStyle w:val="Hyperlink"/>
                <w:noProof/>
              </w:rPr>
              <w:t>Executive Summary</w:t>
            </w:r>
            <w:r w:rsidR="00A43204">
              <w:rPr>
                <w:noProof/>
                <w:webHidden/>
              </w:rPr>
              <w:tab/>
            </w:r>
            <w:r w:rsidR="00A43204">
              <w:rPr>
                <w:noProof/>
                <w:webHidden/>
              </w:rPr>
              <w:fldChar w:fldCharType="begin"/>
            </w:r>
            <w:r w:rsidR="00A43204">
              <w:rPr>
                <w:noProof/>
                <w:webHidden/>
              </w:rPr>
              <w:instrText xml:space="preserve"> PAGEREF _Toc80817948 \h </w:instrText>
            </w:r>
            <w:r w:rsidR="00A43204">
              <w:rPr>
                <w:noProof/>
                <w:webHidden/>
              </w:rPr>
            </w:r>
            <w:r w:rsidR="00A43204">
              <w:rPr>
                <w:noProof/>
                <w:webHidden/>
              </w:rPr>
              <w:fldChar w:fldCharType="separate"/>
            </w:r>
            <w:r w:rsidR="00A43204">
              <w:rPr>
                <w:noProof/>
                <w:webHidden/>
              </w:rPr>
              <w:t>VI</w:t>
            </w:r>
            <w:r w:rsidR="00A43204">
              <w:rPr>
                <w:noProof/>
                <w:webHidden/>
              </w:rPr>
              <w:fldChar w:fldCharType="end"/>
            </w:r>
          </w:hyperlink>
        </w:p>
        <w:p w14:paraId="323FBA87" w14:textId="298EB629" w:rsidR="00A43204" w:rsidRDefault="00963BBF">
          <w:pPr>
            <w:pStyle w:val="TOC1"/>
            <w:tabs>
              <w:tab w:val="left" w:pos="440"/>
              <w:tab w:val="right" w:leader="dot" w:pos="9350"/>
            </w:tabs>
            <w:rPr>
              <w:rFonts w:asciiTheme="minorHAnsi" w:hAnsiTheme="minorHAnsi"/>
              <w:noProof/>
              <w:lang w:eastAsia="en-US"/>
            </w:rPr>
          </w:pPr>
          <w:hyperlink w:anchor="_Toc80817949" w:history="1">
            <w:r w:rsidR="00A43204" w:rsidRPr="00225F99">
              <w:rPr>
                <w:rStyle w:val="Hyperlink"/>
                <w:noProof/>
              </w:rPr>
              <w:t>1</w:t>
            </w:r>
            <w:r w:rsidR="00A43204">
              <w:rPr>
                <w:rFonts w:asciiTheme="minorHAnsi" w:hAnsiTheme="minorHAnsi"/>
                <w:noProof/>
                <w:lang w:eastAsia="en-US"/>
              </w:rPr>
              <w:tab/>
            </w:r>
            <w:r w:rsidR="00A43204" w:rsidRPr="00225F99">
              <w:rPr>
                <w:rStyle w:val="Hyperlink"/>
                <w:noProof/>
              </w:rPr>
              <w:t>Literature Review</w:t>
            </w:r>
            <w:r w:rsidR="00A43204">
              <w:rPr>
                <w:noProof/>
                <w:webHidden/>
              </w:rPr>
              <w:tab/>
            </w:r>
            <w:r w:rsidR="00A43204">
              <w:rPr>
                <w:noProof/>
                <w:webHidden/>
              </w:rPr>
              <w:fldChar w:fldCharType="begin"/>
            </w:r>
            <w:r w:rsidR="00A43204">
              <w:rPr>
                <w:noProof/>
                <w:webHidden/>
              </w:rPr>
              <w:instrText xml:space="preserve"> PAGEREF _Toc80817949 \h </w:instrText>
            </w:r>
            <w:r w:rsidR="00A43204">
              <w:rPr>
                <w:noProof/>
                <w:webHidden/>
              </w:rPr>
            </w:r>
            <w:r w:rsidR="00A43204">
              <w:rPr>
                <w:noProof/>
                <w:webHidden/>
              </w:rPr>
              <w:fldChar w:fldCharType="separate"/>
            </w:r>
            <w:r w:rsidR="00A43204">
              <w:rPr>
                <w:noProof/>
                <w:webHidden/>
              </w:rPr>
              <w:t>1</w:t>
            </w:r>
            <w:r w:rsidR="00A43204">
              <w:rPr>
                <w:noProof/>
                <w:webHidden/>
              </w:rPr>
              <w:fldChar w:fldCharType="end"/>
            </w:r>
          </w:hyperlink>
        </w:p>
        <w:p w14:paraId="51E3AD66" w14:textId="05309790" w:rsidR="00A43204" w:rsidRDefault="00963BBF">
          <w:pPr>
            <w:pStyle w:val="TOC2"/>
            <w:tabs>
              <w:tab w:val="left" w:pos="880"/>
              <w:tab w:val="right" w:leader="dot" w:pos="9350"/>
            </w:tabs>
            <w:rPr>
              <w:rFonts w:asciiTheme="minorHAnsi" w:hAnsiTheme="minorHAnsi"/>
              <w:noProof/>
              <w:lang w:eastAsia="en-US"/>
            </w:rPr>
          </w:pPr>
          <w:hyperlink w:anchor="_Toc80817950" w:history="1">
            <w:r w:rsidR="00A43204" w:rsidRPr="00225F99">
              <w:rPr>
                <w:rStyle w:val="Hyperlink"/>
                <w:noProof/>
              </w:rPr>
              <w:t>1.1</w:t>
            </w:r>
            <w:r w:rsidR="00A43204">
              <w:rPr>
                <w:rFonts w:asciiTheme="minorHAnsi" w:hAnsiTheme="minorHAnsi"/>
                <w:noProof/>
                <w:lang w:eastAsia="en-US"/>
              </w:rPr>
              <w:tab/>
            </w:r>
            <w:r w:rsidR="00A43204" w:rsidRPr="00225F99">
              <w:rPr>
                <w:rStyle w:val="Hyperlink"/>
                <w:noProof/>
              </w:rPr>
              <w:t>State of Bicycle Infrastructure</w:t>
            </w:r>
            <w:r w:rsidR="00A43204">
              <w:rPr>
                <w:noProof/>
                <w:webHidden/>
              </w:rPr>
              <w:tab/>
            </w:r>
            <w:r w:rsidR="00A43204">
              <w:rPr>
                <w:noProof/>
                <w:webHidden/>
              </w:rPr>
              <w:fldChar w:fldCharType="begin"/>
            </w:r>
            <w:r w:rsidR="00A43204">
              <w:rPr>
                <w:noProof/>
                <w:webHidden/>
              </w:rPr>
              <w:instrText xml:space="preserve"> PAGEREF _Toc80817950 \h </w:instrText>
            </w:r>
            <w:r w:rsidR="00A43204">
              <w:rPr>
                <w:noProof/>
                <w:webHidden/>
              </w:rPr>
            </w:r>
            <w:r w:rsidR="00A43204">
              <w:rPr>
                <w:noProof/>
                <w:webHidden/>
              </w:rPr>
              <w:fldChar w:fldCharType="separate"/>
            </w:r>
            <w:r w:rsidR="00A43204">
              <w:rPr>
                <w:noProof/>
                <w:webHidden/>
              </w:rPr>
              <w:t>1</w:t>
            </w:r>
            <w:r w:rsidR="00A43204">
              <w:rPr>
                <w:noProof/>
                <w:webHidden/>
              </w:rPr>
              <w:fldChar w:fldCharType="end"/>
            </w:r>
          </w:hyperlink>
        </w:p>
        <w:p w14:paraId="26801286" w14:textId="7CB4718E" w:rsidR="00A43204" w:rsidRDefault="00963BBF">
          <w:pPr>
            <w:pStyle w:val="TOC3"/>
            <w:tabs>
              <w:tab w:val="left" w:pos="1320"/>
              <w:tab w:val="right" w:leader="dot" w:pos="9350"/>
            </w:tabs>
            <w:rPr>
              <w:rFonts w:asciiTheme="minorHAnsi" w:hAnsiTheme="minorHAnsi"/>
              <w:noProof/>
              <w:lang w:eastAsia="en-US"/>
            </w:rPr>
          </w:pPr>
          <w:hyperlink w:anchor="_Toc80817951" w:history="1">
            <w:r w:rsidR="00A43204" w:rsidRPr="00225F99">
              <w:rPr>
                <w:rStyle w:val="Hyperlink"/>
                <w:noProof/>
              </w:rPr>
              <w:t>1.1.1</w:t>
            </w:r>
            <w:r w:rsidR="00A43204">
              <w:rPr>
                <w:rFonts w:asciiTheme="minorHAnsi" w:hAnsiTheme="minorHAnsi"/>
                <w:noProof/>
                <w:lang w:eastAsia="en-US"/>
              </w:rPr>
              <w:tab/>
            </w:r>
            <w:r w:rsidR="00A43204" w:rsidRPr="00225F99">
              <w:rPr>
                <w:rStyle w:val="Hyperlink"/>
                <w:noProof/>
              </w:rPr>
              <w:t>Bike Lane Types</w:t>
            </w:r>
            <w:r w:rsidR="00A43204">
              <w:rPr>
                <w:noProof/>
                <w:webHidden/>
              </w:rPr>
              <w:tab/>
            </w:r>
            <w:r w:rsidR="00A43204">
              <w:rPr>
                <w:noProof/>
                <w:webHidden/>
              </w:rPr>
              <w:fldChar w:fldCharType="begin"/>
            </w:r>
            <w:r w:rsidR="00A43204">
              <w:rPr>
                <w:noProof/>
                <w:webHidden/>
              </w:rPr>
              <w:instrText xml:space="preserve"> PAGEREF _Toc80817951 \h </w:instrText>
            </w:r>
            <w:r w:rsidR="00A43204">
              <w:rPr>
                <w:noProof/>
                <w:webHidden/>
              </w:rPr>
            </w:r>
            <w:r w:rsidR="00A43204">
              <w:rPr>
                <w:noProof/>
                <w:webHidden/>
              </w:rPr>
              <w:fldChar w:fldCharType="separate"/>
            </w:r>
            <w:r w:rsidR="00A43204">
              <w:rPr>
                <w:noProof/>
                <w:webHidden/>
              </w:rPr>
              <w:t>1</w:t>
            </w:r>
            <w:r w:rsidR="00A43204">
              <w:rPr>
                <w:noProof/>
                <w:webHidden/>
              </w:rPr>
              <w:fldChar w:fldCharType="end"/>
            </w:r>
          </w:hyperlink>
        </w:p>
        <w:p w14:paraId="1A536ACF" w14:textId="2BFE3BC9" w:rsidR="00A43204" w:rsidRDefault="00963BBF">
          <w:pPr>
            <w:pStyle w:val="TOC3"/>
            <w:tabs>
              <w:tab w:val="left" w:pos="1320"/>
              <w:tab w:val="right" w:leader="dot" w:pos="9350"/>
            </w:tabs>
            <w:rPr>
              <w:rFonts w:asciiTheme="minorHAnsi" w:hAnsiTheme="minorHAnsi"/>
              <w:noProof/>
              <w:lang w:eastAsia="en-US"/>
            </w:rPr>
          </w:pPr>
          <w:hyperlink w:anchor="_Toc80817952" w:history="1">
            <w:r w:rsidR="00A43204" w:rsidRPr="00225F99">
              <w:rPr>
                <w:rStyle w:val="Hyperlink"/>
                <w:noProof/>
              </w:rPr>
              <w:t>1.1.2</w:t>
            </w:r>
            <w:r w:rsidR="00A43204">
              <w:rPr>
                <w:rFonts w:asciiTheme="minorHAnsi" w:hAnsiTheme="minorHAnsi"/>
                <w:noProof/>
                <w:lang w:eastAsia="en-US"/>
              </w:rPr>
              <w:tab/>
            </w:r>
            <w:r w:rsidR="00A43204" w:rsidRPr="00225F99">
              <w:rPr>
                <w:rStyle w:val="Hyperlink"/>
                <w:noProof/>
              </w:rPr>
              <w:t>Who Rides?</w:t>
            </w:r>
            <w:r w:rsidR="00A43204">
              <w:rPr>
                <w:noProof/>
                <w:webHidden/>
              </w:rPr>
              <w:tab/>
            </w:r>
            <w:r w:rsidR="00A43204">
              <w:rPr>
                <w:noProof/>
                <w:webHidden/>
              </w:rPr>
              <w:fldChar w:fldCharType="begin"/>
            </w:r>
            <w:r w:rsidR="00A43204">
              <w:rPr>
                <w:noProof/>
                <w:webHidden/>
              </w:rPr>
              <w:instrText xml:space="preserve"> PAGEREF _Toc80817952 \h </w:instrText>
            </w:r>
            <w:r w:rsidR="00A43204">
              <w:rPr>
                <w:noProof/>
                <w:webHidden/>
              </w:rPr>
            </w:r>
            <w:r w:rsidR="00A43204">
              <w:rPr>
                <w:noProof/>
                <w:webHidden/>
              </w:rPr>
              <w:fldChar w:fldCharType="separate"/>
            </w:r>
            <w:r w:rsidR="00A43204">
              <w:rPr>
                <w:noProof/>
                <w:webHidden/>
              </w:rPr>
              <w:t>4</w:t>
            </w:r>
            <w:r w:rsidR="00A43204">
              <w:rPr>
                <w:noProof/>
                <w:webHidden/>
              </w:rPr>
              <w:fldChar w:fldCharType="end"/>
            </w:r>
          </w:hyperlink>
        </w:p>
        <w:p w14:paraId="0D354FA9" w14:textId="18631EEF" w:rsidR="00A43204" w:rsidRDefault="00963BBF">
          <w:pPr>
            <w:pStyle w:val="TOC3"/>
            <w:tabs>
              <w:tab w:val="left" w:pos="1320"/>
              <w:tab w:val="right" w:leader="dot" w:pos="9350"/>
            </w:tabs>
            <w:rPr>
              <w:rFonts w:asciiTheme="minorHAnsi" w:hAnsiTheme="minorHAnsi"/>
              <w:noProof/>
              <w:lang w:eastAsia="en-US"/>
            </w:rPr>
          </w:pPr>
          <w:hyperlink w:anchor="_Toc80817953" w:history="1">
            <w:r w:rsidR="00A43204" w:rsidRPr="00225F99">
              <w:rPr>
                <w:rStyle w:val="Hyperlink"/>
                <w:noProof/>
              </w:rPr>
              <w:t>1.1.3</w:t>
            </w:r>
            <w:r w:rsidR="00A43204">
              <w:rPr>
                <w:rFonts w:asciiTheme="minorHAnsi" w:hAnsiTheme="minorHAnsi"/>
                <w:noProof/>
                <w:lang w:eastAsia="en-US"/>
              </w:rPr>
              <w:tab/>
            </w:r>
            <w:r w:rsidR="00A43204" w:rsidRPr="00225F99">
              <w:rPr>
                <w:rStyle w:val="Hyperlink"/>
                <w:noProof/>
              </w:rPr>
              <w:t>Bicycling and Covid-19</w:t>
            </w:r>
            <w:r w:rsidR="00A43204">
              <w:rPr>
                <w:noProof/>
                <w:webHidden/>
              </w:rPr>
              <w:tab/>
            </w:r>
            <w:r w:rsidR="00A43204">
              <w:rPr>
                <w:noProof/>
                <w:webHidden/>
              </w:rPr>
              <w:fldChar w:fldCharType="begin"/>
            </w:r>
            <w:r w:rsidR="00A43204">
              <w:rPr>
                <w:noProof/>
                <w:webHidden/>
              </w:rPr>
              <w:instrText xml:space="preserve"> PAGEREF _Toc80817953 \h </w:instrText>
            </w:r>
            <w:r w:rsidR="00A43204">
              <w:rPr>
                <w:noProof/>
                <w:webHidden/>
              </w:rPr>
            </w:r>
            <w:r w:rsidR="00A43204">
              <w:rPr>
                <w:noProof/>
                <w:webHidden/>
              </w:rPr>
              <w:fldChar w:fldCharType="separate"/>
            </w:r>
            <w:r w:rsidR="00A43204">
              <w:rPr>
                <w:noProof/>
                <w:webHidden/>
              </w:rPr>
              <w:t>6</w:t>
            </w:r>
            <w:r w:rsidR="00A43204">
              <w:rPr>
                <w:noProof/>
                <w:webHidden/>
              </w:rPr>
              <w:fldChar w:fldCharType="end"/>
            </w:r>
          </w:hyperlink>
        </w:p>
        <w:p w14:paraId="513DAC4F" w14:textId="1C4C99A8" w:rsidR="00A43204" w:rsidRDefault="00963BBF">
          <w:pPr>
            <w:pStyle w:val="TOC3"/>
            <w:tabs>
              <w:tab w:val="left" w:pos="1320"/>
              <w:tab w:val="right" w:leader="dot" w:pos="9350"/>
            </w:tabs>
            <w:rPr>
              <w:rFonts w:asciiTheme="minorHAnsi" w:hAnsiTheme="minorHAnsi"/>
              <w:noProof/>
              <w:lang w:eastAsia="en-US"/>
            </w:rPr>
          </w:pPr>
          <w:hyperlink w:anchor="_Toc80817954" w:history="1">
            <w:r w:rsidR="00A43204" w:rsidRPr="00225F99">
              <w:rPr>
                <w:rStyle w:val="Hyperlink"/>
                <w:noProof/>
              </w:rPr>
              <w:t>1.1.4</w:t>
            </w:r>
            <w:r w:rsidR="00A43204">
              <w:rPr>
                <w:rFonts w:asciiTheme="minorHAnsi" w:hAnsiTheme="minorHAnsi"/>
                <w:noProof/>
                <w:lang w:eastAsia="en-US"/>
              </w:rPr>
              <w:tab/>
            </w:r>
            <w:r w:rsidR="00A43204" w:rsidRPr="00225F99">
              <w:rPr>
                <w:rStyle w:val="Hyperlink"/>
                <w:noProof/>
              </w:rPr>
              <w:t>Bicycles and Climate Change</w:t>
            </w:r>
            <w:r w:rsidR="00A43204">
              <w:rPr>
                <w:noProof/>
                <w:webHidden/>
              </w:rPr>
              <w:tab/>
            </w:r>
            <w:r w:rsidR="00A43204">
              <w:rPr>
                <w:noProof/>
                <w:webHidden/>
              </w:rPr>
              <w:fldChar w:fldCharType="begin"/>
            </w:r>
            <w:r w:rsidR="00A43204">
              <w:rPr>
                <w:noProof/>
                <w:webHidden/>
              </w:rPr>
              <w:instrText xml:space="preserve"> PAGEREF _Toc80817954 \h </w:instrText>
            </w:r>
            <w:r w:rsidR="00A43204">
              <w:rPr>
                <w:noProof/>
                <w:webHidden/>
              </w:rPr>
            </w:r>
            <w:r w:rsidR="00A43204">
              <w:rPr>
                <w:noProof/>
                <w:webHidden/>
              </w:rPr>
              <w:fldChar w:fldCharType="separate"/>
            </w:r>
            <w:r w:rsidR="00A43204">
              <w:rPr>
                <w:noProof/>
                <w:webHidden/>
              </w:rPr>
              <w:t>7</w:t>
            </w:r>
            <w:r w:rsidR="00A43204">
              <w:rPr>
                <w:noProof/>
                <w:webHidden/>
              </w:rPr>
              <w:fldChar w:fldCharType="end"/>
            </w:r>
          </w:hyperlink>
        </w:p>
        <w:p w14:paraId="46082917" w14:textId="6F7DA180" w:rsidR="00A43204" w:rsidRDefault="00963BBF">
          <w:pPr>
            <w:pStyle w:val="TOC2"/>
            <w:tabs>
              <w:tab w:val="left" w:pos="880"/>
              <w:tab w:val="right" w:leader="dot" w:pos="9350"/>
            </w:tabs>
            <w:rPr>
              <w:rFonts w:asciiTheme="minorHAnsi" w:hAnsiTheme="minorHAnsi"/>
              <w:noProof/>
              <w:lang w:eastAsia="en-US"/>
            </w:rPr>
          </w:pPr>
          <w:hyperlink w:anchor="_Toc80817955" w:history="1">
            <w:r w:rsidR="00A43204" w:rsidRPr="00225F99">
              <w:rPr>
                <w:rStyle w:val="Hyperlink"/>
                <w:noProof/>
              </w:rPr>
              <w:t>1.2</w:t>
            </w:r>
            <w:r w:rsidR="00A43204">
              <w:rPr>
                <w:rFonts w:asciiTheme="minorHAnsi" w:hAnsiTheme="minorHAnsi"/>
                <w:noProof/>
                <w:lang w:eastAsia="en-US"/>
              </w:rPr>
              <w:tab/>
            </w:r>
            <w:r w:rsidR="00A43204" w:rsidRPr="00225F99">
              <w:rPr>
                <w:rStyle w:val="Hyperlink"/>
                <w:noProof/>
              </w:rPr>
              <w:t>Adoption Path</w:t>
            </w:r>
            <w:r w:rsidR="00A43204">
              <w:rPr>
                <w:noProof/>
                <w:webHidden/>
              </w:rPr>
              <w:tab/>
            </w:r>
            <w:r w:rsidR="00A43204">
              <w:rPr>
                <w:noProof/>
                <w:webHidden/>
              </w:rPr>
              <w:fldChar w:fldCharType="begin"/>
            </w:r>
            <w:r w:rsidR="00A43204">
              <w:rPr>
                <w:noProof/>
                <w:webHidden/>
              </w:rPr>
              <w:instrText xml:space="preserve"> PAGEREF _Toc80817955 \h </w:instrText>
            </w:r>
            <w:r w:rsidR="00A43204">
              <w:rPr>
                <w:noProof/>
                <w:webHidden/>
              </w:rPr>
            </w:r>
            <w:r w:rsidR="00A43204">
              <w:rPr>
                <w:noProof/>
                <w:webHidden/>
              </w:rPr>
              <w:fldChar w:fldCharType="separate"/>
            </w:r>
            <w:r w:rsidR="00A43204">
              <w:rPr>
                <w:noProof/>
                <w:webHidden/>
              </w:rPr>
              <w:t>8</w:t>
            </w:r>
            <w:r w:rsidR="00A43204">
              <w:rPr>
                <w:noProof/>
                <w:webHidden/>
              </w:rPr>
              <w:fldChar w:fldCharType="end"/>
            </w:r>
          </w:hyperlink>
        </w:p>
        <w:p w14:paraId="421D41C1" w14:textId="05B841A6" w:rsidR="00A43204" w:rsidRDefault="00963BBF">
          <w:pPr>
            <w:pStyle w:val="TOC3"/>
            <w:tabs>
              <w:tab w:val="left" w:pos="1320"/>
              <w:tab w:val="right" w:leader="dot" w:pos="9350"/>
            </w:tabs>
            <w:rPr>
              <w:rFonts w:asciiTheme="minorHAnsi" w:hAnsiTheme="minorHAnsi"/>
              <w:noProof/>
              <w:lang w:eastAsia="en-US"/>
            </w:rPr>
          </w:pPr>
          <w:hyperlink w:anchor="_Toc80817956" w:history="1">
            <w:r w:rsidR="00A43204" w:rsidRPr="00225F99">
              <w:rPr>
                <w:rStyle w:val="Hyperlink"/>
                <w:noProof/>
              </w:rPr>
              <w:t>1.2.1</w:t>
            </w:r>
            <w:r w:rsidR="00A43204">
              <w:rPr>
                <w:rFonts w:asciiTheme="minorHAnsi" w:hAnsiTheme="minorHAnsi"/>
                <w:noProof/>
                <w:lang w:eastAsia="en-US"/>
              </w:rPr>
              <w:tab/>
            </w:r>
            <w:r w:rsidR="00A43204" w:rsidRPr="00225F99">
              <w:rPr>
                <w:rStyle w:val="Hyperlink"/>
                <w:noProof/>
              </w:rPr>
              <w:t>Current Adoption</w:t>
            </w:r>
            <w:r w:rsidR="00A43204">
              <w:rPr>
                <w:noProof/>
                <w:webHidden/>
              </w:rPr>
              <w:tab/>
            </w:r>
            <w:r w:rsidR="00A43204">
              <w:rPr>
                <w:noProof/>
                <w:webHidden/>
              </w:rPr>
              <w:fldChar w:fldCharType="begin"/>
            </w:r>
            <w:r w:rsidR="00A43204">
              <w:rPr>
                <w:noProof/>
                <w:webHidden/>
              </w:rPr>
              <w:instrText xml:space="preserve"> PAGEREF _Toc80817956 \h </w:instrText>
            </w:r>
            <w:r w:rsidR="00A43204">
              <w:rPr>
                <w:noProof/>
                <w:webHidden/>
              </w:rPr>
            </w:r>
            <w:r w:rsidR="00A43204">
              <w:rPr>
                <w:noProof/>
                <w:webHidden/>
              </w:rPr>
              <w:fldChar w:fldCharType="separate"/>
            </w:r>
            <w:r w:rsidR="00A43204">
              <w:rPr>
                <w:noProof/>
                <w:webHidden/>
              </w:rPr>
              <w:t>8</w:t>
            </w:r>
            <w:r w:rsidR="00A43204">
              <w:rPr>
                <w:noProof/>
                <w:webHidden/>
              </w:rPr>
              <w:fldChar w:fldCharType="end"/>
            </w:r>
          </w:hyperlink>
        </w:p>
        <w:p w14:paraId="77706040" w14:textId="4A36C699" w:rsidR="00A43204" w:rsidRDefault="00963BBF">
          <w:pPr>
            <w:pStyle w:val="TOC3"/>
            <w:tabs>
              <w:tab w:val="left" w:pos="1320"/>
              <w:tab w:val="right" w:leader="dot" w:pos="9350"/>
            </w:tabs>
            <w:rPr>
              <w:rFonts w:asciiTheme="minorHAnsi" w:hAnsiTheme="minorHAnsi"/>
              <w:noProof/>
              <w:lang w:eastAsia="en-US"/>
            </w:rPr>
          </w:pPr>
          <w:hyperlink w:anchor="_Toc80817957" w:history="1">
            <w:r w:rsidR="00A43204" w:rsidRPr="00225F99">
              <w:rPr>
                <w:rStyle w:val="Hyperlink"/>
                <w:noProof/>
              </w:rPr>
              <w:t>1.2.2</w:t>
            </w:r>
            <w:r w:rsidR="00A43204">
              <w:rPr>
                <w:rFonts w:asciiTheme="minorHAnsi" w:hAnsiTheme="minorHAnsi"/>
                <w:noProof/>
                <w:lang w:eastAsia="en-US"/>
              </w:rPr>
              <w:tab/>
            </w:r>
            <w:r w:rsidR="00A43204" w:rsidRPr="00225F99">
              <w:rPr>
                <w:rStyle w:val="Hyperlink"/>
                <w:noProof/>
              </w:rPr>
              <w:t>Trends to Accelerate Adoption</w:t>
            </w:r>
            <w:r w:rsidR="00A43204">
              <w:rPr>
                <w:noProof/>
                <w:webHidden/>
              </w:rPr>
              <w:tab/>
            </w:r>
            <w:r w:rsidR="00A43204">
              <w:rPr>
                <w:noProof/>
                <w:webHidden/>
              </w:rPr>
              <w:fldChar w:fldCharType="begin"/>
            </w:r>
            <w:r w:rsidR="00A43204">
              <w:rPr>
                <w:noProof/>
                <w:webHidden/>
              </w:rPr>
              <w:instrText xml:space="preserve"> PAGEREF _Toc80817957 \h </w:instrText>
            </w:r>
            <w:r w:rsidR="00A43204">
              <w:rPr>
                <w:noProof/>
                <w:webHidden/>
              </w:rPr>
            </w:r>
            <w:r w:rsidR="00A43204">
              <w:rPr>
                <w:noProof/>
                <w:webHidden/>
              </w:rPr>
              <w:fldChar w:fldCharType="separate"/>
            </w:r>
            <w:r w:rsidR="00A43204">
              <w:rPr>
                <w:noProof/>
                <w:webHidden/>
              </w:rPr>
              <w:t>9</w:t>
            </w:r>
            <w:r w:rsidR="00A43204">
              <w:rPr>
                <w:noProof/>
                <w:webHidden/>
              </w:rPr>
              <w:fldChar w:fldCharType="end"/>
            </w:r>
          </w:hyperlink>
        </w:p>
        <w:p w14:paraId="2D2980F8" w14:textId="7FE7ECD2" w:rsidR="00A43204" w:rsidRDefault="00963BBF">
          <w:pPr>
            <w:pStyle w:val="TOC3"/>
            <w:tabs>
              <w:tab w:val="left" w:pos="1320"/>
              <w:tab w:val="right" w:leader="dot" w:pos="9350"/>
            </w:tabs>
            <w:rPr>
              <w:rFonts w:asciiTheme="minorHAnsi" w:hAnsiTheme="minorHAnsi"/>
              <w:noProof/>
              <w:lang w:eastAsia="en-US"/>
            </w:rPr>
          </w:pPr>
          <w:hyperlink w:anchor="_Toc80817958" w:history="1">
            <w:r w:rsidR="00A43204" w:rsidRPr="00225F99">
              <w:rPr>
                <w:rStyle w:val="Hyperlink"/>
                <w:noProof/>
              </w:rPr>
              <w:t>1.2.3</w:t>
            </w:r>
            <w:r w:rsidR="00A43204">
              <w:rPr>
                <w:rFonts w:asciiTheme="minorHAnsi" w:hAnsiTheme="minorHAnsi"/>
                <w:noProof/>
                <w:lang w:eastAsia="en-US"/>
              </w:rPr>
              <w:tab/>
            </w:r>
            <w:r w:rsidR="00A43204" w:rsidRPr="00225F99">
              <w:rPr>
                <w:rStyle w:val="Hyperlink"/>
                <w:noProof/>
              </w:rPr>
              <w:t>Barriers to Adoption</w:t>
            </w:r>
            <w:r w:rsidR="00A43204">
              <w:rPr>
                <w:noProof/>
                <w:webHidden/>
              </w:rPr>
              <w:tab/>
            </w:r>
            <w:r w:rsidR="00A43204">
              <w:rPr>
                <w:noProof/>
                <w:webHidden/>
              </w:rPr>
              <w:fldChar w:fldCharType="begin"/>
            </w:r>
            <w:r w:rsidR="00A43204">
              <w:rPr>
                <w:noProof/>
                <w:webHidden/>
              </w:rPr>
              <w:instrText xml:space="preserve"> PAGEREF _Toc80817958 \h </w:instrText>
            </w:r>
            <w:r w:rsidR="00A43204">
              <w:rPr>
                <w:noProof/>
                <w:webHidden/>
              </w:rPr>
            </w:r>
            <w:r w:rsidR="00A43204">
              <w:rPr>
                <w:noProof/>
                <w:webHidden/>
              </w:rPr>
              <w:fldChar w:fldCharType="separate"/>
            </w:r>
            <w:r w:rsidR="00A43204">
              <w:rPr>
                <w:noProof/>
                <w:webHidden/>
              </w:rPr>
              <w:t>10</w:t>
            </w:r>
            <w:r w:rsidR="00A43204">
              <w:rPr>
                <w:noProof/>
                <w:webHidden/>
              </w:rPr>
              <w:fldChar w:fldCharType="end"/>
            </w:r>
          </w:hyperlink>
        </w:p>
        <w:p w14:paraId="2C457E64" w14:textId="1C0B8536" w:rsidR="00A43204" w:rsidRDefault="00963BBF">
          <w:pPr>
            <w:pStyle w:val="TOC3"/>
            <w:tabs>
              <w:tab w:val="left" w:pos="1320"/>
              <w:tab w:val="right" w:leader="dot" w:pos="9350"/>
            </w:tabs>
            <w:rPr>
              <w:rFonts w:asciiTheme="minorHAnsi" w:hAnsiTheme="minorHAnsi"/>
              <w:noProof/>
              <w:lang w:eastAsia="en-US"/>
            </w:rPr>
          </w:pPr>
          <w:hyperlink w:anchor="_Toc80817959" w:history="1">
            <w:r w:rsidR="00A43204" w:rsidRPr="00225F99">
              <w:rPr>
                <w:rStyle w:val="Hyperlink"/>
                <w:noProof/>
              </w:rPr>
              <w:t>1.2.4</w:t>
            </w:r>
            <w:r w:rsidR="00A43204">
              <w:rPr>
                <w:rFonts w:asciiTheme="minorHAnsi" w:hAnsiTheme="minorHAnsi"/>
                <w:noProof/>
                <w:lang w:eastAsia="en-US"/>
              </w:rPr>
              <w:tab/>
            </w:r>
            <w:r w:rsidR="00A43204" w:rsidRPr="00225F99">
              <w:rPr>
                <w:rStyle w:val="Hyperlink"/>
                <w:noProof/>
              </w:rPr>
              <w:t>Adoption Potential</w:t>
            </w:r>
            <w:r w:rsidR="00A43204">
              <w:rPr>
                <w:noProof/>
                <w:webHidden/>
              </w:rPr>
              <w:tab/>
            </w:r>
            <w:r w:rsidR="00A43204">
              <w:rPr>
                <w:noProof/>
                <w:webHidden/>
              </w:rPr>
              <w:fldChar w:fldCharType="begin"/>
            </w:r>
            <w:r w:rsidR="00A43204">
              <w:rPr>
                <w:noProof/>
                <w:webHidden/>
              </w:rPr>
              <w:instrText xml:space="preserve"> PAGEREF _Toc80817959 \h </w:instrText>
            </w:r>
            <w:r w:rsidR="00A43204">
              <w:rPr>
                <w:noProof/>
                <w:webHidden/>
              </w:rPr>
            </w:r>
            <w:r w:rsidR="00A43204">
              <w:rPr>
                <w:noProof/>
                <w:webHidden/>
              </w:rPr>
              <w:fldChar w:fldCharType="separate"/>
            </w:r>
            <w:r w:rsidR="00A43204">
              <w:rPr>
                <w:noProof/>
                <w:webHidden/>
              </w:rPr>
              <w:t>11</w:t>
            </w:r>
            <w:r w:rsidR="00A43204">
              <w:rPr>
                <w:noProof/>
                <w:webHidden/>
              </w:rPr>
              <w:fldChar w:fldCharType="end"/>
            </w:r>
          </w:hyperlink>
        </w:p>
        <w:p w14:paraId="010E8312" w14:textId="13A4355E" w:rsidR="00A43204" w:rsidRDefault="00963BBF">
          <w:pPr>
            <w:pStyle w:val="TOC2"/>
            <w:tabs>
              <w:tab w:val="left" w:pos="880"/>
              <w:tab w:val="right" w:leader="dot" w:pos="9350"/>
            </w:tabs>
            <w:rPr>
              <w:rFonts w:asciiTheme="minorHAnsi" w:hAnsiTheme="minorHAnsi"/>
              <w:noProof/>
              <w:lang w:eastAsia="en-US"/>
            </w:rPr>
          </w:pPr>
          <w:hyperlink w:anchor="_Toc80817960" w:history="1">
            <w:r w:rsidR="00A43204" w:rsidRPr="00225F99">
              <w:rPr>
                <w:rStyle w:val="Hyperlink"/>
                <w:noProof/>
              </w:rPr>
              <w:t>1.3</w:t>
            </w:r>
            <w:r w:rsidR="00A43204">
              <w:rPr>
                <w:rFonts w:asciiTheme="minorHAnsi" w:hAnsiTheme="minorHAnsi"/>
                <w:noProof/>
                <w:lang w:eastAsia="en-US"/>
              </w:rPr>
              <w:tab/>
            </w:r>
            <w:r w:rsidR="00A43204" w:rsidRPr="00225F99">
              <w:rPr>
                <w:rStyle w:val="Hyperlink"/>
                <w:noProof/>
              </w:rPr>
              <w:t>Advantages and disadvantages of Bicycle Infrastructure</w:t>
            </w:r>
            <w:r w:rsidR="00A43204">
              <w:rPr>
                <w:noProof/>
                <w:webHidden/>
              </w:rPr>
              <w:tab/>
            </w:r>
            <w:r w:rsidR="00A43204">
              <w:rPr>
                <w:noProof/>
                <w:webHidden/>
              </w:rPr>
              <w:fldChar w:fldCharType="begin"/>
            </w:r>
            <w:r w:rsidR="00A43204">
              <w:rPr>
                <w:noProof/>
                <w:webHidden/>
              </w:rPr>
              <w:instrText xml:space="preserve"> PAGEREF _Toc80817960 \h </w:instrText>
            </w:r>
            <w:r w:rsidR="00A43204">
              <w:rPr>
                <w:noProof/>
                <w:webHidden/>
              </w:rPr>
            </w:r>
            <w:r w:rsidR="00A43204">
              <w:rPr>
                <w:noProof/>
                <w:webHidden/>
              </w:rPr>
              <w:fldChar w:fldCharType="separate"/>
            </w:r>
            <w:r w:rsidR="00A43204">
              <w:rPr>
                <w:noProof/>
                <w:webHidden/>
              </w:rPr>
              <w:t>11</w:t>
            </w:r>
            <w:r w:rsidR="00A43204">
              <w:rPr>
                <w:noProof/>
                <w:webHidden/>
              </w:rPr>
              <w:fldChar w:fldCharType="end"/>
            </w:r>
          </w:hyperlink>
        </w:p>
        <w:p w14:paraId="24C6FA9E" w14:textId="2E59A145" w:rsidR="00A43204" w:rsidRDefault="00963BBF">
          <w:pPr>
            <w:pStyle w:val="TOC3"/>
            <w:tabs>
              <w:tab w:val="left" w:pos="1320"/>
              <w:tab w:val="right" w:leader="dot" w:pos="9350"/>
            </w:tabs>
            <w:rPr>
              <w:rFonts w:asciiTheme="minorHAnsi" w:hAnsiTheme="minorHAnsi"/>
              <w:noProof/>
              <w:lang w:eastAsia="en-US"/>
            </w:rPr>
          </w:pPr>
          <w:hyperlink w:anchor="_Toc80817961" w:history="1">
            <w:r w:rsidR="00A43204" w:rsidRPr="00225F99">
              <w:rPr>
                <w:rStyle w:val="Hyperlink"/>
                <w:noProof/>
              </w:rPr>
              <w:t>1.3.1</w:t>
            </w:r>
            <w:r w:rsidR="00A43204">
              <w:rPr>
                <w:rFonts w:asciiTheme="minorHAnsi" w:hAnsiTheme="minorHAnsi"/>
                <w:noProof/>
                <w:lang w:eastAsia="en-US"/>
              </w:rPr>
              <w:tab/>
            </w:r>
            <w:r w:rsidR="00A43204" w:rsidRPr="00225F99">
              <w:rPr>
                <w:rStyle w:val="Hyperlink"/>
                <w:noProof/>
              </w:rPr>
              <w:t>Similar Solutions</w:t>
            </w:r>
            <w:r w:rsidR="00A43204">
              <w:rPr>
                <w:noProof/>
                <w:webHidden/>
              </w:rPr>
              <w:tab/>
            </w:r>
            <w:r w:rsidR="00A43204">
              <w:rPr>
                <w:noProof/>
                <w:webHidden/>
              </w:rPr>
              <w:fldChar w:fldCharType="begin"/>
            </w:r>
            <w:r w:rsidR="00A43204">
              <w:rPr>
                <w:noProof/>
                <w:webHidden/>
              </w:rPr>
              <w:instrText xml:space="preserve"> PAGEREF _Toc80817961 \h </w:instrText>
            </w:r>
            <w:r w:rsidR="00A43204">
              <w:rPr>
                <w:noProof/>
                <w:webHidden/>
              </w:rPr>
            </w:r>
            <w:r w:rsidR="00A43204">
              <w:rPr>
                <w:noProof/>
                <w:webHidden/>
              </w:rPr>
              <w:fldChar w:fldCharType="separate"/>
            </w:r>
            <w:r w:rsidR="00A43204">
              <w:rPr>
                <w:noProof/>
                <w:webHidden/>
              </w:rPr>
              <w:t>11</w:t>
            </w:r>
            <w:r w:rsidR="00A43204">
              <w:rPr>
                <w:noProof/>
                <w:webHidden/>
              </w:rPr>
              <w:fldChar w:fldCharType="end"/>
            </w:r>
          </w:hyperlink>
        </w:p>
        <w:p w14:paraId="00895845" w14:textId="4ABA4278" w:rsidR="00A43204" w:rsidRDefault="00963BBF">
          <w:pPr>
            <w:pStyle w:val="TOC3"/>
            <w:tabs>
              <w:tab w:val="left" w:pos="1320"/>
              <w:tab w:val="right" w:leader="dot" w:pos="9350"/>
            </w:tabs>
            <w:rPr>
              <w:rFonts w:asciiTheme="minorHAnsi" w:hAnsiTheme="minorHAnsi"/>
              <w:noProof/>
              <w:lang w:eastAsia="en-US"/>
            </w:rPr>
          </w:pPr>
          <w:hyperlink w:anchor="_Toc80817962" w:history="1">
            <w:r w:rsidR="00A43204" w:rsidRPr="00225F99">
              <w:rPr>
                <w:rStyle w:val="Hyperlink"/>
                <w:noProof/>
              </w:rPr>
              <w:t>1.3.2</w:t>
            </w:r>
            <w:r w:rsidR="00A43204">
              <w:rPr>
                <w:rFonts w:asciiTheme="minorHAnsi" w:hAnsiTheme="minorHAnsi"/>
                <w:noProof/>
                <w:lang w:eastAsia="en-US"/>
              </w:rPr>
              <w:tab/>
            </w:r>
            <w:r w:rsidR="00A43204" w:rsidRPr="00225F99">
              <w:rPr>
                <w:rStyle w:val="Hyperlink"/>
                <w:noProof/>
              </w:rPr>
              <w:t>Arguments for Adoption</w:t>
            </w:r>
            <w:r w:rsidR="00A43204">
              <w:rPr>
                <w:noProof/>
                <w:webHidden/>
              </w:rPr>
              <w:tab/>
            </w:r>
            <w:r w:rsidR="00A43204">
              <w:rPr>
                <w:noProof/>
                <w:webHidden/>
              </w:rPr>
              <w:fldChar w:fldCharType="begin"/>
            </w:r>
            <w:r w:rsidR="00A43204">
              <w:rPr>
                <w:noProof/>
                <w:webHidden/>
              </w:rPr>
              <w:instrText xml:space="preserve"> PAGEREF _Toc80817962 \h </w:instrText>
            </w:r>
            <w:r w:rsidR="00A43204">
              <w:rPr>
                <w:noProof/>
                <w:webHidden/>
              </w:rPr>
            </w:r>
            <w:r w:rsidR="00A43204">
              <w:rPr>
                <w:noProof/>
                <w:webHidden/>
              </w:rPr>
              <w:fldChar w:fldCharType="separate"/>
            </w:r>
            <w:r w:rsidR="00A43204">
              <w:rPr>
                <w:noProof/>
                <w:webHidden/>
              </w:rPr>
              <w:t>11</w:t>
            </w:r>
            <w:r w:rsidR="00A43204">
              <w:rPr>
                <w:noProof/>
                <w:webHidden/>
              </w:rPr>
              <w:fldChar w:fldCharType="end"/>
            </w:r>
          </w:hyperlink>
        </w:p>
        <w:p w14:paraId="300BF804" w14:textId="658B7635" w:rsidR="00A43204" w:rsidRDefault="00963BBF">
          <w:pPr>
            <w:pStyle w:val="TOC3"/>
            <w:tabs>
              <w:tab w:val="left" w:pos="1320"/>
              <w:tab w:val="right" w:leader="dot" w:pos="9350"/>
            </w:tabs>
            <w:rPr>
              <w:rFonts w:asciiTheme="minorHAnsi" w:hAnsiTheme="minorHAnsi"/>
              <w:noProof/>
              <w:lang w:eastAsia="en-US"/>
            </w:rPr>
          </w:pPr>
          <w:hyperlink w:anchor="_Toc80817963" w:history="1">
            <w:r w:rsidR="00A43204" w:rsidRPr="00225F99">
              <w:rPr>
                <w:rStyle w:val="Hyperlink"/>
                <w:noProof/>
              </w:rPr>
              <w:t>1.3.3</w:t>
            </w:r>
            <w:r w:rsidR="00A43204">
              <w:rPr>
                <w:rFonts w:asciiTheme="minorHAnsi" w:hAnsiTheme="minorHAnsi"/>
                <w:noProof/>
                <w:lang w:eastAsia="en-US"/>
              </w:rPr>
              <w:tab/>
            </w:r>
            <w:r w:rsidR="00A43204" w:rsidRPr="00225F99">
              <w:rPr>
                <w:rStyle w:val="Hyperlink"/>
                <w:noProof/>
              </w:rPr>
              <w:t>Additional Benefits and Burdens</w:t>
            </w:r>
            <w:r w:rsidR="00A43204">
              <w:rPr>
                <w:noProof/>
                <w:webHidden/>
              </w:rPr>
              <w:tab/>
            </w:r>
            <w:r w:rsidR="00A43204">
              <w:rPr>
                <w:noProof/>
                <w:webHidden/>
              </w:rPr>
              <w:fldChar w:fldCharType="begin"/>
            </w:r>
            <w:r w:rsidR="00A43204">
              <w:rPr>
                <w:noProof/>
                <w:webHidden/>
              </w:rPr>
              <w:instrText xml:space="preserve"> PAGEREF _Toc80817963 \h </w:instrText>
            </w:r>
            <w:r w:rsidR="00A43204">
              <w:rPr>
                <w:noProof/>
                <w:webHidden/>
              </w:rPr>
            </w:r>
            <w:r w:rsidR="00A43204">
              <w:rPr>
                <w:noProof/>
                <w:webHidden/>
              </w:rPr>
              <w:fldChar w:fldCharType="separate"/>
            </w:r>
            <w:r w:rsidR="00A43204">
              <w:rPr>
                <w:noProof/>
                <w:webHidden/>
              </w:rPr>
              <w:t>12</w:t>
            </w:r>
            <w:r w:rsidR="00A43204">
              <w:rPr>
                <w:noProof/>
                <w:webHidden/>
              </w:rPr>
              <w:fldChar w:fldCharType="end"/>
            </w:r>
          </w:hyperlink>
        </w:p>
        <w:p w14:paraId="56368257" w14:textId="2C823863" w:rsidR="00A43204" w:rsidRDefault="00963BBF">
          <w:pPr>
            <w:pStyle w:val="TOC1"/>
            <w:tabs>
              <w:tab w:val="left" w:pos="440"/>
              <w:tab w:val="right" w:leader="dot" w:pos="9350"/>
            </w:tabs>
            <w:rPr>
              <w:rFonts w:asciiTheme="minorHAnsi" w:hAnsiTheme="minorHAnsi"/>
              <w:noProof/>
              <w:lang w:eastAsia="en-US"/>
            </w:rPr>
          </w:pPr>
          <w:hyperlink w:anchor="_Toc80817964" w:history="1">
            <w:r w:rsidR="00A43204" w:rsidRPr="00225F99">
              <w:rPr>
                <w:rStyle w:val="Hyperlink"/>
                <w:noProof/>
              </w:rPr>
              <w:t>2</w:t>
            </w:r>
            <w:r w:rsidR="00A43204">
              <w:rPr>
                <w:rFonts w:asciiTheme="minorHAnsi" w:hAnsiTheme="minorHAnsi"/>
                <w:noProof/>
                <w:lang w:eastAsia="en-US"/>
              </w:rPr>
              <w:tab/>
            </w:r>
            <w:r w:rsidR="00A43204" w:rsidRPr="00225F99">
              <w:rPr>
                <w:rStyle w:val="Hyperlink"/>
                <w:noProof/>
              </w:rPr>
              <w:t>Methodology</w:t>
            </w:r>
            <w:r w:rsidR="00A43204">
              <w:rPr>
                <w:noProof/>
                <w:webHidden/>
              </w:rPr>
              <w:tab/>
            </w:r>
            <w:r w:rsidR="00A43204">
              <w:rPr>
                <w:noProof/>
                <w:webHidden/>
              </w:rPr>
              <w:fldChar w:fldCharType="begin"/>
            </w:r>
            <w:r w:rsidR="00A43204">
              <w:rPr>
                <w:noProof/>
                <w:webHidden/>
              </w:rPr>
              <w:instrText xml:space="preserve"> PAGEREF _Toc80817964 \h </w:instrText>
            </w:r>
            <w:r w:rsidR="00A43204">
              <w:rPr>
                <w:noProof/>
                <w:webHidden/>
              </w:rPr>
            </w:r>
            <w:r w:rsidR="00A43204">
              <w:rPr>
                <w:noProof/>
                <w:webHidden/>
              </w:rPr>
              <w:fldChar w:fldCharType="separate"/>
            </w:r>
            <w:r w:rsidR="00A43204">
              <w:rPr>
                <w:noProof/>
                <w:webHidden/>
              </w:rPr>
              <w:t>14</w:t>
            </w:r>
            <w:r w:rsidR="00A43204">
              <w:rPr>
                <w:noProof/>
                <w:webHidden/>
              </w:rPr>
              <w:fldChar w:fldCharType="end"/>
            </w:r>
          </w:hyperlink>
        </w:p>
        <w:p w14:paraId="043318E1" w14:textId="417B75B9" w:rsidR="00A43204" w:rsidRDefault="00963BBF">
          <w:pPr>
            <w:pStyle w:val="TOC2"/>
            <w:tabs>
              <w:tab w:val="left" w:pos="880"/>
              <w:tab w:val="right" w:leader="dot" w:pos="9350"/>
            </w:tabs>
            <w:rPr>
              <w:rFonts w:asciiTheme="minorHAnsi" w:hAnsiTheme="minorHAnsi"/>
              <w:noProof/>
              <w:lang w:eastAsia="en-US"/>
            </w:rPr>
          </w:pPr>
          <w:hyperlink w:anchor="_Toc80817965" w:history="1">
            <w:r w:rsidR="00A43204" w:rsidRPr="00225F99">
              <w:rPr>
                <w:rStyle w:val="Hyperlink"/>
                <w:noProof/>
              </w:rPr>
              <w:t>2.1</w:t>
            </w:r>
            <w:r w:rsidR="00A43204">
              <w:rPr>
                <w:rFonts w:asciiTheme="minorHAnsi" w:hAnsiTheme="minorHAnsi"/>
                <w:noProof/>
                <w:lang w:eastAsia="en-US"/>
              </w:rPr>
              <w:tab/>
            </w:r>
            <w:r w:rsidR="00A43204" w:rsidRPr="00225F99">
              <w:rPr>
                <w:rStyle w:val="Hyperlink"/>
                <w:noProof/>
              </w:rPr>
              <w:t>Introduction</w:t>
            </w:r>
            <w:r w:rsidR="00A43204">
              <w:rPr>
                <w:noProof/>
                <w:webHidden/>
              </w:rPr>
              <w:tab/>
            </w:r>
            <w:r w:rsidR="00A43204">
              <w:rPr>
                <w:noProof/>
                <w:webHidden/>
              </w:rPr>
              <w:fldChar w:fldCharType="begin"/>
            </w:r>
            <w:r w:rsidR="00A43204">
              <w:rPr>
                <w:noProof/>
                <w:webHidden/>
              </w:rPr>
              <w:instrText xml:space="preserve"> PAGEREF _Toc80817965 \h </w:instrText>
            </w:r>
            <w:r w:rsidR="00A43204">
              <w:rPr>
                <w:noProof/>
                <w:webHidden/>
              </w:rPr>
            </w:r>
            <w:r w:rsidR="00A43204">
              <w:rPr>
                <w:noProof/>
                <w:webHidden/>
              </w:rPr>
              <w:fldChar w:fldCharType="separate"/>
            </w:r>
            <w:r w:rsidR="00A43204">
              <w:rPr>
                <w:noProof/>
                <w:webHidden/>
              </w:rPr>
              <w:t>14</w:t>
            </w:r>
            <w:r w:rsidR="00A43204">
              <w:rPr>
                <w:noProof/>
                <w:webHidden/>
              </w:rPr>
              <w:fldChar w:fldCharType="end"/>
            </w:r>
          </w:hyperlink>
        </w:p>
        <w:p w14:paraId="374E17FA" w14:textId="49FFA0E7" w:rsidR="00A43204" w:rsidRDefault="00963BBF">
          <w:pPr>
            <w:pStyle w:val="TOC2"/>
            <w:tabs>
              <w:tab w:val="left" w:pos="880"/>
              <w:tab w:val="right" w:leader="dot" w:pos="9350"/>
            </w:tabs>
            <w:rPr>
              <w:rFonts w:asciiTheme="minorHAnsi" w:hAnsiTheme="minorHAnsi"/>
              <w:noProof/>
              <w:lang w:eastAsia="en-US"/>
            </w:rPr>
          </w:pPr>
          <w:hyperlink w:anchor="_Toc80817966" w:history="1">
            <w:r w:rsidR="00A43204" w:rsidRPr="00225F99">
              <w:rPr>
                <w:rStyle w:val="Hyperlink"/>
                <w:noProof/>
              </w:rPr>
              <w:t>2.2</w:t>
            </w:r>
            <w:r w:rsidR="00A43204">
              <w:rPr>
                <w:rFonts w:asciiTheme="minorHAnsi" w:hAnsiTheme="minorHAnsi"/>
                <w:noProof/>
                <w:lang w:eastAsia="en-US"/>
              </w:rPr>
              <w:tab/>
            </w:r>
            <w:r w:rsidR="00A43204" w:rsidRPr="00225F99">
              <w:rPr>
                <w:rStyle w:val="Hyperlink"/>
                <w:noProof/>
              </w:rPr>
              <w:t>Data Sources</w:t>
            </w:r>
            <w:r w:rsidR="00A43204">
              <w:rPr>
                <w:noProof/>
                <w:webHidden/>
              </w:rPr>
              <w:tab/>
            </w:r>
            <w:r w:rsidR="00A43204">
              <w:rPr>
                <w:noProof/>
                <w:webHidden/>
              </w:rPr>
              <w:fldChar w:fldCharType="begin"/>
            </w:r>
            <w:r w:rsidR="00A43204">
              <w:rPr>
                <w:noProof/>
                <w:webHidden/>
              </w:rPr>
              <w:instrText xml:space="preserve"> PAGEREF _Toc80817966 \h </w:instrText>
            </w:r>
            <w:r w:rsidR="00A43204">
              <w:rPr>
                <w:noProof/>
                <w:webHidden/>
              </w:rPr>
            </w:r>
            <w:r w:rsidR="00A43204">
              <w:rPr>
                <w:noProof/>
                <w:webHidden/>
              </w:rPr>
              <w:fldChar w:fldCharType="separate"/>
            </w:r>
            <w:r w:rsidR="00A43204">
              <w:rPr>
                <w:noProof/>
                <w:webHidden/>
              </w:rPr>
              <w:t>15</w:t>
            </w:r>
            <w:r w:rsidR="00A43204">
              <w:rPr>
                <w:noProof/>
                <w:webHidden/>
              </w:rPr>
              <w:fldChar w:fldCharType="end"/>
            </w:r>
          </w:hyperlink>
        </w:p>
        <w:p w14:paraId="49FA9A0D" w14:textId="1C66E411" w:rsidR="00A43204" w:rsidRDefault="00963BBF">
          <w:pPr>
            <w:pStyle w:val="TOC3"/>
            <w:tabs>
              <w:tab w:val="left" w:pos="1320"/>
              <w:tab w:val="right" w:leader="dot" w:pos="9350"/>
            </w:tabs>
            <w:rPr>
              <w:rFonts w:asciiTheme="minorHAnsi" w:hAnsiTheme="minorHAnsi"/>
              <w:noProof/>
              <w:lang w:eastAsia="en-US"/>
            </w:rPr>
          </w:pPr>
          <w:hyperlink w:anchor="_Toc80817967" w:history="1">
            <w:r w:rsidR="00A43204" w:rsidRPr="00225F99">
              <w:rPr>
                <w:rStyle w:val="Hyperlink"/>
                <w:noProof/>
              </w:rPr>
              <w:t>2.2.1</w:t>
            </w:r>
            <w:r w:rsidR="00A43204">
              <w:rPr>
                <w:rFonts w:asciiTheme="minorHAnsi" w:hAnsiTheme="minorHAnsi"/>
                <w:noProof/>
                <w:lang w:eastAsia="en-US"/>
              </w:rPr>
              <w:tab/>
            </w:r>
            <w:r w:rsidR="00A43204" w:rsidRPr="00225F99">
              <w:rPr>
                <w:rStyle w:val="Hyperlink"/>
                <w:noProof/>
              </w:rPr>
              <w:t>Total Addressable Market</w:t>
            </w:r>
            <w:r w:rsidR="00A43204">
              <w:rPr>
                <w:noProof/>
                <w:webHidden/>
              </w:rPr>
              <w:tab/>
            </w:r>
            <w:r w:rsidR="00A43204">
              <w:rPr>
                <w:noProof/>
                <w:webHidden/>
              </w:rPr>
              <w:fldChar w:fldCharType="begin"/>
            </w:r>
            <w:r w:rsidR="00A43204">
              <w:rPr>
                <w:noProof/>
                <w:webHidden/>
              </w:rPr>
              <w:instrText xml:space="preserve"> PAGEREF _Toc80817967 \h </w:instrText>
            </w:r>
            <w:r w:rsidR="00A43204">
              <w:rPr>
                <w:noProof/>
                <w:webHidden/>
              </w:rPr>
            </w:r>
            <w:r w:rsidR="00A43204">
              <w:rPr>
                <w:noProof/>
                <w:webHidden/>
              </w:rPr>
              <w:fldChar w:fldCharType="separate"/>
            </w:r>
            <w:r w:rsidR="00A43204">
              <w:rPr>
                <w:noProof/>
                <w:webHidden/>
              </w:rPr>
              <w:t>15</w:t>
            </w:r>
            <w:r w:rsidR="00A43204">
              <w:rPr>
                <w:noProof/>
                <w:webHidden/>
              </w:rPr>
              <w:fldChar w:fldCharType="end"/>
            </w:r>
          </w:hyperlink>
        </w:p>
        <w:p w14:paraId="2DF4C276" w14:textId="26BA26D2" w:rsidR="00A43204" w:rsidRDefault="00963BBF">
          <w:pPr>
            <w:pStyle w:val="TOC3"/>
            <w:tabs>
              <w:tab w:val="left" w:pos="1320"/>
              <w:tab w:val="right" w:leader="dot" w:pos="9350"/>
            </w:tabs>
            <w:rPr>
              <w:rFonts w:asciiTheme="minorHAnsi" w:hAnsiTheme="minorHAnsi"/>
              <w:noProof/>
              <w:lang w:eastAsia="en-US"/>
            </w:rPr>
          </w:pPr>
          <w:hyperlink w:anchor="_Toc80817968" w:history="1">
            <w:r w:rsidR="00A43204" w:rsidRPr="00225F99">
              <w:rPr>
                <w:rStyle w:val="Hyperlink"/>
                <w:noProof/>
              </w:rPr>
              <w:t>2.2.2</w:t>
            </w:r>
            <w:r w:rsidR="00A43204">
              <w:rPr>
                <w:rFonts w:asciiTheme="minorHAnsi" w:hAnsiTheme="minorHAnsi"/>
                <w:noProof/>
                <w:lang w:eastAsia="en-US"/>
              </w:rPr>
              <w:tab/>
            </w:r>
            <w:r w:rsidR="00A43204" w:rsidRPr="00225F99">
              <w:rPr>
                <w:rStyle w:val="Hyperlink"/>
                <w:noProof/>
              </w:rPr>
              <w:t>Adoption Projections</w:t>
            </w:r>
            <w:r w:rsidR="00A43204">
              <w:rPr>
                <w:noProof/>
                <w:webHidden/>
              </w:rPr>
              <w:tab/>
            </w:r>
            <w:r w:rsidR="00A43204">
              <w:rPr>
                <w:noProof/>
                <w:webHidden/>
              </w:rPr>
              <w:fldChar w:fldCharType="begin"/>
            </w:r>
            <w:r w:rsidR="00A43204">
              <w:rPr>
                <w:noProof/>
                <w:webHidden/>
              </w:rPr>
              <w:instrText xml:space="preserve"> PAGEREF _Toc80817968 \h </w:instrText>
            </w:r>
            <w:r w:rsidR="00A43204">
              <w:rPr>
                <w:noProof/>
                <w:webHidden/>
              </w:rPr>
            </w:r>
            <w:r w:rsidR="00A43204">
              <w:rPr>
                <w:noProof/>
                <w:webHidden/>
              </w:rPr>
              <w:fldChar w:fldCharType="separate"/>
            </w:r>
            <w:r w:rsidR="00A43204">
              <w:rPr>
                <w:noProof/>
                <w:webHidden/>
              </w:rPr>
              <w:t>15</w:t>
            </w:r>
            <w:r w:rsidR="00A43204">
              <w:rPr>
                <w:noProof/>
                <w:webHidden/>
              </w:rPr>
              <w:fldChar w:fldCharType="end"/>
            </w:r>
          </w:hyperlink>
        </w:p>
        <w:p w14:paraId="21D4E543" w14:textId="2E0DD723" w:rsidR="00A43204" w:rsidRDefault="00963BBF">
          <w:pPr>
            <w:pStyle w:val="TOC3"/>
            <w:tabs>
              <w:tab w:val="left" w:pos="1320"/>
              <w:tab w:val="right" w:leader="dot" w:pos="9350"/>
            </w:tabs>
            <w:rPr>
              <w:rFonts w:asciiTheme="minorHAnsi" w:hAnsiTheme="minorHAnsi"/>
              <w:noProof/>
              <w:lang w:eastAsia="en-US"/>
            </w:rPr>
          </w:pPr>
          <w:hyperlink w:anchor="_Toc80817969" w:history="1">
            <w:r w:rsidR="00A43204" w:rsidRPr="00225F99">
              <w:rPr>
                <w:rStyle w:val="Hyperlink"/>
                <w:noProof/>
              </w:rPr>
              <w:t>2.2.3</w:t>
            </w:r>
            <w:r w:rsidR="00A43204">
              <w:rPr>
                <w:rFonts w:asciiTheme="minorHAnsi" w:hAnsiTheme="minorHAnsi"/>
                <w:noProof/>
                <w:lang w:eastAsia="en-US"/>
              </w:rPr>
              <w:tab/>
            </w:r>
            <w:r w:rsidR="00A43204" w:rsidRPr="00225F99">
              <w:rPr>
                <w:rStyle w:val="Hyperlink"/>
                <w:noProof/>
              </w:rPr>
              <w:t>Variable Inputs</w:t>
            </w:r>
            <w:r w:rsidR="00A43204">
              <w:rPr>
                <w:noProof/>
                <w:webHidden/>
              </w:rPr>
              <w:tab/>
            </w:r>
            <w:r w:rsidR="00A43204">
              <w:rPr>
                <w:noProof/>
                <w:webHidden/>
              </w:rPr>
              <w:fldChar w:fldCharType="begin"/>
            </w:r>
            <w:r w:rsidR="00A43204">
              <w:rPr>
                <w:noProof/>
                <w:webHidden/>
              </w:rPr>
              <w:instrText xml:space="preserve"> PAGEREF _Toc80817969 \h </w:instrText>
            </w:r>
            <w:r w:rsidR="00A43204">
              <w:rPr>
                <w:noProof/>
                <w:webHidden/>
              </w:rPr>
            </w:r>
            <w:r w:rsidR="00A43204">
              <w:rPr>
                <w:noProof/>
                <w:webHidden/>
              </w:rPr>
              <w:fldChar w:fldCharType="separate"/>
            </w:r>
            <w:r w:rsidR="00A43204">
              <w:rPr>
                <w:noProof/>
                <w:webHidden/>
              </w:rPr>
              <w:t>15</w:t>
            </w:r>
            <w:r w:rsidR="00A43204">
              <w:rPr>
                <w:noProof/>
                <w:webHidden/>
              </w:rPr>
              <w:fldChar w:fldCharType="end"/>
            </w:r>
          </w:hyperlink>
        </w:p>
        <w:p w14:paraId="7F6BFE3F" w14:textId="1BF05705" w:rsidR="00A43204" w:rsidRDefault="00963BBF">
          <w:pPr>
            <w:pStyle w:val="TOC2"/>
            <w:tabs>
              <w:tab w:val="left" w:pos="880"/>
              <w:tab w:val="right" w:leader="dot" w:pos="9350"/>
            </w:tabs>
            <w:rPr>
              <w:rFonts w:asciiTheme="minorHAnsi" w:hAnsiTheme="minorHAnsi"/>
              <w:noProof/>
              <w:lang w:eastAsia="en-US"/>
            </w:rPr>
          </w:pPr>
          <w:hyperlink w:anchor="_Toc80817970" w:history="1">
            <w:r w:rsidR="00A43204" w:rsidRPr="00225F99">
              <w:rPr>
                <w:rStyle w:val="Hyperlink"/>
                <w:noProof/>
              </w:rPr>
              <w:t>2.3</w:t>
            </w:r>
            <w:r w:rsidR="00A43204">
              <w:rPr>
                <w:rFonts w:asciiTheme="minorHAnsi" w:hAnsiTheme="minorHAnsi"/>
                <w:noProof/>
                <w:lang w:eastAsia="en-US"/>
              </w:rPr>
              <w:tab/>
            </w:r>
            <w:r w:rsidR="00A43204" w:rsidRPr="00225F99">
              <w:rPr>
                <w:rStyle w:val="Hyperlink"/>
                <w:noProof/>
              </w:rPr>
              <w:t>Total Addressable Market</w:t>
            </w:r>
            <w:r w:rsidR="00A43204">
              <w:rPr>
                <w:noProof/>
                <w:webHidden/>
              </w:rPr>
              <w:tab/>
            </w:r>
            <w:r w:rsidR="00A43204">
              <w:rPr>
                <w:noProof/>
                <w:webHidden/>
              </w:rPr>
              <w:fldChar w:fldCharType="begin"/>
            </w:r>
            <w:r w:rsidR="00A43204">
              <w:rPr>
                <w:noProof/>
                <w:webHidden/>
              </w:rPr>
              <w:instrText xml:space="preserve"> PAGEREF _Toc80817970 \h </w:instrText>
            </w:r>
            <w:r w:rsidR="00A43204">
              <w:rPr>
                <w:noProof/>
                <w:webHidden/>
              </w:rPr>
            </w:r>
            <w:r w:rsidR="00A43204">
              <w:rPr>
                <w:noProof/>
                <w:webHidden/>
              </w:rPr>
              <w:fldChar w:fldCharType="separate"/>
            </w:r>
            <w:r w:rsidR="00A43204">
              <w:rPr>
                <w:noProof/>
                <w:webHidden/>
              </w:rPr>
              <w:t>16</w:t>
            </w:r>
            <w:r w:rsidR="00A43204">
              <w:rPr>
                <w:noProof/>
                <w:webHidden/>
              </w:rPr>
              <w:fldChar w:fldCharType="end"/>
            </w:r>
          </w:hyperlink>
        </w:p>
        <w:p w14:paraId="6D05BEF4" w14:textId="6060F78D" w:rsidR="00A43204" w:rsidRDefault="00963BBF">
          <w:pPr>
            <w:pStyle w:val="TOC2"/>
            <w:tabs>
              <w:tab w:val="left" w:pos="880"/>
              <w:tab w:val="right" w:leader="dot" w:pos="9350"/>
            </w:tabs>
            <w:rPr>
              <w:rFonts w:asciiTheme="minorHAnsi" w:hAnsiTheme="minorHAnsi"/>
              <w:noProof/>
              <w:lang w:eastAsia="en-US"/>
            </w:rPr>
          </w:pPr>
          <w:hyperlink w:anchor="_Toc80817971" w:history="1">
            <w:r w:rsidR="00A43204" w:rsidRPr="00225F99">
              <w:rPr>
                <w:rStyle w:val="Hyperlink"/>
                <w:noProof/>
              </w:rPr>
              <w:t>2.4</w:t>
            </w:r>
            <w:r w:rsidR="00A43204">
              <w:rPr>
                <w:rFonts w:asciiTheme="minorHAnsi" w:hAnsiTheme="minorHAnsi"/>
                <w:noProof/>
                <w:lang w:eastAsia="en-US"/>
              </w:rPr>
              <w:tab/>
            </w:r>
            <w:r w:rsidR="00A43204" w:rsidRPr="00225F99">
              <w:rPr>
                <w:rStyle w:val="Hyperlink"/>
                <w:noProof/>
              </w:rPr>
              <w:t>Adoption Scenarios</w:t>
            </w:r>
            <w:r w:rsidR="00A43204">
              <w:rPr>
                <w:noProof/>
                <w:webHidden/>
              </w:rPr>
              <w:tab/>
            </w:r>
            <w:r w:rsidR="00A43204">
              <w:rPr>
                <w:noProof/>
                <w:webHidden/>
              </w:rPr>
              <w:fldChar w:fldCharType="begin"/>
            </w:r>
            <w:r w:rsidR="00A43204">
              <w:rPr>
                <w:noProof/>
                <w:webHidden/>
              </w:rPr>
              <w:instrText xml:space="preserve"> PAGEREF _Toc80817971 \h </w:instrText>
            </w:r>
            <w:r w:rsidR="00A43204">
              <w:rPr>
                <w:noProof/>
                <w:webHidden/>
              </w:rPr>
            </w:r>
            <w:r w:rsidR="00A43204">
              <w:rPr>
                <w:noProof/>
                <w:webHidden/>
              </w:rPr>
              <w:fldChar w:fldCharType="separate"/>
            </w:r>
            <w:r w:rsidR="00A43204">
              <w:rPr>
                <w:noProof/>
                <w:webHidden/>
              </w:rPr>
              <w:t>17</w:t>
            </w:r>
            <w:r w:rsidR="00A43204">
              <w:rPr>
                <w:noProof/>
                <w:webHidden/>
              </w:rPr>
              <w:fldChar w:fldCharType="end"/>
            </w:r>
          </w:hyperlink>
        </w:p>
        <w:p w14:paraId="107B9174" w14:textId="59290FE3" w:rsidR="00A43204" w:rsidRDefault="00963BBF">
          <w:pPr>
            <w:pStyle w:val="TOC3"/>
            <w:tabs>
              <w:tab w:val="left" w:pos="1320"/>
              <w:tab w:val="right" w:leader="dot" w:pos="9350"/>
            </w:tabs>
            <w:rPr>
              <w:rFonts w:asciiTheme="minorHAnsi" w:hAnsiTheme="minorHAnsi"/>
              <w:noProof/>
              <w:lang w:eastAsia="en-US"/>
            </w:rPr>
          </w:pPr>
          <w:hyperlink w:anchor="_Toc80817972" w:history="1">
            <w:r w:rsidR="00A43204" w:rsidRPr="00225F99">
              <w:rPr>
                <w:rStyle w:val="Hyperlink"/>
                <w:noProof/>
              </w:rPr>
              <w:t>2.4.1</w:t>
            </w:r>
            <w:r w:rsidR="00A43204">
              <w:rPr>
                <w:rFonts w:asciiTheme="minorHAnsi" w:hAnsiTheme="minorHAnsi"/>
                <w:noProof/>
                <w:lang w:eastAsia="en-US"/>
              </w:rPr>
              <w:tab/>
            </w:r>
            <w:r w:rsidR="00A43204" w:rsidRPr="00225F99">
              <w:rPr>
                <w:rStyle w:val="Hyperlink"/>
                <w:noProof/>
              </w:rPr>
              <w:t>Reference Case / Current Adoption</w:t>
            </w:r>
            <w:r w:rsidR="00A43204">
              <w:rPr>
                <w:noProof/>
                <w:webHidden/>
              </w:rPr>
              <w:tab/>
            </w:r>
            <w:r w:rsidR="00A43204">
              <w:rPr>
                <w:noProof/>
                <w:webHidden/>
              </w:rPr>
              <w:fldChar w:fldCharType="begin"/>
            </w:r>
            <w:r w:rsidR="00A43204">
              <w:rPr>
                <w:noProof/>
                <w:webHidden/>
              </w:rPr>
              <w:instrText xml:space="preserve"> PAGEREF _Toc80817972 \h </w:instrText>
            </w:r>
            <w:r w:rsidR="00A43204">
              <w:rPr>
                <w:noProof/>
                <w:webHidden/>
              </w:rPr>
            </w:r>
            <w:r w:rsidR="00A43204">
              <w:rPr>
                <w:noProof/>
                <w:webHidden/>
              </w:rPr>
              <w:fldChar w:fldCharType="separate"/>
            </w:r>
            <w:r w:rsidR="00A43204">
              <w:rPr>
                <w:noProof/>
                <w:webHidden/>
              </w:rPr>
              <w:t>17</w:t>
            </w:r>
            <w:r w:rsidR="00A43204">
              <w:rPr>
                <w:noProof/>
                <w:webHidden/>
              </w:rPr>
              <w:fldChar w:fldCharType="end"/>
            </w:r>
          </w:hyperlink>
        </w:p>
        <w:p w14:paraId="6F87B786" w14:textId="1AE02754" w:rsidR="00A43204" w:rsidRDefault="00963BBF">
          <w:pPr>
            <w:pStyle w:val="TOC3"/>
            <w:tabs>
              <w:tab w:val="left" w:pos="1320"/>
              <w:tab w:val="right" w:leader="dot" w:pos="9350"/>
            </w:tabs>
            <w:rPr>
              <w:rFonts w:asciiTheme="minorHAnsi" w:hAnsiTheme="minorHAnsi"/>
              <w:noProof/>
              <w:lang w:eastAsia="en-US"/>
            </w:rPr>
          </w:pPr>
          <w:hyperlink w:anchor="_Toc80817973" w:history="1">
            <w:r w:rsidR="00A43204" w:rsidRPr="00225F99">
              <w:rPr>
                <w:rStyle w:val="Hyperlink"/>
                <w:noProof/>
              </w:rPr>
              <w:t>2.4.2</w:t>
            </w:r>
            <w:r w:rsidR="00A43204">
              <w:rPr>
                <w:rFonts w:asciiTheme="minorHAnsi" w:hAnsiTheme="minorHAnsi"/>
                <w:noProof/>
                <w:lang w:eastAsia="en-US"/>
              </w:rPr>
              <w:tab/>
            </w:r>
            <w:r w:rsidR="00A43204" w:rsidRPr="00225F99">
              <w:rPr>
                <w:rStyle w:val="Hyperlink"/>
                <w:noProof/>
              </w:rPr>
              <w:t>Project Drawdown Scenarios</w:t>
            </w:r>
            <w:r w:rsidR="00A43204">
              <w:rPr>
                <w:noProof/>
                <w:webHidden/>
              </w:rPr>
              <w:tab/>
            </w:r>
            <w:r w:rsidR="00A43204">
              <w:rPr>
                <w:noProof/>
                <w:webHidden/>
              </w:rPr>
              <w:fldChar w:fldCharType="begin"/>
            </w:r>
            <w:r w:rsidR="00A43204">
              <w:rPr>
                <w:noProof/>
                <w:webHidden/>
              </w:rPr>
              <w:instrText xml:space="preserve"> PAGEREF _Toc80817973 \h </w:instrText>
            </w:r>
            <w:r w:rsidR="00A43204">
              <w:rPr>
                <w:noProof/>
                <w:webHidden/>
              </w:rPr>
            </w:r>
            <w:r w:rsidR="00A43204">
              <w:rPr>
                <w:noProof/>
                <w:webHidden/>
              </w:rPr>
              <w:fldChar w:fldCharType="separate"/>
            </w:r>
            <w:r w:rsidR="00A43204">
              <w:rPr>
                <w:noProof/>
                <w:webHidden/>
              </w:rPr>
              <w:t>17</w:t>
            </w:r>
            <w:r w:rsidR="00A43204">
              <w:rPr>
                <w:noProof/>
                <w:webHidden/>
              </w:rPr>
              <w:fldChar w:fldCharType="end"/>
            </w:r>
          </w:hyperlink>
        </w:p>
        <w:p w14:paraId="44988C36" w14:textId="2EC1B00D" w:rsidR="00A43204" w:rsidRDefault="00963BBF">
          <w:pPr>
            <w:pStyle w:val="TOC2"/>
            <w:tabs>
              <w:tab w:val="left" w:pos="880"/>
              <w:tab w:val="right" w:leader="dot" w:pos="9350"/>
            </w:tabs>
            <w:rPr>
              <w:rFonts w:asciiTheme="minorHAnsi" w:hAnsiTheme="minorHAnsi"/>
              <w:noProof/>
              <w:lang w:eastAsia="en-US"/>
            </w:rPr>
          </w:pPr>
          <w:hyperlink w:anchor="_Toc80817974" w:history="1">
            <w:r w:rsidR="00A43204" w:rsidRPr="00225F99">
              <w:rPr>
                <w:rStyle w:val="Hyperlink"/>
                <w:noProof/>
              </w:rPr>
              <w:t>2.5</w:t>
            </w:r>
            <w:r w:rsidR="00A43204">
              <w:rPr>
                <w:rFonts w:asciiTheme="minorHAnsi" w:hAnsiTheme="minorHAnsi"/>
                <w:noProof/>
                <w:lang w:eastAsia="en-US"/>
              </w:rPr>
              <w:tab/>
            </w:r>
            <w:r w:rsidR="00A43204" w:rsidRPr="00225F99">
              <w:rPr>
                <w:rStyle w:val="Hyperlink"/>
                <w:noProof/>
              </w:rPr>
              <w:t>Inputs</w:t>
            </w:r>
            <w:r w:rsidR="00A43204">
              <w:rPr>
                <w:noProof/>
                <w:webHidden/>
              </w:rPr>
              <w:tab/>
            </w:r>
            <w:r w:rsidR="00A43204">
              <w:rPr>
                <w:noProof/>
                <w:webHidden/>
              </w:rPr>
              <w:fldChar w:fldCharType="begin"/>
            </w:r>
            <w:r w:rsidR="00A43204">
              <w:rPr>
                <w:noProof/>
                <w:webHidden/>
              </w:rPr>
              <w:instrText xml:space="preserve"> PAGEREF _Toc80817974 \h </w:instrText>
            </w:r>
            <w:r w:rsidR="00A43204">
              <w:rPr>
                <w:noProof/>
                <w:webHidden/>
              </w:rPr>
            </w:r>
            <w:r w:rsidR="00A43204">
              <w:rPr>
                <w:noProof/>
                <w:webHidden/>
              </w:rPr>
              <w:fldChar w:fldCharType="separate"/>
            </w:r>
            <w:r w:rsidR="00A43204">
              <w:rPr>
                <w:noProof/>
                <w:webHidden/>
              </w:rPr>
              <w:t>18</w:t>
            </w:r>
            <w:r w:rsidR="00A43204">
              <w:rPr>
                <w:noProof/>
                <w:webHidden/>
              </w:rPr>
              <w:fldChar w:fldCharType="end"/>
            </w:r>
          </w:hyperlink>
        </w:p>
        <w:p w14:paraId="2B47C91D" w14:textId="2B41A470" w:rsidR="00A43204" w:rsidRDefault="00963BBF">
          <w:pPr>
            <w:pStyle w:val="TOC3"/>
            <w:tabs>
              <w:tab w:val="left" w:pos="1320"/>
              <w:tab w:val="right" w:leader="dot" w:pos="9350"/>
            </w:tabs>
            <w:rPr>
              <w:rFonts w:asciiTheme="minorHAnsi" w:hAnsiTheme="minorHAnsi"/>
              <w:noProof/>
              <w:lang w:eastAsia="en-US"/>
            </w:rPr>
          </w:pPr>
          <w:hyperlink w:anchor="_Toc80817975" w:history="1">
            <w:r w:rsidR="00A43204" w:rsidRPr="00225F99">
              <w:rPr>
                <w:rStyle w:val="Hyperlink"/>
                <w:noProof/>
              </w:rPr>
              <w:t>2.5.1</w:t>
            </w:r>
            <w:r w:rsidR="00A43204">
              <w:rPr>
                <w:rFonts w:asciiTheme="minorHAnsi" w:hAnsiTheme="minorHAnsi"/>
                <w:noProof/>
                <w:lang w:eastAsia="en-US"/>
              </w:rPr>
              <w:tab/>
            </w:r>
            <w:r w:rsidR="00A43204" w:rsidRPr="00225F99">
              <w:rPr>
                <w:rStyle w:val="Hyperlink"/>
                <w:noProof/>
              </w:rPr>
              <w:t>Climate Inputs</w:t>
            </w:r>
            <w:r w:rsidR="00A43204">
              <w:rPr>
                <w:noProof/>
                <w:webHidden/>
              </w:rPr>
              <w:tab/>
            </w:r>
            <w:r w:rsidR="00A43204">
              <w:rPr>
                <w:noProof/>
                <w:webHidden/>
              </w:rPr>
              <w:fldChar w:fldCharType="begin"/>
            </w:r>
            <w:r w:rsidR="00A43204">
              <w:rPr>
                <w:noProof/>
                <w:webHidden/>
              </w:rPr>
              <w:instrText xml:space="preserve"> PAGEREF _Toc80817975 \h </w:instrText>
            </w:r>
            <w:r w:rsidR="00A43204">
              <w:rPr>
                <w:noProof/>
                <w:webHidden/>
              </w:rPr>
            </w:r>
            <w:r w:rsidR="00A43204">
              <w:rPr>
                <w:noProof/>
                <w:webHidden/>
              </w:rPr>
              <w:fldChar w:fldCharType="separate"/>
            </w:r>
            <w:r w:rsidR="00A43204">
              <w:rPr>
                <w:noProof/>
                <w:webHidden/>
              </w:rPr>
              <w:t>18</w:t>
            </w:r>
            <w:r w:rsidR="00A43204">
              <w:rPr>
                <w:noProof/>
                <w:webHidden/>
              </w:rPr>
              <w:fldChar w:fldCharType="end"/>
            </w:r>
          </w:hyperlink>
        </w:p>
        <w:p w14:paraId="7BFB1AAC" w14:textId="739870F0" w:rsidR="00A43204" w:rsidRDefault="00963BBF">
          <w:pPr>
            <w:pStyle w:val="TOC3"/>
            <w:tabs>
              <w:tab w:val="left" w:pos="1320"/>
              <w:tab w:val="right" w:leader="dot" w:pos="9350"/>
            </w:tabs>
            <w:rPr>
              <w:rFonts w:asciiTheme="minorHAnsi" w:hAnsiTheme="minorHAnsi"/>
              <w:noProof/>
              <w:lang w:eastAsia="en-US"/>
            </w:rPr>
          </w:pPr>
          <w:hyperlink w:anchor="_Toc80817976" w:history="1">
            <w:r w:rsidR="00A43204" w:rsidRPr="00225F99">
              <w:rPr>
                <w:rStyle w:val="Hyperlink"/>
                <w:noProof/>
              </w:rPr>
              <w:t>2.5.2</w:t>
            </w:r>
            <w:r w:rsidR="00A43204">
              <w:rPr>
                <w:rFonts w:asciiTheme="minorHAnsi" w:hAnsiTheme="minorHAnsi"/>
                <w:noProof/>
                <w:lang w:eastAsia="en-US"/>
              </w:rPr>
              <w:tab/>
            </w:r>
            <w:r w:rsidR="00A43204" w:rsidRPr="00225F99">
              <w:rPr>
                <w:rStyle w:val="Hyperlink"/>
                <w:noProof/>
              </w:rPr>
              <w:t>Financial Inputs</w:t>
            </w:r>
            <w:r w:rsidR="00A43204">
              <w:rPr>
                <w:noProof/>
                <w:webHidden/>
              </w:rPr>
              <w:tab/>
            </w:r>
            <w:r w:rsidR="00A43204">
              <w:rPr>
                <w:noProof/>
                <w:webHidden/>
              </w:rPr>
              <w:fldChar w:fldCharType="begin"/>
            </w:r>
            <w:r w:rsidR="00A43204">
              <w:rPr>
                <w:noProof/>
                <w:webHidden/>
              </w:rPr>
              <w:instrText xml:space="preserve"> PAGEREF _Toc80817976 \h </w:instrText>
            </w:r>
            <w:r w:rsidR="00A43204">
              <w:rPr>
                <w:noProof/>
                <w:webHidden/>
              </w:rPr>
            </w:r>
            <w:r w:rsidR="00A43204">
              <w:rPr>
                <w:noProof/>
                <w:webHidden/>
              </w:rPr>
              <w:fldChar w:fldCharType="separate"/>
            </w:r>
            <w:r w:rsidR="00A43204">
              <w:rPr>
                <w:noProof/>
                <w:webHidden/>
              </w:rPr>
              <w:t>19</w:t>
            </w:r>
            <w:r w:rsidR="00A43204">
              <w:rPr>
                <w:noProof/>
                <w:webHidden/>
              </w:rPr>
              <w:fldChar w:fldCharType="end"/>
            </w:r>
          </w:hyperlink>
        </w:p>
        <w:p w14:paraId="6B3B4114" w14:textId="792A864B" w:rsidR="00A43204" w:rsidRDefault="00963BBF">
          <w:pPr>
            <w:pStyle w:val="TOC3"/>
            <w:tabs>
              <w:tab w:val="left" w:pos="1320"/>
              <w:tab w:val="right" w:leader="dot" w:pos="9350"/>
            </w:tabs>
            <w:rPr>
              <w:rFonts w:asciiTheme="minorHAnsi" w:hAnsiTheme="minorHAnsi"/>
              <w:noProof/>
              <w:lang w:eastAsia="en-US"/>
            </w:rPr>
          </w:pPr>
          <w:hyperlink w:anchor="_Toc80817977" w:history="1">
            <w:r w:rsidR="00A43204" w:rsidRPr="00225F99">
              <w:rPr>
                <w:rStyle w:val="Hyperlink"/>
                <w:noProof/>
              </w:rPr>
              <w:t>2.5.3</w:t>
            </w:r>
            <w:r w:rsidR="00A43204">
              <w:rPr>
                <w:rFonts w:asciiTheme="minorHAnsi" w:hAnsiTheme="minorHAnsi"/>
                <w:noProof/>
                <w:lang w:eastAsia="en-US"/>
              </w:rPr>
              <w:tab/>
            </w:r>
            <w:r w:rsidR="00A43204" w:rsidRPr="00225F99">
              <w:rPr>
                <w:rStyle w:val="Hyperlink"/>
                <w:noProof/>
              </w:rPr>
              <w:t>Technical Inputs</w:t>
            </w:r>
            <w:r w:rsidR="00A43204">
              <w:rPr>
                <w:noProof/>
                <w:webHidden/>
              </w:rPr>
              <w:tab/>
            </w:r>
            <w:r w:rsidR="00A43204">
              <w:rPr>
                <w:noProof/>
                <w:webHidden/>
              </w:rPr>
              <w:fldChar w:fldCharType="begin"/>
            </w:r>
            <w:r w:rsidR="00A43204">
              <w:rPr>
                <w:noProof/>
                <w:webHidden/>
              </w:rPr>
              <w:instrText xml:space="preserve"> PAGEREF _Toc80817977 \h </w:instrText>
            </w:r>
            <w:r w:rsidR="00A43204">
              <w:rPr>
                <w:noProof/>
                <w:webHidden/>
              </w:rPr>
            </w:r>
            <w:r w:rsidR="00A43204">
              <w:rPr>
                <w:noProof/>
                <w:webHidden/>
              </w:rPr>
              <w:fldChar w:fldCharType="separate"/>
            </w:r>
            <w:r w:rsidR="00A43204">
              <w:rPr>
                <w:noProof/>
                <w:webHidden/>
              </w:rPr>
              <w:t>20</w:t>
            </w:r>
            <w:r w:rsidR="00A43204">
              <w:rPr>
                <w:noProof/>
                <w:webHidden/>
              </w:rPr>
              <w:fldChar w:fldCharType="end"/>
            </w:r>
          </w:hyperlink>
        </w:p>
        <w:p w14:paraId="5B3C7B33" w14:textId="5537499B" w:rsidR="00A43204" w:rsidRDefault="00963BBF">
          <w:pPr>
            <w:pStyle w:val="TOC2"/>
            <w:tabs>
              <w:tab w:val="left" w:pos="880"/>
              <w:tab w:val="right" w:leader="dot" w:pos="9350"/>
            </w:tabs>
            <w:rPr>
              <w:rFonts w:asciiTheme="minorHAnsi" w:hAnsiTheme="minorHAnsi"/>
              <w:noProof/>
              <w:lang w:eastAsia="en-US"/>
            </w:rPr>
          </w:pPr>
          <w:hyperlink w:anchor="_Toc80817978" w:history="1">
            <w:r w:rsidR="00A43204" w:rsidRPr="00225F99">
              <w:rPr>
                <w:rStyle w:val="Hyperlink"/>
                <w:noProof/>
              </w:rPr>
              <w:t>2.6</w:t>
            </w:r>
            <w:r w:rsidR="00A43204">
              <w:rPr>
                <w:rFonts w:asciiTheme="minorHAnsi" w:hAnsiTheme="minorHAnsi"/>
                <w:noProof/>
                <w:lang w:eastAsia="en-US"/>
              </w:rPr>
              <w:tab/>
            </w:r>
            <w:r w:rsidR="00A43204" w:rsidRPr="00225F99">
              <w:rPr>
                <w:rStyle w:val="Hyperlink"/>
                <w:noProof/>
              </w:rPr>
              <w:t>Assumptions</w:t>
            </w:r>
            <w:r w:rsidR="00A43204">
              <w:rPr>
                <w:noProof/>
                <w:webHidden/>
              </w:rPr>
              <w:tab/>
            </w:r>
            <w:r w:rsidR="00A43204">
              <w:rPr>
                <w:noProof/>
                <w:webHidden/>
              </w:rPr>
              <w:fldChar w:fldCharType="begin"/>
            </w:r>
            <w:r w:rsidR="00A43204">
              <w:rPr>
                <w:noProof/>
                <w:webHidden/>
              </w:rPr>
              <w:instrText xml:space="preserve"> PAGEREF _Toc80817978 \h </w:instrText>
            </w:r>
            <w:r w:rsidR="00A43204">
              <w:rPr>
                <w:noProof/>
                <w:webHidden/>
              </w:rPr>
            </w:r>
            <w:r w:rsidR="00A43204">
              <w:rPr>
                <w:noProof/>
                <w:webHidden/>
              </w:rPr>
              <w:fldChar w:fldCharType="separate"/>
            </w:r>
            <w:r w:rsidR="00A43204">
              <w:rPr>
                <w:noProof/>
                <w:webHidden/>
              </w:rPr>
              <w:t>22</w:t>
            </w:r>
            <w:r w:rsidR="00A43204">
              <w:rPr>
                <w:noProof/>
                <w:webHidden/>
              </w:rPr>
              <w:fldChar w:fldCharType="end"/>
            </w:r>
          </w:hyperlink>
        </w:p>
        <w:p w14:paraId="3A4F32C3" w14:textId="71EF3049" w:rsidR="00A43204" w:rsidRDefault="00963BBF">
          <w:pPr>
            <w:pStyle w:val="TOC2"/>
            <w:tabs>
              <w:tab w:val="left" w:pos="880"/>
              <w:tab w:val="right" w:leader="dot" w:pos="9350"/>
            </w:tabs>
            <w:rPr>
              <w:rFonts w:asciiTheme="minorHAnsi" w:hAnsiTheme="minorHAnsi"/>
              <w:noProof/>
              <w:lang w:eastAsia="en-US"/>
            </w:rPr>
          </w:pPr>
          <w:hyperlink w:anchor="_Toc80817979" w:history="1">
            <w:r w:rsidR="00A43204" w:rsidRPr="00225F99">
              <w:rPr>
                <w:rStyle w:val="Hyperlink"/>
                <w:noProof/>
              </w:rPr>
              <w:t>2.7</w:t>
            </w:r>
            <w:r w:rsidR="00A43204">
              <w:rPr>
                <w:rFonts w:asciiTheme="minorHAnsi" w:hAnsiTheme="minorHAnsi"/>
                <w:noProof/>
                <w:lang w:eastAsia="en-US"/>
              </w:rPr>
              <w:tab/>
            </w:r>
            <w:r w:rsidR="00A43204" w:rsidRPr="00225F99">
              <w:rPr>
                <w:rStyle w:val="Hyperlink"/>
                <w:noProof/>
              </w:rPr>
              <w:t>Integration</w:t>
            </w:r>
            <w:r w:rsidR="00A43204">
              <w:rPr>
                <w:noProof/>
                <w:webHidden/>
              </w:rPr>
              <w:tab/>
            </w:r>
            <w:r w:rsidR="00A43204">
              <w:rPr>
                <w:noProof/>
                <w:webHidden/>
              </w:rPr>
              <w:fldChar w:fldCharType="begin"/>
            </w:r>
            <w:r w:rsidR="00A43204">
              <w:rPr>
                <w:noProof/>
                <w:webHidden/>
              </w:rPr>
              <w:instrText xml:space="preserve"> PAGEREF _Toc80817979 \h </w:instrText>
            </w:r>
            <w:r w:rsidR="00A43204">
              <w:rPr>
                <w:noProof/>
                <w:webHidden/>
              </w:rPr>
            </w:r>
            <w:r w:rsidR="00A43204">
              <w:rPr>
                <w:noProof/>
                <w:webHidden/>
              </w:rPr>
              <w:fldChar w:fldCharType="separate"/>
            </w:r>
            <w:r w:rsidR="00A43204">
              <w:rPr>
                <w:noProof/>
                <w:webHidden/>
              </w:rPr>
              <w:t>22</w:t>
            </w:r>
            <w:r w:rsidR="00A43204">
              <w:rPr>
                <w:noProof/>
                <w:webHidden/>
              </w:rPr>
              <w:fldChar w:fldCharType="end"/>
            </w:r>
          </w:hyperlink>
        </w:p>
        <w:p w14:paraId="0B5B3783" w14:textId="21BFDAAC" w:rsidR="00A43204" w:rsidRDefault="00963BBF">
          <w:pPr>
            <w:pStyle w:val="TOC2"/>
            <w:tabs>
              <w:tab w:val="left" w:pos="880"/>
              <w:tab w:val="right" w:leader="dot" w:pos="9350"/>
            </w:tabs>
            <w:rPr>
              <w:rFonts w:asciiTheme="minorHAnsi" w:hAnsiTheme="minorHAnsi"/>
              <w:noProof/>
              <w:lang w:eastAsia="en-US"/>
            </w:rPr>
          </w:pPr>
          <w:hyperlink w:anchor="_Toc80817980" w:history="1">
            <w:r w:rsidR="00A43204" w:rsidRPr="00225F99">
              <w:rPr>
                <w:rStyle w:val="Hyperlink"/>
                <w:noProof/>
              </w:rPr>
              <w:t>2.8</w:t>
            </w:r>
            <w:r w:rsidR="00A43204">
              <w:rPr>
                <w:rFonts w:asciiTheme="minorHAnsi" w:hAnsiTheme="minorHAnsi"/>
                <w:noProof/>
                <w:lang w:eastAsia="en-US"/>
              </w:rPr>
              <w:tab/>
            </w:r>
            <w:r w:rsidR="00A43204" w:rsidRPr="00225F99">
              <w:rPr>
                <w:rStyle w:val="Hyperlink"/>
                <w:noProof/>
              </w:rPr>
              <w:t>Limitations/Further Development</w:t>
            </w:r>
            <w:r w:rsidR="00A43204">
              <w:rPr>
                <w:noProof/>
                <w:webHidden/>
              </w:rPr>
              <w:tab/>
            </w:r>
            <w:r w:rsidR="00A43204">
              <w:rPr>
                <w:noProof/>
                <w:webHidden/>
              </w:rPr>
              <w:fldChar w:fldCharType="begin"/>
            </w:r>
            <w:r w:rsidR="00A43204">
              <w:rPr>
                <w:noProof/>
                <w:webHidden/>
              </w:rPr>
              <w:instrText xml:space="preserve"> PAGEREF _Toc80817980 \h </w:instrText>
            </w:r>
            <w:r w:rsidR="00A43204">
              <w:rPr>
                <w:noProof/>
                <w:webHidden/>
              </w:rPr>
            </w:r>
            <w:r w:rsidR="00A43204">
              <w:rPr>
                <w:noProof/>
                <w:webHidden/>
              </w:rPr>
              <w:fldChar w:fldCharType="separate"/>
            </w:r>
            <w:r w:rsidR="00A43204">
              <w:rPr>
                <w:noProof/>
                <w:webHidden/>
              </w:rPr>
              <w:t>24</w:t>
            </w:r>
            <w:r w:rsidR="00A43204">
              <w:rPr>
                <w:noProof/>
                <w:webHidden/>
              </w:rPr>
              <w:fldChar w:fldCharType="end"/>
            </w:r>
          </w:hyperlink>
        </w:p>
        <w:p w14:paraId="456D59CE" w14:textId="13BF12C3" w:rsidR="00A43204" w:rsidRDefault="00963BBF">
          <w:pPr>
            <w:pStyle w:val="TOC1"/>
            <w:tabs>
              <w:tab w:val="left" w:pos="440"/>
              <w:tab w:val="right" w:leader="dot" w:pos="9350"/>
            </w:tabs>
            <w:rPr>
              <w:rFonts w:asciiTheme="minorHAnsi" w:hAnsiTheme="minorHAnsi"/>
              <w:noProof/>
              <w:lang w:eastAsia="en-US"/>
            </w:rPr>
          </w:pPr>
          <w:hyperlink w:anchor="_Toc80817981" w:history="1">
            <w:r w:rsidR="00A43204" w:rsidRPr="00225F99">
              <w:rPr>
                <w:rStyle w:val="Hyperlink"/>
                <w:noProof/>
              </w:rPr>
              <w:t>3</w:t>
            </w:r>
            <w:r w:rsidR="00A43204">
              <w:rPr>
                <w:rFonts w:asciiTheme="minorHAnsi" w:hAnsiTheme="minorHAnsi"/>
                <w:noProof/>
                <w:lang w:eastAsia="en-US"/>
              </w:rPr>
              <w:tab/>
            </w:r>
            <w:r w:rsidR="00A43204" w:rsidRPr="00225F99">
              <w:rPr>
                <w:rStyle w:val="Hyperlink"/>
                <w:noProof/>
              </w:rPr>
              <w:t>Results</w:t>
            </w:r>
            <w:r w:rsidR="00A43204">
              <w:rPr>
                <w:noProof/>
                <w:webHidden/>
              </w:rPr>
              <w:tab/>
            </w:r>
            <w:r w:rsidR="00A43204">
              <w:rPr>
                <w:noProof/>
                <w:webHidden/>
              </w:rPr>
              <w:fldChar w:fldCharType="begin"/>
            </w:r>
            <w:r w:rsidR="00A43204">
              <w:rPr>
                <w:noProof/>
                <w:webHidden/>
              </w:rPr>
              <w:instrText xml:space="preserve"> PAGEREF _Toc80817981 \h </w:instrText>
            </w:r>
            <w:r w:rsidR="00A43204">
              <w:rPr>
                <w:noProof/>
                <w:webHidden/>
              </w:rPr>
            </w:r>
            <w:r w:rsidR="00A43204">
              <w:rPr>
                <w:noProof/>
                <w:webHidden/>
              </w:rPr>
              <w:fldChar w:fldCharType="separate"/>
            </w:r>
            <w:r w:rsidR="00A43204">
              <w:rPr>
                <w:noProof/>
                <w:webHidden/>
              </w:rPr>
              <w:t>24</w:t>
            </w:r>
            <w:r w:rsidR="00A43204">
              <w:rPr>
                <w:noProof/>
                <w:webHidden/>
              </w:rPr>
              <w:fldChar w:fldCharType="end"/>
            </w:r>
          </w:hyperlink>
        </w:p>
        <w:p w14:paraId="0F1B1D0A" w14:textId="54A4199B" w:rsidR="00A43204" w:rsidRDefault="00963BBF">
          <w:pPr>
            <w:pStyle w:val="TOC2"/>
            <w:tabs>
              <w:tab w:val="left" w:pos="880"/>
              <w:tab w:val="right" w:leader="dot" w:pos="9350"/>
            </w:tabs>
            <w:rPr>
              <w:rFonts w:asciiTheme="minorHAnsi" w:hAnsiTheme="minorHAnsi"/>
              <w:noProof/>
              <w:lang w:eastAsia="en-US"/>
            </w:rPr>
          </w:pPr>
          <w:hyperlink w:anchor="_Toc80817982" w:history="1">
            <w:r w:rsidR="00A43204" w:rsidRPr="00225F99">
              <w:rPr>
                <w:rStyle w:val="Hyperlink"/>
                <w:noProof/>
              </w:rPr>
              <w:t>3.1</w:t>
            </w:r>
            <w:r w:rsidR="00A43204">
              <w:rPr>
                <w:rFonts w:asciiTheme="minorHAnsi" w:hAnsiTheme="minorHAnsi"/>
                <w:noProof/>
                <w:lang w:eastAsia="en-US"/>
              </w:rPr>
              <w:tab/>
            </w:r>
            <w:r w:rsidR="00A43204" w:rsidRPr="00225F99">
              <w:rPr>
                <w:rStyle w:val="Hyperlink"/>
                <w:noProof/>
              </w:rPr>
              <w:t>Adoption</w:t>
            </w:r>
            <w:r w:rsidR="00A43204">
              <w:rPr>
                <w:noProof/>
                <w:webHidden/>
              </w:rPr>
              <w:tab/>
            </w:r>
            <w:r w:rsidR="00A43204">
              <w:rPr>
                <w:noProof/>
                <w:webHidden/>
              </w:rPr>
              <w:fldChar w:fldCharType="begin"/>
            </w:r>
            <w:r w:rsidR="00A43204">
              <w:rPr>
                <w:noProof/>
                <w:webHidden/>
              </w:rPr>
              <w:instrText xml:space="preserve"> PAGEREF _Toc80817982 \h </w:instrText>
            </w:r>
            <w:r w:rsidR="00A43204">
              <w:rPr>
                <w:noProof/>
                <w:webHidden/>
              </w:rPr>
            </w:r>
            <w:r w:rsidR="00A43204">
              <w:rPr>
                <w:noProof/>
                <w:webHidden/>
              </w:rPr>
              <w:fldChar w:fldCharType="separate"/>
            </w:r>
            <w:r w:rsidR="00A43204">
              <w:rPr>
                <w:noProof/>
                <w:webHidden/>
              </w:rPr>
              <w:t>24</w:t>
            </w:r>
            <w:r w:rsidR="00A43204">
              <w:rPr>
                <w:noProof/>
                <w:webHidden/>
              </w:rPr>
              <w:fldChar w:fldCharType="end"/>
            </w:r>
          </w:hyperlink>
        </w:p>
        <w:p w14:paraId="1E35BD03" w14:textId="4D3BF425" w:rsidR="00A43204" w:rsidRDefault="00963BBF">
          <w:pPr>
            <w:pStyle w:val="TOC2"/>
            <w:tabs>
              <w:tab w:val="left" w:pos="880"/>
              <w:tab w:val="right" w:leader="dot" w:pos="9350"/>
            </w:tabs>
            <w:rPr>
              <w:rFonts w:asciiTheme="minorHAnsi" w:hAnsiTheme="minorHAnsi"/>
              <w:noProof/>
              <w:lang w:eastAsia="en-US"/>
            </w:rPr>
          </w:pPr>
          <w:hyperlink w:anchor="_Toc80817983" w:history="1">
            <w:r w:rsidR="00A43204" w:rsidRPr="00225F99">
              <w:rPr>
                <w:rStyle w:val="Hyperlink"/>
                <w:noProof/>
              </w:rPr>
              <w:t>3.2</w:t>
            </w:r>
            <w:r w:rsidR="00A43204">
              <w:rPr>
                <w:rFonts w:asciiTheme="minorHAnsi" w:hAnsiTheme="minorHAnsi"/>
                <w:noProof/>
                <w:lang w:eastAsia="en-US"/>
              </w:rPr>
              <w:tab/>
            </w:r>
            <w:r w:rsidR="00A43204" w:rsidRPr="00225F99">
              <w:rPr>
                <w:rStyle w:val="Hyperlink"/>
                <w:noProof/>
              </w:rPr>
              <w:t>Climate Impacts</w:t>
            </w:r>
            <w:r w:rsidR="00A43204">
              <w:rPr>
                <w:noProof/>
                <w:webHidden/>
              </w:rPr>
              <w:tab/>
            </w:r>
            <w:r w:rsidR="00A43204">
              <w:rPr>
                <w:noProof/>
                <w:webHidden/>
              </w:rPr>
              <w:fldChar w:fldCharType="begin"/>
            </w:r>
            <w:r w:rsidR="00A43204">
              <w:rPr>
                <w:noProof/>
                <w:webHidden/>
              </w:rPr>
              <w:instrText xml:space="preserve"> PAGEREF _Toc80817983 \h </w:instrText>
            </w:r>
            <w:r w:rsidR="00A43204">
              <w:rPr>
                <w:noProof/>
                <w:webHidden/>
              </w:rPr>
            </w:r>
            <w:r w:rsidR="00A43204">
              <w:rPr>
                <w:noProof/>
                <w:webHidden/>
              </w:rPr>
              <w:fldChar w:fldCharType="separate"/>
            </w:r>
            <w:r w:rsidR="00A43204">
              <w:rPr>
                <w:noProof/>
                <w:webHidden/>
              </w:rPr>
              <w:t>25</w:t>
            </w:r>
            <w:r w:rsidR="00A43204">
              <w:rPr>
                <w:noProof/>
                <w:webHidden/>
              </w:rPr>
              <w:fldChar w:fldCharType="end"/>
            </w:r>
          </w:hyperlink>
        </w:p>
        <w:p w14:paraId="0EA0CE4C" w14:textId="16EB813E" w:rsidR="00A43204" w:rsidRDefault="00963BBF">
          <w:pPr>
            <w:pStyle w:val="TOC2"/>
            <w:tabs>
              <w:tab w:val="left" w:pos="880"/>
              <w:tab w:val="right" w:leader="dot" w:pos="9350"/>
            </w:tabs>
            <w:rPr>
              <w:rFonts w:asciiTheme="minorHAnsi" w:hAnsiTheme="minorHAnsi"/>
              <w:noProof/>
              <w:lang w:eastAsia="en-US"/>
            </w:rPr>
          </w:pPr>
          <w:hyperlink w:anchor="_Toc80817984" w:history="1">
            <w:r w:rsidR="00A43204" w:rsidRPr="00225F99">
              <w:rPr>
                <w:rStyle w:val="Hyperlink"/>
                <w:noProof/>
              </w:rPr>
              <w:t>3.3</w:t>
            </w:r>
            <w:r w:rsidR="00A43204">
              <w:rPr>
                <w:rFonts w:asciiTheme="minorHAnsi" w:hAnsiTheme="minorHAnsi"/>
                <w:noProof/>
                <w:lang w:eastAsia="en-US"/>
              </w:rPr>
              <w:tab/>
            </w:r>
            <w:r w:rsidR="00A43204" w:rsidRPr="00225F99">
              <w:rPr>
                <w:rStyle w:val="Hyperlink"/>
                <w:noProof/>
              </w:rPr>
              <w:t>Financial Impacts</w:t>
            </w:r>
            <w:r w:rsidR="00A43204">
              <w:rPr>
                <w:noProof/>
                <w:webHidden/>
              </w:rPr>
              <w:tab/>
            </w:r>
            <w:r w:rsidR="00A43204">
              <w:rPr>
                <w:noProof/>
                <w:webHidden/>
              </w:rPr>
              <w:fldChar w:fldCharType="begin"/>
            </w:r>
            <w:r w:rsidR="00A43204">
              <w:rPr>
                <w:noProof/>
                <w:webHidden/>
              </w:rPr>
              <w:instrText xml:space="preserve"> PAGEREF _Toc80817984 \h </w:instrText>
            </w:r>
            <w:r w:rsidR="00A43204">
              <w:rPr>
                <w:noProof/>
                <w:webHidden/>
              </w:rPr>
            </w:r>
            <w:r w:rsidR="00A43204">
              <w:rPr>
                <w:noProof/>
                <w:webHidden/>
              </w:rPr>
              <w:fldChar w:fldCharType="separate"/>
            </w:r>
            <w:r w:rsidR="00A43204">
              <w:rPr>
                <w:noProof/>
                <w:webHidden/>
              </w:rPr>
              <w:t>27</w:t>
            </w:r>
            <w:r w:rsidR="00A43204">
              <w:rPr>
                <w:noProof/>
                <w:webHidden/>
              </w:rPr>
              <w:fldChar w:fldCharType="end"/>
            </w:r>
          </w:hyperlink>
        </w:p>
        <w:p w14:paraId="4A16E18C" w14:textId="3ADF8FD9" w:rsidR="00A43204" w:rsidRDefault="00963BBF">
          <w:pPr>
            <w:pStyle w:val="TOC1"/>
            <w:tabs>
              <w:tab w:val="left" w:pos="440"/>
              <w:tab w:val="right" w:leader="dot" w:pos="9350"/>
            </w:tabs>
            <w:rPr>
              <w:rFonts w:asciiTheme="minorHAnsi" w:hAnsiTheme="minorHAnsi"/>
              <w:noProof/>
              <w:lang w:eastAsia="en-US"/>
            </w:rPr>
          </w:pPr>
          <w:hyperlink w:anchor="_Toc80817985" w:history="1">
            <w:r w:rsidR="00A43204" w:rsidRPr="00225F99">
              <w:rPr>
                <w:rStyle w:val="Hyperlink"/>
                <w:noProof/>
              </w:rPr>
              <w:t>4</w:t>
            </w:r>
            <w:r w:rsidR="00A43204">
              <w:rPr>
                <w:rFonts w:asciiTheme="minorHAnsi" w:hAnsiTheme="minorHAnsi"/>
                <w:noProof/>
                <w:lang w:eastAsia="en-US"/>
              </w:rPr>
              <w:tab/>
            </w:r>
            <w:r w:rsidR="00A43204" w:rsidRPr="00225F99">
              <w:rPr>
                <w:rStyle w:val="Hyperlink"/>
                <w:noProof/>
              </w:rPr>
              <w:t>Discussion</w:t>
            </w:r>
            <w:r w:rsidR="00A43204">
              <w:rPr>
                <w:noProof/>
                <w:webHidden/>
              </w:rPr>
              <w:tab/>
            </w:r>
            <w:r w:rsidR="00A43204">
              <w:rPr>
                <w:noProof/>
                <w:webHidden/>
              </w:rPr>
              <w:fldChar w:fldCharType="begin"/>
            </w:r>
            <w:r w:rsidR="00A43204">
              <w:rPr>
                <w:noProof/>
                <w:webHidden/>
              </w:rPr>
              <w:instrText xml:space="preserve"> PAGEREF _Toc80817985 \h </w:instrText>
            </w:r>
            <w:r w:rsidR="00A43204">
              <w:rPr>
                <w:noProof/>
                <w:webHidden/>
              </w:rPr>
            </w:r>
            <w:r w:rsidR="00A43204">
              <w:rPr>
                <w:noProof/>
                <w:webHidden/>
              </w:rPr>
              <w:fldChar w:fldCharType="separate"/>
            </w:r>
            <w:r w:rsidR="00A43204">
              <w:rPr>
                <w:noProof/>
                <w:webHidden/>
              </w:rPr>
              <w:t>28</w:t>
            </w:r>
            <w:r w:rsidR="00A43204">
              <w:rPr>
                <w:noProof/>
                <w:webHidden/>
              </w:rPr>
              <w:fldChar w:fldCharType="end"/>
            </w:r>
          </w:hyperlink>
        </w:p>
        <w:p w14:paraId="6AD78A94" w14:textId="700E8B7B" w:rsidR="00A43204" w:rsidRDefault="00963BBF">
          <w:pPr>
            <w:pStyle w:val="TOC2"/>
            <w:tabs>
              <w:tab w:val="left" w:pos="880"/>
              <w:tab w:val="right" w:leader="dot" w:pos="9350"/>
            </w:tabs>
            <w:rPr>
              <w:rFonts w:asciiTheme="minorHAnsi" w:hAnsiTheme="minorHAnsi"/>
              <w:noProof/>
              <w:lang w:eastAsia="en-US"/>
            </w:rPr>
          </w:pPr>
          <w:hyperlink w:anchor="_Toc80817986" w:history="1">
            <w:r w:rsidR="00A43204" w:rsidRPr="00225F99">
              <w:rPr>
                <w:rStyle w:val="Hyperlink"/>
                <w:noProof/>
              </w:rPr>
              <w:t>4.1</w:t>
            </w:r>
            <w:r w:rsidR="00A43204">
              <w:rPr>
                <w:rFonts w:asciiTheme="minorHAnsi" w:hAnsiTheme="minorHAnsi"/>
                <w:noProof/>
                <w:lang w:eastAsia="en-US"/>
              </w:rPr>
              <w:tab/>
            </w:r>
            <w:r w:rsidR="00A43204" w:rsidRPr="00225F99">
              <w:rPr>
                <w:rStyle w:val="Hyperlink"/>
                <w:noProof/>
              </w:rPr>
              <w:t>Limitations</w:t>
            </w:r>
            <w:r w:rsidR="00A43204">
              <w:rPr>
                <w:noProof/>
                <w:webHidden/>
              </w:rPr>
              <w:tab/>
            </w:r>
            <w:r w:rsidR="00A43204">
              <w:rPr>
                <w:noProof/>
                <w:webHidden/>
              </w:rPr>
              <w:fldChar w:fldCharType="begin"/>
            </w:r>
            <w:r w:rsidR="00A43204">
              <w:rPr>
                <w:noProof/>
                <w:webHidden/>
              </w:rPr>
              <w:instrText xml:space="preserve"> PAGEREF _Toc80817986 \h </w:instrText>
            </w:r>
            <w:r w:rsidR="00A43204">
              <w:rPr>
                <w:noProof/>
                <w:webHidden/>
              </w:rPr>
            </w:r>
            <w:r w:rsidR="00A43204">
              <w:rPr>
                <w:noProof/>
                <w:webHidden/>
              </w:rPr>
              <w:fldChar w:fldCharType="separate"/>
            </w:r>
            <w:r w:rsidR="00A43204">
              <w:rPr>
                <w:noProof/>
                <w:webHidden/>
              </w:rPr>
              <w:t>30</w:t>
            </w:r>
            <w:r w:rsidR="00A43204">
              <w:rPr>
                <w:noProof/>
                <w:webHidden/>
              </w:rPr>
              <w:fldChar w:fldCharType="end"/>
            </w:r>
          </w:hyperlink>
        </w:p>
        <w:p w14:paraId="69EC3DFC" w14:textId="791FB555" w:rsidR="00A43204" w:rsidRDefault="00963BBF">
          <w:pPr>
            <w:pStyle w:val="TOC2"/>
            <w:tabs>
              <w:tab w:val="left" w:pos="880"/>
              <w:tab w:val="right" w:leader="dot" w:pos="9350"/>
            </w:tabs>
            <w:rPr>
              <w:rFonts w:asciiTheme="minorHAnsi" w:hAnsiTheme="minorHAnsi"/>
              <w:noProof/>
              <w:lang w:eastAsia="en-US"/>
            </w:rPr>
          </w:pPr>
          <w:hyperlink w:anchor="_Toc80817987" w:history="1">
            <w:r w:rsidR="00A43204" w:rsidRPr="00225F99">
              <w:rPr>
                <w:rStyle w:val="Hyperlink"/>
                <w:noProof/>
              </w:rPr>
              <w:t>4.2</w:t>
            </w:r>
            <w:r w:rsidR="00A43204">
              <w:rPr>
                <w:rFonts w:asciiTheme="minorHAnsi" w:hAnsiTheme="minorHAnsi"/>
                <w:noProof/>
                <w:lang w:eastAsia="en-US"/>
              </w:rPr>
              <w:tab/>
            </w:r>
            <w:r w:rsidR="00A43204" w:rsidRPr="00225F99">
              <w:rPr>
                <w:rStyle w:val="Hyperlink"/>
                <w:noProof/>
              </w:rPr>
              <w:t>Benchmarks</w:t>
            </w:r>
            <w:r w:rsidR="00A43204">
              <w:rPr>
                <w:noProof/>
                <w:webHidden/>
              </w:rPr>
              <w:tab/>
            </w:r>
            <w:r w:rsidR="00A43204">
              <w:rPr>
                <w:noProof/>
                <w:webHidden/>
              </w:rPr>
              <w:fldChar w:fldCharType="begin"/>
            </w:r>
            <w:r w:rsidR="00A43204">
              <w:rPr>
                <w:noProof/>
                <w:webHidden/>
              </w:rPr>
              <w:instrText xml:space="preserve"> PAGEREF _Toc80817987 \h </w:instrText>
            </w:r>
            <w:r w:rsidR="00A43204">
              <w:rPr>
                <w:noProof/>
                <w:webHidden/>
              </w:rPr>
            </w:r>
            <w:r w:rsidR="00A43204">
              <w:rPr>
                <w:noProof/>
                <w:webHidden/>
              </w:rPr>
              <w:fldChar w:fldCharType="separate"/>
            </w:r>
            <w:r w:rsidR="00A43204">
              <w:rPr>
                <w:noProof/>
                <w:webHidden/>
              </w:rPr>
              <w:t>30</w:t>
            </w:r>
            <w:r w:rsidR="00A43204">
              <w:rPr>
                <w:noProof/>
                <w:webHidden/>
              </w:rPr>
              <w:fldChar w:fldCharType="end"/>
            </w:r>
          </w:hyperlink>
        </w:p>
        <w:p w14:paraId="2712CDE1" w14:textId="711269BF" w:rsidR="00A43204" w:rsidRDefault="00963BBF">
          <w:pPr>
            <w:pStyle w:val="TOC1"/>
            <w:tabs>
              <w:tab w:val="left" w:pos="440"/>
              <w:tab w:val="right" w:leader="dot" w:pos="9350"/>
            </w:tabs>
            <w:rPr>
              <w:rFonts w:asciiTheme="minorHAnsi" w:hAnsiTheme="minorHAnsi"/>
              <w:noProof/>
              <w:lang w:eastAsia="en-US"/>
            </w:rPr>
          </w:pPr>
          <w:hyperlink w:anchor="_Toc80817988" w:history="1">
            <w:r w:rsidR="00A43204" w:rsidRPr="00225F99">
              <w:rPr>
                <w:rStyle w:val="Hyperlink"/>
                <w:noProof/>
              </w:rPr>
              <w:t>5</w:t>
            </w:r>
            <w:r w:rsidR="00A43204">
              <w:rPr>
                <w:rFonts w:asciiTheme="minorHAnsi" w:hAnsiTheme="minorHAnsi"/>
                <w:noProof/>
                <w:lang w:eastAsia="en-US"/>
              </w:rPr>
              <w:tab/>
            </w:r>
            <w:r w:rsidR="00A43204" w:rsidRPr="00225F99">
              <w:rPr>
                <w:rStyle w:val="Hyperlink"/>
                <w:noProof/>
              </w:rPr>
              <w:t>References</w:t>
            </w:r>
            <w:r w:rsidR="00A43204">
              <w:rPr>
                <w:noProof/>
                <w:webHidden/>
              </w:rPr>
              <w:tab/>
            </w:r>
            <w:r w:rsidR="00A43204">
              <w:rPr>
                <w:noProof/>
                <w:webHidden/>
              </w:rPr>
              <w:fldChar w:fldCharType="begin"/>
            </w:r>
            <w:r w:rsidR="00A43204">
              <w:rPr>
                <w:noProof/>
                <w:webHidden/>
              </w:rPr>
              <w:instrText xml:space="preserve"> PAGEREF _Toc80817988 \h </w:instrText>
            </w:r>
            <w:r w:rsidR="00A43204">
              <w:rPr>
                <w:noProof/>
                <w:webHidden/>
              </w:rPr>
            </w:r>
            <w:r w:rsidR="00A43204">
              <w:rPr>
                <w:noProof/>
                <w:webHidden/>
              </w:rPr>
              <w:fldChar w:fldCharType="separate"/>
            </w:r>
            <w:r w:rsidR="00A43204">
              <w:rPr>
                <w:noProof/>
                <w:webHidden/>
              </w:rPr>
              <w:t>31</w:t>
            </w:r>
            <w:r w:rsidR="00A43204">
              <w:rPr>
                <w:noProof/>
                <w:webHidden/>
              </w:rPr>
              <w:fldChar w:fldCharType="end"/>
            </w:r>
          </w:hyperlink>
        </w:p>
        <w:p w14:paraId="177108B5" w14:textId="434D47E2" w:rsidR="00A43204" w:rsidRDefault="00963BBF">
          <w:pPr>
            <w:pStyle w:val="TOC1"/>
            <w:tabs>
              <w:tab w:val="left" w:pos="440"/>
              <w:tab w:val="right" w:leader="dot" w:pos="9350"/>
            </w:tabs>
            <w:rPr>
              <w:rFonts w:asciiTheme="minorHAnsi" w:hAnsiTheme="minorHAnsi"/>
              <w:noProof/>
              <w:lang w:eastAsia="en-US"/>
            </w:rPr>
          </w:pPr>
          <w:hyperlink w:anchor="_Toc80817989" w:history="1">
            <w:r w:rsidR="00A43204" w:rsidRPr="00225F99">
              <w:rPr>
                <w:rStyle w:val="Hyperlink"/>
                <w:noProof/>
              </w:rPr>
              <w:t>6</w:t>
            </w:r>
            <w:r w:rsidR="00A43204">
              <w:rPr>
                <w:rFonts w:asciiTheme="minorHAnsi" w:hAnsiTheme="minorHAnsi"/>
                <w:noProof/>
                <w:lang w:eastAsia="en-US"/>
              </w:rPr>
              <w:tab/>
            </w:r>
            <w:r w:rsidR="00A43204" w:rsidRPr="00225F99">
              <w:rPr>
                <w:rStyle w:val="Hyperlink"/>
                <w:noProof/>
              </w:rPr>
              <w:t>Glossary</w:t>
            </w:r>
            <w:r w:rsidR="00A43204">
              <w:rPr>
                <w:noProof/>
                <w:webHidden/>
              </w:rPr>
              <w:tab/>
            </w:r>
            <w:r w:rsidR="00A43204">
              <w:rPr>
                <w:noProof/>
                <w:webHidden/>
              </w:rPr>
              <w:fldChar w:fldCharType="begin"/>
            </w:r>
            <w:r w:rsidR="00A43204">
              <w:rPr>
                <w:noProof/>
                <w:webHidden/>
              </w:rPr>
              <w:instrText xml:space="preserve"> PAGEREF _Toc80817989 \h </w:instrText>
            </w:r>
            <w:r w:rsidR="00A43204">
              <w:rPr>
                <w:noProof/>
                <w:webHidden/>
              </w:rPr>
            </w:r>
            <w:r w:rsidR="00A43204">
              <w:rPr>
                <w:noProof/>
                <w:webHidden/>
              </w:rPr>
              <w:fldChar w:fldCharType="separate"/>
            </w:r>
            <w:r w:rsidR="00A43204">
              <w:rPr>
                <w:noProof/>
                <w:webHidden/>
              </w:rPr>
              <w:t>43</w:t>
            </w:r>
            <w:r w:rsidR="00A43204">
              <w:rPr>
                <w:noProof/>
                <w:webHidden/>
              </w:rPr>
              <w:fldChar w:fldCharType="end"/>
            </w:r>
          </w:hyperlink>
        </w:p>
        <w:p w14:paraId="12C7DAF6" w14:textId="6667C4AB" w:rsidR="00640665" w:rsidRPr="00EE496F" w:rsidRDefault="00640665" w:rsidP="00EB247F">
          <w:pPr>
            <w:spacing w:after="0"/>
          </w:pPr>
          <w:r w:rsidRPr="00EE496F">
            <w:rPr>
              <w:b/>
              <w:bCs/>
            </w:rPr>
            <w:fldChar w:fldCharType="end"/>
          </w:r>
        </w:p>
      </w:sdtContent>
    </w:sdt>
    <w:p w14:paraId="1827C10C" w14:textId="3B09BCA5" w:rsidR="00F15AEE" w:rsidRPr="00EE496F" w:rsidRDefault="00F15AEE" w:rsidP="00EB247F">
      <w:pPr>
        <w:spacing w:after="0"/>
      </w:pPr>
      <w:r w:rsidRPr="00EE496F">
        <w:br w:type="page"/>
      </w:r>
    </w:p>
    <w:p w14:paraId="325B3971" w14:textId="4DF0A92F" w:rsidR="2D56E7D4" w:rsidRPr="00EE496F" w:rsidRDefault="00C23CAC" w:rsidP="00EB247F">
      <w:pPr>
        <w:pStyle w:val="Heading1"/>
        <w:numPr>
          <w:ilvl w:val="0"/>
          <w:numId w:val="0"/>
        </w:numPr>
      </w:pPr>
      <w:bookmarkStart w:id="0" w:name="_Toc80817945"/>
      <w:r w:rsidRPr="00EE496F">
        <w:lastRenderedPageBreak/>
        <w:t xml:space="preserve">List of </w:t>
      </w:r>
      <w:r w:rsidR="2D56E7D4" w:rsidRPr="00EE496F">
        <w:t>Figures</w:t>
      </w:r>
      <w:bookmarkEnd w:id="0"/>
    </w:p>
    <w:p w14:paraId="33A9E848" w14:textId="2FB19E93" w:rsidR="00A43204" w:rsidRDefault="00F15AEE">
      <w:pPr>
        <w:pStyle w:val="TableofFigures"/>
        <w:tabs>
          <w:tab w:val="right" w:leader="dot" w:pos="9350"/>
        </w:tabs>
        <w:rPr>
          <w:rFonts w:asciiTheme="minorHAnsi" w:hAnsiTheme="minorHAnsi"/>
          <w:noProof/>
          <w:lang w:eastAsia="en-US"/>
        </w:rPr>
      </w:pPr>
      <w:r w:rsidRPr="00EE496F">
        <w:fldChar w:fldCharType="begin"/>
      </w:r>
      <w:r w:rsidRPr="00EE496F">
        <w:instrText xml:space="preserve"> TOC \h \z \c "Figure" </w:instrText>
      </w:r>
      <w:r w:rsidRPr="00EE496F">
        <w:fldChar w:fldCharType="separate"/>
      </w:r>
      <w:hyperlink w:anchor="_Toc80817990" w:history="1">
        <w:r w:rsidR="00A43204" w:rsidRPr="00C56108">
          <w:rPr>
            <w:rStyle w:val="Hyperlink"/>
            <w:noProof/>
          </w:rPr>
          <w:t>Figure 1.2 A typical bike lane</w:t>
        </w:r>
        <w:r w:rsidR="00A43204" w:rsidRPr="00C56108">
          <w:rPr>
            <w:rStyle w:val="Hyperlink"/>
            <w:bCs/>
            <w:noProof/>
          </w:rPr>
          <w:t>. Source: Wikimedia Commons</w:t>
        </w:r>
        <w:r w:rsidR="00A43204">
          <w:rPr>
            <w:noProof/>
            <w:webHidden/>
          </w:rPr>
          <w:tab/>
        </w:r>
        <w:r w:rsidR="00A43204">
          <w:rPr>
            <w:noProof/>
            <w:webHidden/>
          </w:rPr>
          <w:fldChar w:fldCharType="begin"/>
        </w:r>
        <w:r w:rsidR="00A43204">
          <w:rPr>
            <w:noProof/>
            <w:webHidden/>
          </w:rPr>
          <w:instrText xml:space="preserve"> PAGEREF _Toc80817990 \h </w:instrText>
        </w:r>
        <w:r w:rsidR="00A43204">
          <w:rPr>
            <w:noProof/>
            <w:webHidden/>
          </w:rPr>
        </w:r>
        <w:r w:rsidR="00A43204">
          <w:rPr>
            <w:noProof/>
            <w:webHidden/>
          </w:rPr>
          <w:fldChar w:fldCharType="separate"/>
        </w:r>
        <w:r w:rsidR="00A43204">
          <w:rPr>
            <w:noProof/>
            <w:webHidden/>
          </w:rPr>
          <w:t>3</w:t>
        </w:r>
        <w:r w:rsidR="00A43204">
          <w:rPr>
            <w:noProof/>
            <w:webHidden/>
          </w:rPr>
          <w:fldChar w:fldCharType="end"/>
        </w:r>
      </w:hyperlink>
    </w:p>
    <w:p w14:paraId="1840EF5F" w14:textId="64917948" w:rsidR="00A43204" w:rsidRDefault="00963BBF">
      <w:pPr>
        <w:pStyle w:val="TableofFigures"/>
        <w:tabs>
          <w:tab w:val="right" w:leader="dot" w:pos="9350"/>
        </w:tabs>
        <w:rPr>
          <w:rFonts w:asciiTheme="minorHAnsi" w:hAnsiTheme="minorHAnsi"/>
          <w:noProof/>
          <w:lang w:eastAsia="en-US"/>
        </w:rPr>
      </w:pPr>
      <w:hyperlink w:anchor="_Toc80817991" w:history="1">
        <w:r w:rsidR="00A43204" w:rsidRPr="00C56108">
          <w:rPr>
            <w:rStyle w:val="Hyperlink"/>
            <w:noProof/>
          </w:rPr>
          <w:t>Figure 1.3</w:t>
        </w:r>
        <w:r w:rsidR="00A43204" w:rsidRPr="00C56108">
          <w:rPr>
            <w:rStyle w:val="Hyperlink"/>
            <w:bCs/>
            <w:noProof/>
          </w:rPr>
          <w:t xml:space="preserve"> A bike boulevard</w:t>
        </w:r>
        <w:r w:rsidR="00A43204">
          <w:rPr>
            <w:noProof/>
            <w:webHidden/>
          </w:rPr>
          <w:tab/>
        </w:r>
        <w:r w:rsidR="00A43204">
          <w:rPr>
            <w:noProof/>
            <w:webHidden/>
          </w:rPr>
          <w:fldChar w:fldCharType="begin"/>
        </w:r>
        <w:r w:rsidR="00A43204">
          <w:rPr>
            <w:noProof/>
            <w:webHidden/>
          </w:rPr>
          <w:instrText xml:space="preserve"> PAGEREF _Toc80817991 \h </w:instrText>
        </w:r>
        <w:r w:rsidR="00A43204">
          <w:rPr>
            <w:noProof/>
            <w:webHidden/>
          </w:rPr>
        </w:r>
        <w:r w:rsidR="00A43204">
          <w:rPr>
            <w:noProof/>
            <w:webHidden/>
          </w:rPr>
          <w:fldChar w:fldCharType="separate"/>
        </w:r>
        <w:r w:rsidR="00A43204">
          <w:rPr>
            <w:noProof/>
            <w:webHidden/>
          </w:rPr>
          <w:t>3</w:t>
        </w:r>
        <w:r w:rsidR="00A43204">
          <w:rPr>
            <w:noProof/>
            <w:webHidden/>
          </w:rPr>
          <w:fldChar w:fldCharType="end"/>
        </w:r>
      </w:hyperlink>
    </w:p>
    <w:p w14:paraId="0E2BC17E" w14:textId="1542F205" w:rsidR="00A43204" w:rsidRDefault="00963BBF">
      <w:pPr>
        <w:pStyle w:val="TableofFigures"/>
        <w:tabs>
          <w:tab w:val="right" w:leader="dot" w:pos="9350"/>
        </w:tabs>
        <w:rPr>
          <w:rFonts w:asciiTheme="minorHAnsi" w:hAnsiTheme="minorHAnsi"/>
          <w:noProof/>
          <w:lang w:eastAsia="en-US"/>
        </w:rPr>
      </w:pPr>
      <w:hyperlink w:anchor="_Toc80817992" w:history="1">
        <w:r w:rsidR="00A43204" w:rsidRPr="00C56108">
          <w:rPr>
            <w:rStyle w:val="Hyperlink"/>
            <w:noProof/>
          </w:rPr>
          <w:t>Figure 1.4</w:t>
        </w:r>
        <w:r w:rsidR="00A43204" w:rsidRPr="00C56108">
          <w:rPr>
            <w:rStyle w:val="Hyperlink"/>
            <w:bCs/>
            <w:noProof/>
          </w:rPr>
          <w:t xml:space="preserve"> C</w:t>
        </w:r>
        <w:r w:rsidR="00A43204" w:rsidRPr="00C56108">
          <w:rPr>
            <w:rStyle w:val="Hyperlink"/>
            <w:noProof/>
          </w:rPr>
          <w:t>ycle track</w:t>
        </w:r>
        <w:r w:rsidR="00A43204">
          <w:rPr>
            <w:noProof/>
            <w:webHidden/>
          </w:rPr>
          <w:tab/>
        </w:r>
        <w:r w:rsidR="00A43204">
          <w:rPr>
            <w:noProof/>
            <w:webHidden/>
          </w:rPr>
          <w:fldChar w:fldCharType="begin"/>
        </w:r>
        <w:r w:rsidR="00A43204">
          <w:rPr>
            <w:noProof/>
            <w:webHidden/>
          </w:rPr>
          <w:instrText xml:space="preserve"> PAGEREF _Toc80817992 \h </w:instrText>
        </w:r>
        <w:r w:rsidR="00A43204">
          <w:rPr>
            <w:noProof/>
            <w:webHidden/>
          </w:rPr>
        </w:r>
        <w:r w:rsidR="00A43204">
          <w:rPr>
            <w:noProof/>
            <w:webHidden/>
          </w:rPr>
          <w:fldChar w:fldCharType="separate"/>
        </w:r>
        <w:r w:rsidR="00A43204">
          <w:rPr>
            <w:noProof/>
            <w:webHidden/>
          </w:rPr>
          <w:t>4</w:t>
        </w:r>
        <w:r w:rsidR="00A43204">
          <w:rPr>
            <w:noProof/>
            <w:webHidden/>
          </w:rPr>
          <w:fldChar w:fldCharType="end"/>
        </w:r>
      </w:hyperlink>
    </w:p>
    <w:p w14:paraId="3FAAB82B" w14:textId="05F630C5" w:rsidR="00A43204" w:rsidRDefault="00963BBF">
      <w:pPr>
        <w:pStyle w:val="TableofFigures"/>
        <w:tabs>
          <w:tab w:val="right" w:leader="dot" w:pos="9350"/>
        </w:tabs>
        <w:rPr>
          <w:rFonts w:asciiTheme="minorHAnsi" w:hAnsiTheme="minorHAnsi"/>
          <w:noProof/>
          <w:lang w:eastAsia="en-US"/>
        </w:rPr>
      </w:pPr>
      <w:hyperlink w:anchor="_Toc80817993" w:history="1">
        <w:r w:rsidR="00A43204" w:rsidRPr="00C56108">
          <w:rPr>
            <w:rStyle w:val="Hyperlink"/>
            <w:noProof/>
          </w:rPr>
          <w:t xml:space="preserve">Figure 1.5 The Four Types of Transportation Cyclists </w:t>
        </w:r>
        <w:r w:rsidR="00A43204" w:rsidRPr="00C56108">
          <w:rPr>
            <w:rStyle w:val="Hyperlink"/>
            <w:rFonts w:cs="Times New Roman"/>
            <w:noProof/>
          </w:rPr>
          <w:t>(Dill &amp; McNeil, 2016)</w:t>
        </w:r>
        <w:r w:rsidR="00A43204">
          <w:rPr>
            <w:noProof/>
            <w:webHidden/>
          </w:rPr>
          <w:tab/>
        </w:r>
        <w:r w:rsidR="00A43204">
          <w:rPr>
            <w:noProof/>
            <w:webHidden/>
          </w:rPr>
          <w:fldChar w:fldCharType="begin"/>
        </w:r>
        <w:r w:rsidR="00A43204">
          <w:rPr>
            <w:noProof/>
            <w:webHidden/>
          </w:rPr>
          <w:instrText xml:space="preserve"> PAGEREF _Toc80817993 \h </w:instrText>
        </w:r>
        <w:r w:rsidR="00A43204">
          <w:rPr>
            <w:noProof/>
            <w:webHidden/>
          </w:rPr>
        </w:r>
        <w:r w:rsidR="00A43204">
          <w:rPr>
            <w:noProof/>
            <w:webHidden/>
          </w:rPr>
          <w:fldChar w:fldCharType="separate"/>
        </w:r>
        <w:r w:rsidR="00A43204">
          <w:rPr>
            <w:noProof/>
            <w:webHidden/>
          </w:rPr>
          <w:t>5</w:t>
        </w:r>
        <w:r w:rsidR="00A43204">
          <w:rPr>
            <w:noProof/>
            <w:webHidden/>
          </w:rPr>
          <w:fldChar w:fldCharType="end"/>
        </w:r>
      </w:hyperlink>
    </w:p>
    <w:p w14:paraId="136828B5" w14:textId="2F54786A" w:rsidR="00A43204" w:rsidRDefault="00963BBF">
      <w:pPr>
        <w:pStyle w:val="TableofFigures"/>
        <w:tabs>
          <w:tab w:val="right" w:leader="dot" w:pos="9350"/>
        </w:tabs>
        <w:rPr>
          <w:rFonts w:asciiTheme="minorHAnsi" w:hAnsiTheme="minorHAnsi"/>
          <w:noProof/>
          <w:lang w:eastAsia="en-US"/>
        </w:rPr>
      </w:pPr>
      <w:hyperlink w:anchor="_Toc80817994" w:history="1">
        <w:r w:rsidR="00A43204" w:rsidRPr="00C56108">
          <w:rPr>
            <w:rStyle w:val="Hyperlink"/>
            <w:noProof/>
          </w:rPr>
          <w:t xml:space="preserve">Figure 1.1 Global CO2 emissions from fuel combustion by end-use sector; 1990=100 </w:t>
        </w:r>
        <w:r w:rsidR="00A43204" w:rsidRPr="00C56108">
          <w:rPr>
            <w:rStyle w:val="Hyperlink"/>
            <w:rFonts w:cs="Times New Roman"/>
            <w:noProof/>
          </w:rPr>
          <w:t>(ITF, 2021)</w:t>
        </w:r>
        <w:r w:rsidR="00A43204">
          <w:rPr>
            <w:noProof/>
            <w:webHidden/>
          </w:rPr>
          <w:tab/>
        </w:r>
        <w:r w:rsidR="00A43204">
          <w:rPr>
            <w:noProof/>
            <w:webHidden/>
          </w:rPr>
          <w:fldChar w:fldCharType="begin"/>
        </w:r>
        <w:r w:rsidR="00A43204">
          <w:rPr>
            <w:noProof/>
            <w:webHidden/>
          </w:rPr>
          <w:instrText xml:space="preserve"> PAGEREF _Toc80817994 \h </w:instrText>
        </w:r>
        <w:r w:rsidR="00A43204">
          <w:rPr>
            <w:noProof/>
            <w:webHidden/>
          </w:rPr>
        </w:r>
        <w:r w:rsidR="00A43204">
          <w:rPr>
            <w:noProof/>
            <w:webHidden/>
          </w:rPr>
          <w:fldChar w:fldCharType="separate"/>
        </w:r>
        <w:r w:rsidR="00A43204">
          <w:rPr>
            <w:noProof/>
            <w:webHidden/>
          </w:rPr>
          <w:t>7</w:t>
        </w:r>
        <w:r w:rsidR="00A43204">
          <w:rPr>
            <w:noProof/>
            <w:webHidden/>
          </w:rPr>
          <w:fldChar w:fldCharType="end"/>
        </w:r>
      </w:hyperlink>
    </w:p>
    <w:p w14:paraId="1DEE6E7D" w14:textId="234F22BF" w:rsidR="00A43204" w:rsidRDefault="00963BBF">
      <w:pPr>
        <w:pStyle w:val="TableofFigures"/>
        <w:tabs>
          <w:tab w:val="right" w:leader="dot" w:pos="9350"/>
        </w:tabs>
        <w:rPr>
          <w:rFonts w:asciiTheme="minorHAnsi" w:hAnsiTheme="minorHAnsi"/>
          <w:noProof/>
          <w:lang w:eastAsia="en-US"/>
        </w:rPr>
      </w:pPr>
      <w:hyperlink w:anchor="_Toc80817995" w:history="1">
        <w:r w:rsidR="00A43204" w:rsidRPr="00C56108">
          <w:rPr>
            <w:rStyle w:val="Hyperlink"/>
            <w:noProof/>
          </w:rPr>
          <w:t>Figure 3.1 World Annual Adoption 2020-2050 in Billion Pkm</w:t>
        </w:r>
        <w:r w:rsidR="00A43204">
          <w:rPr>
            <w:noProof/>
            <w:webHidden/>
          </w:rPr>
          <w:tab/>
        </w:r>
        <w:r w:rsidR="00A43204">
          <w:rPr>
            <w:noProof/>
            <w:webHidden/>
          </w:rPr>
          <w:fldChar w:fldCharType="begin"/>
        </w:r>
        <w:r w:rsidR="00A43204">
          <w:rPr>
            <w:noProof/>
            <w:webHidden/>
          </w:rPr>
          <w:instrText xml:space="preserve"> PAGEREF _Toc80817995 \h </w:instrText>
        </w:r>
        <w:r w:rsidR="00A43204">
          <w:rPr>
            <w:noProof/>
            <w:webHidden/>
          </w:rPr>
        </w:r>
        <w:r w:rsidR="00A43204">
          <w:rPr>
            <w:noProof/>
            <w:webHidden/>
          </w:rPr>
          <w:fldChar w:fldCharType="separate"/>
        </w:r>
        <w:r w:rsidR="00A43204">
          <w:rPr>
            <w:noProof/>
            <w:webHidden/>
          </w:rPr>
          <w:t>25</w:t>
        </w:r>
        <w:r w:rsidR="00A43204">
          <w:rPr>
            <w:noProof/>
            <w:webHidden/>
          </w:rPr>
          <w:fldChar w:fldCharType="end"/>
        </w:r>
      </w:hyperlink>
    </w:p>
    <w:p w14:paraId="5F1176DE" w14:textId="07283DB6" w:rsidR="00A43204" w:rsidRDefault="00963BBF">
      <w:pPr>
        <w:pStyle w:val="TableofFigures"/>
        <w:tabs>
          <w:tab w:val="right" w:leader="dot" w:pos="9350"/>
        </w:tabs>
        <w:rPr>
          <w:rFonts w:asciiTheme="minorHAnsi" w:hAnsiTheme="minorHAnsi"/>
          <w:noProof/>
          <w:lang w:eastAsia="en-US"/>
        </w:rPr>
      </w:pPr>
      <w:hyperlink w:anchor="_Toc80817996" w:history="1">
        <w:r w:rsidR="00A43204" w:rsidRPr="00C56108">
          <w:rPr>
            <w:rStyle w:val="Hyperlink"/>
            <w:noProof/>
          </w:rPr>
          <w:t>Figure 3.2 World Annual</w:t>
        </w:r>
        <w:r w:rsidR="00A43204" w:rsidRPr="00C56108">
          <w:rPr>
            <w:rStyle w:val="Hyperlink"/>
            <w:noProof/>
            <w:vertAlign w:val="subscript"/>
          </w:rPr>
          <w:t xml:space="preserve"> </w:t>
        </w:r>
        <w:r w:rsidR="00A43204" w:rsidRPr="00C56108">
          <w:rPr>
            <w:rStyle w:val="Hyperlink"/>
            <w:noProof/>
          </w:rPr>
          <w:t>Greenhouse Gas Emissions Reduction</w:t>
        </w:r>
        <w:r w:rsidR="00A43204">
          <w:rPr>
            <w:noProof/>
            <w:webHidden/>
          </w:rPr>
          <w:tab/>
        </w:r>
        <w:r w:rsidR="00A43204">
          <w:rPr>
            <w:noProof/>
            <w:webHidden/>
          </w:rPr>
          <w:fldChar w:fldCharType="begin"/>
        </w:r>
        <w:r w:rsidR="00A43204">
          <w:rPr>
            <w:noProof/>
            <w:webHidden/>
          </w:rPr>
          <w:instrText xml:space="preserve"> PAGEREF _Toc80817996 \h </w:instrText>
        </w:r>
        <w:r w:rsidR="00A43204">
          <w:rPr>
            <w:noProof/>
            <w:webHidden/>
          </w:rPr>
        </w:r>
        <w:r w:rsidR="00A43204">
          <w:rPr>
            <w:noProof/>
            <w:webHidden/>
          </w:rPr>
          <w:fldChar w:fldCharType="separate"/>
        </w:r>
        <w:r w:rsidR="00A43204">
          <w:rPr>
            <w:noProof/>
            <w:webHidden/>
          </w:rPr>
          <w:t>27</w:t>
        </w:r>
        <w:r w:rsidR="00A43204">
          <w:rPr>
            <w:noProof/>
            <w:webHidden/>
          </w:rPr>
          <w:fldChar w:fldCharType="end"/>
        </w:r>
      </w:hyperlink>
    </w:p>
    <w:p w14:paraId="3C0A0B19" w14:textId="287B8BEB" w:rsidR="00A43204" w:rsidRDefault="00963BBF">
      <w:pPr>
        <w:pStyle w:val="TableofFigures"/>
        <w:tabs>
          <w:tab w:val="right" w:leader="dot" w:pos="9350"/>
        </w:tabs>
        <w:rPr>
          <w:rFonts w:asciiTheme="minorHAnsi" w:hAnsiTheme="minorHAnsi"/>
          <w:noProof/>
          <w:lang w:eastAsia="en-US"/>
        </w:rPr>
      </w:pPr>
      <w:hyperlink w:anchor="_Toc80817997" w:history="1">
        <w:r w:rsidR="00A43204" w:rsidRPr="00C56108">
          <w:rPr>
            <w:rStyle w:val="Hyperlink"/>
            <w:noProof/>
          </w:rPr>
          <w:t>Figure 3.3 Net Profit Margin /Operating Costs Over Time</w:t>
        </w:r>
        <w:r w:rsidR="00A43204">
          <w:rPr>
            <w:noProof/>
            <w:webHidden/>
          </w:rPr>
          <w:tab/>
        </w:r>
        <w:r w:rsidR="00A43204">
          <w:rPr>
            <w:noProof/>
            <w:webHidden/>
          </w:rPr>
          <w:fldChar w:fldCharType="begin"/>
        </w:r>
        <w:r w:rsidR="00A43204">
          <w:rPr>
            <w:noProof/>
            <w:webHidden/>
          </w:rPr>
          <w:instrText xml:space="preserve"> PAGEREF _Toc80817997 \h </w:instrText>
        </w:r>
        <w:r w:rsidR="00A43204">
          <w:rPr>
            <w:noProof/>
            <w:webHidden/>
          </w:rPr>
        </w:r>
        <w:r w:rsidR="00A43204">
          <w:rPr>
            <w:noProof/>
            <w:webHidden/>
          </w:rPr>
          <w:fldChar w:fldCharType="separate"/>
        </w:r>
        <w:r w:rsidR="00A43204">
          <w:rPr>
            <w:noProof/>
            <w:webHidden/>
          </w:rPr>
          <w:t>28</w:t>
        </w:r>
        <w:r w:rsidR="00A43204">
          <w:rPr>
            <w:noProof/>
            <w:webHidden/>
          </w:rPr>
          <w:fldChar w:fldCharType="end"/>
        </w:r>
      </w:hyperlink>
    </w:p>
    <w:p w14:paraId="5AD133BD" w14:textId="68589FDC" w:rsidR="00640665" w:rsidRPr="00EE496F" w:rsidRDefault="00F15AEE" w:rsidP="00483FFA">
      <w:r w:rsidRPr="00EE496F">
        <w:fldChar w:fldCharType="end"/>
      </w:r>
    </w:p>
    <w:p w14:paraId="6055DED9" w14:textId="24973E3A" w:rsidR="006A4A08" w:rsidRPr="00EE496F" w:rsidRDefault="00C23CAC" w:rsidP="00EB247F">
      <w:pPr>
        <w:pStyle w:val="Heading1"/>
        <w:numPr>
          <w:ilvl w:val="0"/>
          <w:numId w:val="0"/>
        </w:numPr>
      </w:pPr>
      <w:bookmarkStart w:id="1" w:name="_Toc80817946"/>
      <w:r w:rsidRPr="00EE496F">
        <w:t xml:space="preserve">List of </w:t>
      </w:r>
      <w:r w:rsidR="2D56E7D4" w:rsidRPr="00EE496F">
        <w:t>Tables</w:t>
      </w:r>
      <w:bookmarkEnd w:id="1"/>
    </w:p>
    <w:p w14:paraId="45394A65" w14:textId="6C6723B8" w:rsidR="00A43204" w:rsidRDefault="006A4A08">
      <w:pPr>
        <w:pStyle w:val="TableofFigures"/>
        <w:tabs>
          <w:tab w:val="right" w:leader="dot" w:pos="9350"/>
        </w:tabs>
        <w:rPr>
          <w:rFonts w:asciiTheme="minorHAnsi" w:hAnsiTheme="minorHAnsi"/>
          <w:noProof/>
          <w:lang w:eastAsia="en-US"/>
        </w:rPr>
      </w:pPr>
      <w:r w:rsidRPr="00EE496F">
        <w:fldChar w:fldCharType="begin"/>
      </w:r>
      <w:r w:rsidRPr="00EE496F">
        <w:instrText xml:space="preserve"> TOC \h \z \c "Table" </w:instrText>
      </w:r>
      <w:r w:rsidRPr="00EE496F">
        <w:fldChar w:fldCharType="separate"/>
      </w:r>
      <w:hyperlink w:anchor="_Toc80817998" w:history="1">
        <w:r w:rsidR="00A43204" w:rsidRPr="004C3E98">
          <w:rPr>
            <w:rStyle w:val="Hyperlink"/>
            <w:noProof/>
          </w:rPr>
          <w:t>Table 1.3 Current Global Modal Share and Adoption of Bicycle Infrastructure in billion PKM</w:t>
        </w:r>
        <w:r w:rsidR="00A43204">
          <w:rPr>
            <w:noProof/>
            <w:webHidden/>
          </w:rPr>
          <w:tab/>
        </w:r>
        <w:r w:rsidR="00A43204">
          <w:rPr>
            <w:noProof/>
            <w:webHidden/>
          </w:rPr>
          <w:fldChar w:fldCharType="begin"/>
        </w:r>
        <w:r w:rsidR="00A43204">
          <w:rPr>
            <w:noProof/>
            <w:webHidden/>
          </w:rPr>
          <w:instrText xml:space="preserve"> PAGEREF _Toc80817998 \h </w:instrText>
        </w:r>
        <w:r w:rsidR="00A43204">
          <w:rPr>
            <w:noProof/>
            <w:webHidden/>
          </w:rPr>
        </w:r>
        <w:r w:rsidR="00A43204">
          <w:rPr>
            <w:noProof/>
            <w:webHidden/>
          </w:rPr>
          <w:fldChar w:fldCharType="separate"/>
        </w:r>
        <w:r w:rsidR="00A43204">
          <w:rPr>
            <w:noProof/>
            <w:webHidden/>
          </w:rPr>
          <w:t>9</w:t>
        </w:r>
        <w:r w:rsidR="00A43204">
          <w:rPr>
            <w:noProof/>
            <w:webHidden/>
          </w:rPr>
          <w:fldChar w:fldCharType="end"/>
        </w:r>
      </w:hyperlink>
    </w:p>
    <w:p w14:paraId="41E7D8FC" w14:textId="6078864A" w:rsidR="00A43204" w:rsidRDefault="00963BBF">
      <w:pPr>
        <w:pStyle w:val="TableofFigures"/>
        <w:tabs>
          <w:tab w:val="right" w:leader="dot" w:pos="9350"/>
        </w:tabs>
        <w:rPr>
          <w:rFonts w:asciiTheme="minorHAnsi" w:hAnsiTheme="minorHAnsi"/>
          <w:noProof/>
          <w:lang w:eastAsia="en-US"/>
        </w:rPr>
      </w:pPr>
      <w:hyperlink w:anchor="_Toc80817999" w:history="1">
        <w:r w:rsidR="00A43204" w:rsidRPr="004C3E98">
          <w:rPr>
            <w:rStyle w:val="Hyperlink"/>
            <w:noProof/>
          </w:rPr>
          <w:t>Table 1.4 Current Global Bicycle Infrastructure use by region</w:t>
        </w:r>
        <w:r w:rsidR="00A43204">
          <w:rPr>
            <w:noProof/>
            <w:webHidden/>
          </w:rPr>
          <w:tab/>
        </w:r>
        <w:r w:rsidR="00A43204">
          <w:rPr>
            <w:noProof/>
            <w:webHidden/>
          </w:rPr>
          <w:fldChar w:fldCharType="begin"/>
        </w:r>
        <w:r w:rsidR="00A43204">
          <w:rPr>
            <w:noProof/>
            <w:webHidden/>
          </w:rPr>
          <w:instrText xml:space="preserve"> PAGEREF _Toc80817999 \h </w:instrText>
        </w:r>
        <w:r w:rsidR="00A43204">
          <w:rPr>
            <w:noProof/>
            <w:webHidden/>
          </w:rPr>
        </w:r>
        <w:r w:rsidR="00A43204">
          <w:rPr>
            <w:noProof/>
            <w:webHidden/>
          </w:rPr>
          <w:fldChar w:fldCharType="separate"/>
        </w:r>
        <w:r w:rsidR="00A43204">
          <w:rPr>
            <w:noProof/>
            <w:webHidden/>
          </w:rPr>
          <w:t>9</w:t>
        </w:r>
        <w:r w:rsidR="00A43204">
          <w:rPr>
            <w:noProof/>
            <w:webHidden/>
          </w:rPr>
          <w:fldChar w:fldCharType="end"/>
        </w:r>
      </w:hyperlink>
    </w:p>
    <w:p w14:paraId="767C22A5" w14:textId="4570FEB7" w:rsidR="00A43204" w:rsidRDefault="00963BBF">
      <w:pPr>
        <w:pStyle w:val="TableofFigures"/>
        <w:tabs>
          <w:tab w:val="right" w:leader="dot" w:pos="9350"/>
        </w:tabs>
        <w:rPr>
          <w:rFonts w:asciiTheme="minorHAnsi" w:hAnsiTheme="minorHAnsi"/>
          <w:noProof/>
          <w:lang w:eastAsia="en-US"/>
        </w:rPr>
      </w:pPr>
      <w:hyperlink w:anchor="_Toc80818000" w:history="1">
        <w:r w:rsidR="00A43204" w:rsidRPr="004C3E98">
          <w:rPr>
            <w:rStyle w:val="Hyperlink"/>
            <w:noProof/>
          </w:rPr>
          <w:t>Table 1.3 Urban Passenger Mode Comparison</w:t>
        </w:r>
        <w:r w:rsidR="00A43204">
          <w:rPr>
            <w:noProof/>
            <w:webHidden/>
          </w:rPr>
          <w:tab/>
        </w:r>
        <w:r w:rsidR="00A43204">
          <w:rPr>
            <w:noProof/>
            <w:webHidden/>
          </w:rPr>
          <w:fldChar w:fldCharType="begin"/>
        </w:r>
        <w:r w:rsidR="00A43204">
          <w:rPr>
            <w:noProof/>
            <w:webHidden/>
          </w:rPr>
          <w:instrText xml:space="preserve"> PAGEREF _Toc80818000 \h </w:instrText>
        </w:r>
        <w:r w:rsidR="00A43204">
          <w:rPr>
            <w:noProof/>
            <w:webHidden/>
          </w:rPr>
        </w:r>
        <w:r w:rsidR="00A43204">
          <w:rPr>
            <w:noProof/>
            <w:webHidden/>
          </w:rPr>
          <w:fldChar w:fldCharType="separate"/>
        </w:r>
        <w:r w:rsidR="00A43204">
          <w:rPr>
            <w:noProof/>
            <w:webHidden/>
          </w:rPr>
          <w:t>12</w:t>
        </w:r>
        <w:r w:rsidR="00A43204">
          <w:rPr>
            <w:noProof/>
            <w:webHidden/>
          </w:rPr>
          <w:fldChar w:fldCharType="end"/>
        </w:r>
      </w:hyperlink>
    </w:p>
    <w:p w14:paraId="134A11C0" w14:textId="532DE41D" w:rsidR="00A43204" w:rsidRDefault="00963BBF">
      <w:pPr>
        <w:pStyle w:val="TableofFigures"/>
        <w:tabs>
          <w:tab w:val="right" w:leader="dot" w:pos="9350"/>
        </w:tabs>
        <w:rPr>
          <w:rFonts w:asciiTheme="minorHAnsi" w:hAnsiTheme="minorHAnsi"/>
          <w:noProof/>
          <w:lang w:eastAsia="en-US"/>
        </w:rPr>
      </w:pPr>
      <w:hyperlink w:anchor="_Toc80818001" w:history="1">
        <w:r w:rsidR="00A43204" w:rsidRPr="004C3E98">
          <w:rPr>
            <w:rStyle w:val="Hyperlink"/>
            <w:noProof/>
          </w:rPr>
          <w:t xml:space="preserve">Table </w:t>
        </w:r>
        <w:r w:rsidR="00A43204" w:rsidRPr="004C3E98">
          <w:rPr>
            <w:rStyle w:val="Hyperlink"/>
            <w:noProof/>
            <w:cs/>
          </w:rPr>
          <w:t>‎</w:t>
        </w:r>
        <w:r w:rsidR="00A43204" w:rsidRPr="004C3E98">
          <w:rPr>
            <w:rStyle w:val="Hyperlink"/>
            <w:noProof/>
          </w:rPr>
          <w:t>2.1 Global and Regional TAM, in billion pkm</w:t>
        </w:r>
        <w:r w:rsidR="00A43204">
          <w:rPr>
            <w:noProof/>
            <w:webHidden/>
          </w:rPr>
          <w:tab/>
        </w:r>
        <w:r w:rsidR="00A43204">
          <w:rPr>
            <w:noProof/>
            <w:webHidden/>
          </w:rPr>
          <w:fldChar w:fldCharType="begin"/>
        </w:r>
        <w:r w:rsidR="00A43204">
          <w:rPr>
            <w:noProof/>
            <w:webHidden/>
          </w:rPr>
          <w:instrText xml:space="preserve"> PAGEREF _Toc80818001 \h </w:instrText>
        </w:r>
        <w:r w:rsidR="00A43204">
          <w:rPr>
            <w:noProof/>
            <w:webHidden/>
          </w:rPr>
        </w:r>
        <w:r w:rsidR="00A43204">
          <w:rPr>
            <w:noProof/>
            <w:webHidden/>
          </w:rPr>
          <w:fldChar w:fldCharType="separate"/>
        </w:r>
        <w:r w:rsidR="00A43204">
          <w:rPr>
            <w:noProof/>
            <w:webHidden/>
          </w:rPr>
          <w:t>17</w:t>
        </w:r>
        <w:r w:rsidR="00A43204">
          <w:rPr>
            <w:noProof/>
            <w:webHidden/>
          </w:rPr>
          <w:fldChar w:fldCharType="end"/>
        </w:r>
      </w:hyperlink>
    </w:p>
    <w:p w14:paraId="1B97A554" w14:textId="3F8FD28D" w:rsidR="00A43204" w:rsidRDefault="00963BBF">
      <w:pPr>
        <w:pStyle w:val="TableofFigures"/>
        <w:tabs>
          <w:tab w:val="right" w:leader="dot" w:pos="9350"/>
        </w:tabs>
        <w:rPr>
          <w:rFonts w:asciiTheme="minorHAnsi" w:hAnsiTheme="minorHAnsi"/>
          <w:noProof/>
          <w:lang w:eastAsia="en-US"/>
        </w:rPr>
      </w:pPr>
      <w:hyperlink w:anchor="_Toc80818002" w:history="1">
        <w:r w:rsidR="00A43204" w:rsidRPr="004C3E98">
          <w:rPr>
            <w:rStyle w:val="Hyperlink"/>
            <w:noProof/>
          </w:rPr>
          <w:t>Table 2.1 Climate Inputs</w:t>
        </w:r>
        <w:r w:rsidR="00A43204">
          <w:rPr>
            <w:noProof/>
            <w:webHidden/>
          </w:rPr>
          <w:tab/>
        </w:r>
        <w:r w:rsidR="00A43204">
          <w:rPr>
            <w:noProof/>
            <w:webHidden/>
          </w:rPr>
          <w:fldChar w:fldCharType="begin"/>
        </w:r>
        <w:r w:rsidR="00A43204">
          <w:rPr>
            <w:noProof/>
            <w:webHidden/>
          </w:rPr>
          <w:instrText xml:space="preserve"> PAGEREF _Toc80818002 \h </w:instrText>
        </w:r>
        <w:r w:rsidR="00A43204">
          <w:rPr>
            <w:noProof/>
            <w:webHidden/>
          </w:rPr>
        </w:r>
        <w:r w:rsidR="00A43204">
          <w:rPr>
            <w:noProof/>
            <w:webHidden/>
          </w:rPr>
          <w:fldChar w:fldCharType="separate"/>
        </w:r>
        <w:r w:rsidR="00A43204">
          <w:rPr>
            <w:noProof/>
            <w:webHidden/>
          </w:rPr>
          <w:t>18</w:t>
        </w:r>
        <w:r w:rsidR="00A43204">
          <w:rPr>
            <w:noProof/>
            <w:webHidden/>
          </w:rPr>
          <w:fldChar w:fldCharType="end"/>
        </w:r>
      </w:hyperlink>
    </w:p>
    <w:p w14:paraId="23AE524C" w14:textId="3BC9005B" w:rsidR="00A43204" w:rsidRDefault="00963BBF">
      <w:pPr>
        <w:pStyle w:val="TableofFigures"/>
        <w:tabs>
          <w:tab w:val="right" w:leader="dot" w:pos="9350"/>
        </w:tabs>
        <w:rPr>
          <w:rFonts w:asciiTheme="minorHAnsi" w:hAnsiTheme="minorHAnsi"/>
          <w:noProof/>
          <w:lang w:eastAsia="en-US"/>
        </w:rPr>
      </w:pPr>
      <w:hyperlink w:anchor="_Toc80818003" w:history="1">
        <w:r w:rsidR="00A43204" w:rsidRPr="004C3E98">
          <w:rPr>
            <w:rStyle w:val="Hyperlink"/>
            <w:noProof/>
          </w:rPr>
          <w:t xml:space="preserve">Table </w:t>
        </w:r>
        <w:r w:rsidR="00A43204" w:rsidRPr="004C3E98">
          <w:rPr>
            <w:rStyle w:val="Hyperlink"/>
            <w:noProof/>
            <w:cs/>
          </w:rPr>
          <w:t>‎</w:t>
        </w:r>
        <w:r w:rsidR="00A43204" w:rsidRPr="004C3E98">
          <w:rPr>
            <w:rStyle w:val="Hyperlink"/>
            <w:noProof/>
          </w:rPr>
          <w:t>2.3 Financial Inputs for Conventional Technologies</w:t>
        </w:r>
        <w:r w:rsidR="00A43204">
          <w:rPr>
            <w:noProof/>
            <w:webHidden/>
          </w:rPr>
          <w:tab/>
        </w:r>
        <w:r w:rsidR="00A43204">
          <w:rPr>
            <w:noProof/>
            <w:webHidden/>
          </w:rPr>
          <w:fldChar w:fldCharType="begin"/>
        </w:r>
        <w:r w:rsidR="00A43204">
          <w:rPr>
            <w:noProof/>
            <w:webHidden/>
          </w:rPr>
          <w:instrText xml:space="preserve"> PAGEREF _Toc80818003 \h </w:instrText>
        </w:r>
        <w:r w:rsidR="00A43204">
          <w:rPr>
            <w:noProof/>
            <w:webHidden/>
          </w:rPr>
        </w:r>
        <w:r w:rsidR="00A43204">
          <w:rPr>
            <w:noProof/>
            <w:webHidden/>
          </w:rPr>
          <w:fldChar w:fldCharType="separate"/>
        </w:r>
        <w:r w:rsidR="00A43204">
          <w:rPr>
            <w:noProof/>
            <w:webHidden/>
          </w:rPr>
          <w:t>19</w:t>
        </w:r>
        <w:r w:rsidR="00A43204">
          <w:rPr>
            <w:noProof/>
            <w:webHidden/>
          </w:rPr>
          <w:fldChar w:fldCharType="end"/>
        </w:r>
      </w:hyperlink>
    </w:p>
    <w:p w14:paraId="7197EBB9" w14:textId="31BE2938" w:rsidR="00A43204" w:rsidRDefault="00963BBF">
      <w:pPr>
        <w:pStyle w:val="TableofFigures"/>
        <w:tabs>
          <w:tab w:val="right" w:leader="dot" w:pos="9350"/>
        </w:tabs>
        <w:rPr>
          <w:rFonts w:asciiTheme="minorHAnsi" w:hAnsiTheme="minorHAnsi"/>
          <w:noProof/>
          <w:lang w:eastAsia="en-US"/>
        </w:rPr>
      </w:pPr>
      <w:hyperlink w:anchor="_Toc80818004" w:history="1">
        <w:r w:rsidR="00A43204" w:rsidRPr="004C3E98">
          <w:rPr>
            <w:rStyle w:val="Hyperlink"/>
            <w:noProof/>
          </w:rPr>
          <w:t xml:space="preserve">Table </w:t>
        </w:r>
        <w:r w:rsidR="00A43204" w:rsidRPr="004C3E98">
          <w:rPr>
            <w:rStyle w:val="Hyperlink"/>
            <w:noProof/>
            <w:cs/>
          </w:rPr>
          <w:t>‎</w:t>
        </w:r>
        <w:r w:rsidR="00A43204" w:rsidRPr="004C3E98">
          <w:rPr>
            <w:rStyle w:val="Hyperlink"/>
            <w:noProof/>
          </w:rPr>
          <w:t>2.4 Financial Inputs for Solution</w:t>
        </w:r>
        <w:r w:rsidR="00A43204">
          <w:rPr>
            <w:noProof/>
            <w:webHidden/>
          </w:rPr>
          <w:tab/>
        </w:r>
        <w:r w:rsidR="00A43204">
          <w:rPr>
            <w:noProof/>
            <w:webHidden/>
          </w:rPr>
          <w:fldChar w:fldCharType="begin"/>
        </w:r>
        <w:r w:rsidR="00A43204">
          <w:rPr>
            <w:noProof/>
            <w:webHidden/>
          </w:rPr>
          <w:instrText xml:space="preserve"> PAGEREF _Toc80818004 \h </w:instrText>
        </w:r>
        <w:r w:rsidR="00A43204">
          <w:rPr>
            <w:noProof/>
            <w:webHidden/>
          </w:rPr>
        </w:r>
        <w:r w:rsidR="00A43204">
          <w:rPr>
            <w:noProof/>
            <w:webHidden/>
          </w:rPr>
          <w:fldChar w:fldCharType="separate"/>
        </w:r>
        <w:r w:rsidR="00A43204">
          <w:rPr>
            <w:noProof/>
            <w:webHidden/>
          </w:rPr>
          <w:t>20</w:t>
        </w:r>
        <w:r w:rsidR="00A43204">
          <w:rPr>
            <w:noProof/>
            <w:webHidden/>
          </w:rPr>
          <w:fldChar w:fldCharType="end"/>
        </w:r>
      </w:hyperlink>
    </w:p>
    <w:p w14:paraId="6C3B084C" w14:textId="74824A0F" w:rsidR="00A43204" w:rsidRDefault="00963BBF">
      <w:pPr>
        <w:pStyle w:val="TableofFigures"/>
        <w:tabs>
          <w:tab w:val="right" w:leader="dot" w:pos="9350"/>
        </w:tabs>
        <w:rPr>
          <w:rFonts w:asciiTheme="minorHAnsi" w:hAnsiTheme="minorHAnsi"/>
          <w:noProof/>
          <w:lang w:eastAsia="en-US"/>
        </w:rPr>
      </w:pPr>
      <w:hyperlink w:anchor="_Toc80818005" w:history="1">
        <w:r w:rsidR="00A43204" w:rsidRPr="004C3E98">
          <w:rPr>
            <w:rStyle w:val="Hyperlink"/>
            <w:noProof/>
          </w:rPr>
          <w:t>Table 2.5 Technical  Inputs Conventional Technologies</w:t>
        </w:r>
        <w:r w:rsidR="00A43204">
          <w:rPr>
            <w:noProof/>
            <w:webHidden/>
          </w:rPr>
          <w:tab/>
        </w:r>
        <w:r w:rsidR="00A43204">
          <w:rPr>
            <w:noProof/>
            <w:webHidden/>
          </w:rPr>
          <w:fldChar w:fldCharType="begin"/>
        </w:r>
        <w:r w:rsidR="00A43204">
          <w:rPr>
            <w:noProof/>
            <w:webHidden/>
          </w:rPr>
          <w:instrText xml:space="preserve"> PAGEREF _Toc80818005 \h </w:instrText>
        </w:r>
        <w:r w:rsidR="00A43204">
          <w:rPr>
            <w:noProof/>
            <w:webHidden/>
          </w:rPr>
        </w:r>
        <w:r w:rsidR="00A43204">
          <w:rPr>
            <w:noProof/>
            <w:webHidden/>
          </w:rPr>
          <w:fldChar w:fldCharType="separate"/>
        </w:r>
        <w:r w:rsidR="00A43204">
          <w:rPr>
            <w:noProof/>
            <w:webHidden/>
          </w:rPr>
          <w:t>20</w:t>
        </w:r>
        <w:r w:rsidR="00A43204">
          <w:rPr>
            <w:noProof/>
            <w:webHidden/>
          </w:rPr>
          <w:fldChar w:fldCharType="end"/>
        </w:r>
      </w:hyperlink>
    </w:p>
    <w:p w14:paraId="2FBA419F" w14:textId="207575DD" w:rsidR="00A43204" w:rsidRDefault="00963BBF">
      <w:pPr>
        <w:pStyle w:val="TableofFigures"/>
        <w:tabs>
          <w:tab w:val="right" w:leader="dot" w:pos="9350"/>
        </w:tabs>
        <w:rPr>
          <w:rFonts w:asciiTheme="minorHAnsi" w:hAnsiTheme="minorHAnsi"/>
          <w:noProof/>
          <w:lang w:eastAsia="en-US"/>
        </w:rPr>
      </w:pPr>
      <w:hyperlink w:anchor="_Toc80818006" w:history="1">
        <w:r w:rsidR="00A43204" w:rsidRPr="004C3E98">
          <w:rPr>
            <w:rStyle w:val="Hyperlink"/>
            <w:noProof/>
          </w:rPr>
          <w:t>Table 2.6 Technical Inputs Solution</w:t>
        </w:r>
        <w:r w:rsidR="00A43204">
          <w:rPr>
            <w:noProof/>
            <w:webHidden/>
          </w:rPr>
          <w:tab/>
        </w:r>
        <w:r w:rsidR="00A43204">
          <w:rPr>
            <w:noProof/>
            <w:webHidden/>
          </w:rPr>
          <w:fldChar w:fldCharType="begin"/>
        </w:r>
        <w:r w:rsidR="00A43204">
          <w:rPr>
            <w:noProof/>
            <w:webHidden/>
          </w:rPr>
          <w:instrText xml:space="preserve"> PAGEREF _Toc80818006 \h </w:instrText>
        </w:r>
        <w:r w:rsidR="00A43204">
          <w:rPr>
            <w:noProof/>
            <w:webHidden/>
          </w:rPr>
        </w:r>
        <w:r w:rsidR="00A43204">
          <w:rPr>
            <w:noProof/>
            <w:webHidden/>
          </w:rPr>
          <w:fldChar w:fldCharType="separate"/>
        </w:r>
        <w:r w:rsidR="00A43204">
          <w:rPr>
            <w:noProof/>
            <w:webHidden/>
          </w:rPr>
          <w:t>21</w:t>
        </w:r>
        <w:r w:rsidR="00A43204">
          <w:rPr>
            <w:noProof/>
            <w:webHidden/>
          </w:rPr>
          <w:fldChar w:fldCharType="end"/>
        </w:r>
      </w:hyperlink>
    </w:p>
    <w:p w14:paraId="17744DE6" w14:textId="4BA7D782" w:rsidR="00A43204" w:rsidRDefault="00963BBF">
      <w:pPr>
        <w:pStyle w:val="TableofFigures"/>
        <w:tabs>
          <w:tab w:val="right" w:leader="dot" w:pos="9350"/>
        </w:tabs>
        <w:rPr>
          <w:rFonts w:asciiTheme="minorHAnsi" w:hAnsiTheme="minorHAnsi"/>
          <w:noProof/>
          <w:lang w:eastAsia="en-US"/>
        </w:rPr>
      </w:pPr>
      <w:hyperlink w:anchor="_Toc80818007" w:history="1">
        <w:r w:rsidR="00A43204" w:rsidRPr="004C3E98">
          <w:rPr>
            <w:rStyle w:val="Hyperlink"/>
            <w:noProof/>
          </w:rPr>
          <w:t>Table 2.7 Technical Inputs Solution</w:t>
        </w:r>
        <w:r w:rsidR="00A43204">
          <w:rPr>
            <w:noProof/>
            <w:webHidden/>
          </w:rPr>
          <w:tab/>
        </w:r>
        <w:r w:rsidR="00A43204">
          <w:rPr>
            <w:noProof/>
            <w:webHidden/>
          </w:rPr>
          <w:fldChar w:fldCharType="begin"/>
        </w:r>
        <w:r w:rsidR="00A43204">
          <w:rPr>
            <w:noProof/>
            <w:webHidden/>
          </w:rPr>
          <w:instrText xml:space="preserve"> PAGEREF _Toc80818007 \h </w:instrText>
        </w:r>
        <w:r w:rsidR="00A43204">
          <w:rPr>
            <w:noProof/>
            <w:webHidden/>
          </w:rPr>
        </w:r>
        <w:r w:rsidR="00A43204">
          <w:rPr>
            <w:noProof/>
            <w:webHidden/>
          </w:rPr>
          <w:fldChar w:fldCharType="separate"/>
        </w:r>
        <w:r w:rsidR="00A43204">
          <w:rPr>
            <w:noProof/>
            <w:webHidden/>
          </w:rPr>
          <w:t>21</w:t>
        </w:r>
        <w:r w:rsidR="00A43204">
          <w:rPr>
            <w:noProof/>
            <w:webHidden/>
          </w:rPr>
          <w:fldChar w:fldCharType="end"/>
        </w:r>
      </w:hyperlink>
    </w:p>
    <w:p w14:paraId="63DD41ED" w14:textId="72515FD5" w:rsidR="00A43204" w:rsidRDefault="00963BBF">
      <w:pPr>
        <w:pStyle w:val="TableofFigures"/>
        <w:tabs>
          <w:tab w:val="right" w:leader="dot" w:pos="9350"/>
        </w:tabs>
        <w:rPr>
          <w:rFonts w:asciiTheme="minorHAnsi" w:hAnsiTheme="minorHAnsi"/>
          <w:noProof/>
          <w:lang w:eastAsia="en-US"/>
        </w:rPr>
      </w:pPr>
      <w:hyperlink w:anchor="_Toc80818008" w:history="1">
        <w:r w:rsidR="00A43204" w:rsidRPr="004C3E98">
          <w:rPr>
            <w:rStyle w:val="Hyperlink"/>
            <w:noProof/>
          </w:rPr>
          <w:t>Table 3.1 World Adoption of the Solution</w:t>
        </w:r>
        <w:r w:rsidR="00A43204">
          <w:rPr>
            <w:noProof/>
            <w:webHidden/>
          </w:rPr>
          <w:tab/>
        </w:r>
        <w:r w:rsidR="00A43204">
          <w:rPr>
            <w:noProof/>
            <w:webHidden/>
          </w:rPr>
          <w:fldChar w:fldCharType="begin"/>
        </w:r>
        <w:r w:rsidR="00A43204">
          <w:rPr>
            <w:noProof/>
            <w:webHidden/>
          </w:rPr>
          <w:instrText xml:space="preserve"> PAGEREF _Toc80818008 \h </w:instrText>
        </w:r>
        <w:r w:rsidR="00A43204">
          <w:rPr>
            <w:noProof/>
            <w:webHidden/>
          </w:rPr>
        </w:r>
        <w:r w:rsidR="00A43204">
          <w:rPr>
            <w:noProof/>
            <w:webHidden/>
          </w:rPr>
          <w:fldChar w:fldCharType="separate"/>
        </w:r>
        <w:r w:rsidR="00A43204">
          <w:rPr>
            <w:noProof/>
            <w:webHidden/>
          </w:rPr>
          <w:t>24</w:t>
        </w:r>
        <w:r w:rsidR="00A43204">
          <w:rPr>
            <w:noProof/>
            <w:webHidden/>
          </w:rPr>
          <w:fldChar w:fldCharType="end"/>
        </w:r>
      </w:hyperlink>
    </w:p>
    <w:p w14:paraId="3A3704FA" w14:textId="15C50105" w:rsidR="00A43204" w:rsidRDefault="00963BBF">
      <w:pPr>
        <w:pStyle w:val="TableofFigures"/>
        <w:tabs>
          <w:tab w:val="right" w:leader="dot" w:pos="9350"/>
        </w:tabs>
        <w:rPr>
          <w:rFonts w:asciiTheme="minorHAnsi" w:hAnsiTheme="minorHAnsi"/>
          <w:noProof/>
          <w:lang w:eastAsia="en-US"/>
        </w:rPr>
      </w:pPr>
      <w:hyperlink w:anchor="_Toc80818009" w:history="1">
        <w:r w:rsidR="00A43204" w:rsidRPr="004C3E98">
          <w:rPr>
            <w:rStyle w:val="Hyperlink"/>
            <w:noProof/>
          </w:rPr>
          <w:t>Table 3.2 Climate Impacts</w:t>
        </w:r>
        <w:r w:rsidR="00A43204">
          <w:rPr>
            <w:noProof/>
            <w:webHidden/>
          </w:rPr>
          <w:tab/>
        </w:r>
        <w:r w:rsidR="00A43204">
          <w:rPr>
            <w:noProof/>
            <w:webHidden/>
          </w:rPr>
          <w:fldChar w:fldCharType="begin"/>
        </w:r>
        <w:r w:rsidR="00A43204">
          <w:rPr>
            <w:noProof/>
            <w:webHidden/>
          </w:rPr>
          <w:instrText xml:space="preserve"> PAGEREF _Toc80818009 \h </w:instrText>
        </w:r>
        <w:r w:rsidR="00A43204">
          <w:rPr>
            <w:noProof/>
            <w:webHidden/>
          </w:rPr>
        </w:r>
        <w:r w:rsidR="00A43204">
          <w:rPr>
            <w:noProof/>
            <w:webHidden/>
          </w:rPr>
          <w:fldChar w:fldCharType="separate"/>
        </w:r>
        <w:r w:rsidR="00A43204">
          <w:rPr>
            <w:noProof/>
            <w:webHidden/>
          </w:rPr>
          <w:t>25</w:t>
        </w:r>
        <w:r w:rsidR="00A43204">
          <w:rPr>
            <w:noProof/>
            <w:webHidden/>
          </w:rPr>
          <w:fldChar w:fldCharType="end"/>
        </w:r>
      </w:hyperlink>
    </w:p>
    <w:p w14:paraId="6BC6C987" w14:textId="47B56546" w:rsidR="00A43204" w:rsidRDefault="00963BBF">
      <w:pPr>
        <w:pStyle w:val="TableofFigures"/>
        <w:tabs>
          <w:tab w:val="right" w:leader="dot" w:pos="9350"/>
        </w:tabs>
        <w:rPr>
          <w:rFonts w:asciiTheme="minorHAnsi" w:hAnsiTheme="minorHAnsi"/>
          <w:noProof/>
          <w:lang w:eastAsia="en-US"/>
        </w:rPr>
      </w:pPr>
      <w:hyperlink w:anchor="_Toc80818010" w:history="1">
        <w:r w:rsidR="00A43204" w:rsidRPr="004C3E98">
          <w:rPr>
            <w:rStyle w:val="Hyperlink"/>
            <w:noProof/>
          </w:rPr>
          <w:t>Table 3.3 Impacts on Atmospheric Concentrations of CO</w:t>
        </w:r>
        <w:r w:rsidR="00A43204" w:rsidRPr="004C3E98">
          <w:rPr>
            <w:rStyle w:val="Hyperlink"/>
            <w:noProof/>
            <w:vertAlign w:val="subscript"/>
          </w:rPr>
          <w:t>2</w:t>
        </w:r>
        <w:r w:rsidR="00A43204" w:rsidRPr="004C3E98">
          <w:rPr>
            <w:rStyle w:val="Hyperlink"/>
            <w:noProof/>
          </w:rPr>
          <w:t>-eq</w:t>
        </w:r>
        <w:r w:rsidR="00A43204">
          <w:rPr>
            <w:noProof/>
            <w:webHidden/>
          </w:rPr>
          <w:tab/>
        </w:r>
        <w:r w:rsidR="00A43204">
          <w:rPr>
            <w:noProof/>
            <w:webHidden/>
          </w:rPr>
          <w:fldChar w:fldCharType="begin"/>
        </w:r>
        <w:r w:rsidR="00A43204">
          <w:rPr>
            <w:noProof/>
            <w:webHidden/>
          </w:rPr>
          <w:instrText xml:space="preserve"> PAGEREF _Toc80818010 \h </w:instrText>
        </w:r>
        <w:r w:rsidR="00A43204">
          <w:rPr>
            <w:noProof/>
            <w:webHidden/>
          </w:rPr>
        </w:r>
        <w:r w:rsidR="00A43204">
          <w:rPr>
            <w:noProof/>
            <w:webHidden/>
          </w:rPr>
          <w:fldChar w:fldCharType="separate"/>
        </w:r>
        <w:r w:rsidR="00A43204">
          <w:rPr>
            <w:noProof/>
            <w:webHidden/>
          </w:rPr>
          <w:t>26</w:t>
        </w:r>
        <w:r w:rsidR="00A43204">
          <w:rPr>
            <w:noProof/>
            <w:webHidden/>
          </w:rPr>
          <w:fldChar w:fldCharType="end"/>
        </w:r>
      </w:hyperlink>
    </w:p>
    <w:p w14:paraId="442E30A9" w14:textId="4C46788B" w:rsidR="00A43204" w:rsidRDefault="00963BBF">
      <w:pPr>
        <w:pStyle w:val="TableofFigures"/>
        <w:tabs>
          <w:tab w:val="right" w:leader="dot" w:pos="9350"/>
        </w:tabs>
        <w:rPr>
          <w:rFonts w:asciiTheme="minorHAnsi" w:hAnsiTheme="minorHAnsi"/>
          <w:noProof/>
          <w:lang w:eastAsia="en-US"/>
        </w:rPr>
      </w:pPr>
      <w:hyperlink w:anchor="_Toc80818011" w:history="1">
        <w:r w:rsidR="00A43204" w:rsidRPr="004C3E98">
          <w:rPr>
            <w:rStyle w:val="Hyperlink"/>
            <w:noProof/>
          </w:rPr>
          <w:t>Table 3.4 Financial Impacts</w:t>
        </w:r>
        <w:r w:rsidR="00A43204">
          <w:rPr>
            <w:noProof/>
            <w:webHidden/>
          </w:rPr>
          <w:tab/>
        </w:r>
        <w:r w:rsidR="00A43204">
          <w:rPr>
            <w:noProof/>
            <w:webHidden/>
          </w:rPr>
          <w:fldChar w:fldCharType="begin"/>
        </w:r>
        <w:r w:rsidR="00A43204">
          <w:rPr>
            <w:noProof/>
            <w:webHidden/>
          </w:rPr>
          <w:instrText xml:space="preserve"> PAGEREF _Toc80818011 \h </w:instrText>
        </w:r>
        <w:r w:rsidR="00A43204">
          <w:rPr>
            <w:noProof/>
            <w:webHidden/>
          </w:rPr>
        </w:r>
        <w:r w:rsidR="00A43204">
          <w:rPr>
            <w:noProof/>
            <w:webHidden/>
          </w:rPr>
          <w:fldChar w:fldCharType="separate"/>
        </w:r>
        <w:r w:rsidR="00A43204">
          <w:rPr>
            <w:noProof/>
            <w:webHidden/>
          </w:rPr>
          <w:t>28</w:t>
        </w:r>
        <w:r w:rsidR="00A43204">
          <w:rPr>
            <w:noProof/>
            <w:webHidden/>
          </w:rPr>
          <w:fldChar w:fldCharType="end"/>
        </w:r>
      </w:hyperlink>
    </w:p>
    <w:p w14:paraId="3B0D9D89" w14:textId="2C91F76F" w:rsidR="00A43204" w:rsidRDefault="00963BBF">
      <w:pPr>
        <w:pStyle w:val="TableofFigures"/>
        <w:tabs>
          <w:tab w:val="right" w:leader="dot" w:pos="9350"/>
        </w:tabs>
        <w:rPr>
          <w:rFonts w:asciiTheme="minorHAnsi" w:hAnsiTheme="minorHAnsi"/>
          <w:noProof/>
          <w:lang w:eastAsia="en-US"/>
        </w:rPr>
      </w:pPr>
      <w:hyperlink w:anchor="_Toc80818012" w:history="1">
        <w:r w:rsidR="00A43204" w:rsidRPr="004C3E98">
          <w:rPr>
            <w:rStyle w:val="Hyperlink"/>
            <w:noProof/>
          </w:rPr>
          <w:t xml:space="preserve">Table </w:t>
        </w:r>
        <w:r w:rsidR="00A43204" w:rsidRPr="004C3E98">
          <w:rPr>
            <w:rStyle w:val="Hyperlink"/>
            <w:noProof/>
            <w:cs/>
          </w:rPr>
          <w:t>‎</w:t>
        </w:r>
        <w:r w:rsidR="00A43204" w:rsidRPr="004C3E98">
          <w:rPr>
            <w:rStyle w:val="Hyperlink"/>
            <w:noProof/>
          </w:rPr>
          <w:t>4.1 Benchmarks</w:t>
        </w:r>
        <w:r w:rsidR="00A43204">
          <w:rPr>
            <w:noProof/>
            <w:webHidden/>
          </w:rPr>
          <w:tab/>
        </w:r>
        <w:r w:rsidR="00A43204">
          <w:rPr>
            <w:noProof/>
            <w:webHidden/>
          </w:rPr>
          <w:fldChar w:fldCharType="begin"/>
        </w:r>
        <w:r w:rsidR="00A43204">
          <w:rPr>
            <w:noProof/>
            <w:webHidden/>
          </w:rPr>
          <w:instrText xml:space="preserve"> PAGEREF _Toc80818012 \h </w:instrText>
        </w:r>
        <w:r w:rsidR="00A43204">
          <w:rPr>
            <w:noProof/>
            <w:webHidden/>
          </w:rPr>
        </w:r>
        <w:r w:rsidR="00A43204">
          <w:rPr>
            <w:noProof/>
            <w:webHidden/>
          </w:rPr>
          <w:fldChar w:fldCharType="separate"/>
        </w:r>
        <w:r w:rsidR="00A43204">
          <w:rPr>
            <w:noProof/>
            <w:webHidden/>
          </w:rPr>
          <w:t>30</w:t>
        </w:r>
        <w:r w:rsidR="00A43204">
          <w:rPr>
            <w:noProof/>
            <w:webHidden/>
          </w:rPr>
          <w:fldChar w:fldCharType="end"/>
        </w:r>
      </w:hyperlink>
    </w:p>
    <w:p w14:paraId="59531BD3" w14:textId="146157F4" w:rsidR="006A4A08" w:rsidRPr="00EE496F" w:rsidRDefault="006A4A08" w:rsidP="003A0234">
      <w:r w:rsidRPr="00EE496F">
        <w:fldChar w:fldCharType="end"/>
      </w:r>
    </w:p>
    <w:p w14:paraId="4825AD3F" w14:textId="40954F23" w:rsidR="00640665" w:rsidRPr="00EE496F" w:rsidRDefault="00640665" w:rsidP="00EB247F">
      <w:pPr>
        <w:rPr>
          <w:rFonts w:asciiTheme="majorHAnsi" w:eastAsiaTheme="majorEastAsia" w:hAnsiTheme="majorHAnsi" w:cstheme="majorBidi"/>
          <w:b/>
          <w:bCs/>
          <w:smallCaps/>
          <w:color w:val="000000" w:themeColor="text1"/>
          <w:sz w:val="36"/>
          <w:szCs w:val="36"/>
        </w:rPr>
      </w:pPr>
      <w:r w:rsidRPr="00EE496F">
        <w:br w:type="page"/>
      </w:r>
    </w:p>
    <w:p w14:paraId="314CD877" w14:textId="0A90708E" w:rsidR="00FA6897" w:rsidRPr="00EE496F" w:rsidRDefault="2D56E7D4" w:rsidP="00EB247F">
      <w:pPr>
        <w:pStyle w:val="Heading1"/>
        <w:numPr>
          <w:ilvl w:val="0"/>
          <w:numId w:val="0"/>
        </w:numPr>
        <w:ind w:left="720" w:hanging="360"/>
      </w:pPr>
      <w:bookmarkStart w:id="2" w:name="_Toc80817947"/>
      <w:r w:rsidRPr="00EE496F">
        <w:lastRenderedPageBreak/>
        <w:t>Acronyms and Symbols Used</w:t>
      </w:r>
      <w:bookmarkEnd w:id="2"/>
    </w:p>
    <w:p w14:paraId="27994FB4" w14:textId="77777777" w:rsidR="0021018F" w:rsidRDefault="0021018F" w:rsidP="0021018F">
      <w:pPr>
        <w:pStyle w:val="ListParagraph"/>
        <w:numPr>
          <w:ilvl w:val="0"/>
          <w:numId w:val="30"/>
        </w:numPr>
      </w:pPr>
      <w:bookmarkStart w:id="3" w:name="_Toc80817948"/>
      <w:r w:rsidRPr="00321504">
        <w:rPr>
          <w:b/>
          <w:i/>
        </w:rPr>
        <w:t>CO2/ CO</w:t>
      </w:r>
      <w:r w:rsidRPr="00321504">
        <w:rPr>
          <w:b/>
          <w:i/>
          <w:vertAlign w:val="subscript"/>
        </w:rPr>
        <w:t xml:space="preserve">2 </w:t>
      </w:r>
      <w:r w:rsidRPr="00321504">
        <w:rPr>
          <w:b/>
          <w:i/>
        </w:rPr>
        <w:t>/CO2e/ CO</w:t>
      </w:r>
      <w:r w:rsidRPr="00321504">
        <w:rPr>
          <w:b/>
          <w:i/>
          <w:vertAlign w:val="subscript"/>
        </w:rPr>
        <w:t>2</w:t>
      </w:r>
      <w:r w:rsidRPr="00321504">
        <w:rPr>
          <w:b/>
          <w:i/>
        </w:rPr>
        <w:t xml:space="preserve">e </w:t>
      </w:r>
      <w:r>
        <w:t xml:space="preserve">– </w:t>
      </w:r>
      <w:r w:rsidRPr="00533DFA">
        <w:t>Carbon Dioxide</w:t>
      </w:r>
      <w:r>
        <w:t xml:space="preserve">/ </w:t>
      </w:r>
      <w:r w:rsidRPr="00533DFA">
        <w:t xml:space="preserve">Carbon Dioxide Equivalent </w:t>
      </w:r>
    </w:p>
    <w:p w14:paraId="3F93638A" w14:textId="77777777" w:rsidR="0021018F" w:rsidRDefault="0021018F" w:rsidP="0021018F">
      <w:pPr>
        <w:pStyle w:val="ListParagraph"/>
        <w:numPr>
          <w:ilvl w:val="0"/>
          <w:numId w:val="30"/>
        </w:numPr>
      </w:pPr>
      <w:r w:rsidRPr="0056344B">
        <w:rPr>
          <w:b/>
          <w:i/>
        </w:rPr>
        <w:t>E-bikes</w:t>
      </w:r>
      <w:r w:rsidRPr="00BB7C2D">
        <w:t xml:space="preserve"> – </w:t>
      </w:r>
      <w:r>
        <w:t>Electric bicycles</w:t>
      </w:r>
    </w:p>
    <w:p w14:paraId="145E72FC" w14:textId="77777777" w:rsidR="0021018F" w:rsidRDefault="0021018F" w:rsidP="0021018F">
      <w:pPr>
        <w:pStyle w:val="ListParagraph"/>
        <w:numPr>
          <w:ilvl w:val="0"/>
          <w:numId w:val="30"/>
        </w:numPr>
      </w:pPr>
      <w:r>
        <w:rPr>
          <w:b/>
          <w:i/>
        </w:rPr>
        <w:t xml:space="preserve">GHG </w:t>
      </w:r>
      <w:r>
        <w:t>–Greenhouse gas</w:t>
      </w:r>
    </w:p>
    <w:p w14:paraId="066DFCD3" w14:textId="77777777" w:rsidR="0021018F" w:rsidRDefault="0021018F" w:rsidP="0021018F">
      <w:pPr>
        <w:pStyle w:val="ListParagraph"/>
        <w:numPr>
          <w:ilvl w:val="0"/>
          <w:numId w:val="30"/>
        </w:numPr>
      </w:pPr>
      <w:r>
        <w:rPr>
          <w:b/>
          <w:i/>
        </w:rPr>
        <w:t xml:space="preserve">Gt </w:t>
      </w:r>
      <w:r>
        <w:t xml:space="preserve">– Gigatons </w:t>
      </w:r>
    </w:p>
    <w:p w14:paraId="4488E4DF" w14:textId="77777777" w:rsidR="0021018F" w:rsidRDefault="0021018F" w:rsidP="0021018F">
      <w:pPr>
        <w:pStyle w:val="ListParagraph"/>
        <w:numPr>
          <w:ilvl w:val="0"/>
          <w:numId w:val="30"/>
        </w:numPr>
      </w:pPr>
      <w:r>
        <w:rPr>
          <w:b/>
          <w:i/>
        </w:rPr>
        <w:t xml:space="preserve">ICE </w:t>
      </w:r>
      <w:r>
        <w:t>– Internal Combustion Engine</w:t>
      </w:r>
    </w:p>
    <w:p w14:paraId="52C11E05" w14:textId="77777777" w:rsidR="0021018F" w:rsidRDefault="0021018F" w:rsidP="0021018F">
      <w:pPr>
        <w:pStyle w:val="ListParagraph"/>
        <w:numPr>
          <w:ilvl w:val="0"/>
          <w:numId w:val="30"/>
        </w:numPr>
      </w:pPr>
      <w:r>
        <w:rPr>
          <w:b/>
          <w:i/>
        </w:rPr>
        <w:t xml:space="preserve">IPCC </w:t>
      </w:r>
      <w:r>
        <w:t>– Intergovernmental Panel on Climate Change</w:t>
      </w:r>
    </w:p>
    <w:p w14:paraId="55A98BF1" w14:textId="77777777" w:rsidR="0021018F" w:rsidRDefault="0021018F" w:rsidP="0021018F">
      <w:pPr>
        <w:pStyle w:val="ListParagraph"/>
        <w:numPr>
          <w:ilvl w:val="0"/>
          <w:numId w:val="30"/>
        </w:numPr>
      </w:pPr>
      <w:r w:rsidRPr="0056344B">
        <w:rPr>
          <w:b/>
          <w:i/>
        </w:rPr>
        <w:t>ITDP</w:t>
      </w:r>
      <w:r>
        <w:t xml:space="preserve"> </w:t>
      </w:r>
      <w:r w:rsidRPr="00BB7C2D">
        <w:t>–</w:t>
      </w:r>
      <w:r>
        <w:t xml:space="preserve"> The Institute for Transportation and Development Policy</w:t>
      </w:r>
    </w:p>
    <w:p w14:paraId="646A8C7E" w14:textId="77777777" w:rsidR="0021018F" w:rsidRDefault="0021018F" w:rsidP="0021018F">
      <w:pPr>
        <w:pStyle w:val="ListParagraph"/>
        <w:numPr>
          <w:ilvl w:val="0"/>
          <w:numId w:val="30"/>
        </w:numPr>
      </w:pPr>
      <w:r>
        <w:rPr>
          <w:b/>
          <w:i/>
        </w:rPr>
        <w:t>ITF</w:t>
      </w:r>
      <w:r w:rsidRPr="00EA54C0">
        <w:t xml:space="preserve"> </w:t>
      </w:r>
      <w:r>
        <w:t xml:space="preserve">– Internaitonal Transportation Forum </w:t>
      </w:r>
    </w:p>
    <w:p w14:paraId="669CA5D9" w14:textId="77777777" w:rsidR="0021018F" w:rsidRDefault="0021018F" w:rsidP="0021018F">
      <w:pPr>
        <w:pStyle w:val="ListParagraph"/>
        <w:numPr>
          <w:ilvl w:val="0"/>
          <w:numId w:val="30"/>
        </w:numPr>
      </w:pPr>
      <w:r>
        <w:rPr>
          <w:b/>
          <w:i/>
        </w:rPr>
        <w:t>km</w:t>
      </w:r>
      <w:r>
        <w:t>– Kilometer</w:t>
      </w:r>
    </w:p>
    <w:p w14:paraId="22935B23" w14:textId="77777777" w:rsidR="0021018F" w:rsidRDefault="0021018F" w:rsidP="0021018F">
      <w:pPr>
        <w:pStyle w:val="ListParagraph"/>
        <w:numPr>
          <w:ilvl w:val="0"/>
          <w:numId w:val="30"/>
        </w:numPr>
      </w:pPr>
      <w:r w:rsidRPr="0056344B">
        <w:rPr>
          <w:b/>
          <w:i/>
        </w:rPr>
        <w:t>RRS</w:t>
      </w:r>
      <w:r>
        <w:t>-</w:t>
      </w:r>
      <w:r w:rsidRPr="007D12D3">
        <w:t>Reduction and Replacement Solutions</w:t>
      </w:r>
    </w:p>
    <w:p w14:paraId="0A1C175F" w14:textId="77777777" w:rsidR="0021018F" w:rsidRDefault="0021018F" w:rsidP="0021018F">
      <w:pPr>
        <w:pStyle w:val="ListParagraph"/>
        <w:numPr>
          <w:ilvl w:val="0"/>
          <w:numId w:val="30"/>
        </w:numPr>
      </w:pPr>
      <w:r w:rsidRPr="00D951EA">
        <w:rPr>
          <w:b/>
          <w:i/>
        </w:rPr>
        <w:t>PDS</w:t>
      </w:r>
      <w:r w:rsidRPr="00D951EA">
        <w:t xml:space="preserve"> </w:t>
      </w:r>
      <w:r>
        <w:t>–</w:t>
      </w:r>
      <w:r w:rsidRPr="00D951EA">
        <w:t xml:space="preserve"> Project</w:t>
      </w:r>
      <w:r>
        <w:t xml:space="preserve"> </w:t>
      </w:r>
      <w:r w:rsidRPr="00D951EA">
        <w:t>Drawdown Scenario</w:t>
      </w:r>
    </w:p>
    <w:p w14:paraId="72B96030" w14:textId="77777777" w:rsidR="0021018F" w:rsidRPr="00D951EA" w:rsidRDefault="0021018F" w:rsidP="0021018F">
      <w:pPr>
        <w:pStyle w:val="ListParagraph"/>
        <w:numPr>
          <w:ilvl w:val="0"/>
          <w:numId w:val="30"/>
        </w:numPr>
      </w:pPr>
      <w:r>
        <w:rPr>
          <w:b/>
          <w:i/>
        </w:rPr>
        <w:t xml:space="preserve">PKM </w:t>
      </w:r>
      <w:r>
        <w:t>– Passenger-kilometer</w:t>
      </w:r>
    </w:p>
    <w:p w14:paraId="4CAC18FB" w14:textId="77777777" w:rsidR="0021018F" w:rsidRDefault="0021018F" w:rsidP="0021018F">
      <w:pPr>
        <w:pStyle w:val="ListParagraph"/>
        <w:numPr>
          <w:ilvl w:val="0"/>
          <w:numId w:val="30"/>
        </w:numPr>
      </w:pPr>
      <w:r w:rsidRPr="00D951EA">
        <w:rPr>
          <w:b/>
          <w:i/>
        </w:rPr>
        <w:t>REF</w:t>
      </w:r>
      <w:r w:rsidRPr="00D951EA">
        <w:t xml:space="preserve"> </w:t>
      </w:r>
      <w:r>
        <w:t>–</w:t>
      </w:r>
      <w:r w:rsidRPr="00D951EA">
        <w:t xml:space="preserve"> Reference</w:t>
      </w:r>
      <w:r>
        <w:t xml:space="preserve"> </w:t>
      </w:r>
      <w:r w:rsidRPr="00D951EA">
        <w:t>(Scenario</w:t>
      </w:r>
      <w:r>
        <w:t>, of Project Drawdown)</w:t>
      </w:r>
    </w:p>
    <w:p w14:paraId="014745A8" w14:textId="77777777" w:rsidR="0021018F" w:rsidRPr="00D951EA" w:rsidRDefault="0021018F" w:rsidP="0021018F">
      <w:pPr>
        <w:pStyle w:val="ListParagraph"/>
        <w:numPr>
          <w:ilvl w:val="0"/>
          <w:numId w:val="30"/>
        </w:numPr>
      </w:pPr>
      <w:r w:rsidRPr="00D951EA">
        <w:rPr>
          <w:b/>
          <w:i/>
        </w:rPr>
        <w:t>TAM</w:t>
      </w:r>
      <w:r w:rsidRPr="00D951EA">
        <w:t xml:space="preserve"> </w:t>
      </w:r>
      <w:r>
        <w:t>–</w:t>
      </w:r>
      <w:r w:rsidRPr="00D951EA">
        <w:t xml:space="preserve"> Total</w:t>
      </w:r>
      <w:r>
        <w:t xml:space="preserve"> </w:t>
      </w:r>
      <w:r w:rsidRPr="00D951EA">
        <w:t>Addressable Market</w:t>
      </w:r>
    </w:p>
    <w:p w14:paraId="2647E3CC" w14:textId="16946A2F" w:rsidR="0021018F" w:rsidRPr="0021018F" w:rsidRDefault="0021018F" w:rsidP="0021018F">
      <w:pPr>
        <w:pStyle w:val="ListParagraph"/>
        <w:numPr>
          <w:ilvl w:val="0"/>
          <w:numId w:val="30"/>
        </w:numPr>
      </w:pPr>
      <w:r>
        <w:rPr>
          <w:b/>
          <w:i/>
        </w:rPr>
        <w:t>ZEZ</w:t>
      </w:r>
      <w:r>
        <w:t xml:space="preserve"> – </w:t>
      </w:r>
      <w:r w:rsidRPr="00DD2564">
        <w:rPr>
          <w:rFonts w:eastAsia="Times New Roman"/>
          <w:bCs/>
          <w:color w:val="000000"/>
        </w:rPr>
        <w:t>Zero Emission Zones</w:t>
      </w:r>
    </w:p>
    <w:p w14:paraId="56BA518F" w14:textId="011D4915" w:rsidR="0021018F" w:rsidRDefault="0021018F">
      <w:pPr>
        <w:spacing w:after="160" w:line="259" w:lineRule="auto"/>
        <w:jc w:val="left"/>
      </w:pPr>
      <w:r>
        <w:br w:type="page"/>
      </w:r>
    </w:p>
    <w:p w14:paraId="2CF1F2D3" w14:textId="04EF2B1E" w:rsidR="00D66C01" w:rsidRPr="00EE496F" w:rsidRDefault="551A77D0" w:rsidP="00D66C01">
      <w:pPr>
        <w:pStyle w:val="Heading1"/>
        <w:numPr>
          <w:ilvl w:val="0"/>
          <w:numId w:val="0"/>
        </w:numPr>
      </w:pPr>
      <w:r w:rsidRPr="00EE496F">
        <w:lastRenderedPageBreak/>
        <w:t>Executive Summary</w:t>
      </w:r>
      <w:bookmarkEnd w:id="3"/>
    </w:p>
    <w:p w14:paraId="36C34018" w14:textId="14044EF9" w:rsidR="00FF6B3C" w:rsidRPr="00EE496F" w:rsidRDefault="00FF6B3C" w:rsidP="00FF6B3C">
      <w:pPr>
        <w:rPr>
          <w:bCs/>
        </w:rPr>
      </w:pPr>
      <w:r w:rsidRPr="00EE496F">
        <w:t>Transport produces 14% of all emissions globally which amounts to around 8 gigatons of CO</w:t>
      </w:r>
      <w:r w:rsidRPr="00EE496F">
        <w:rPr>
          <w:vertAlign w:val="subscript"/>
        </w:rPr>
        <w:t>2</w:t>
      </w:r>
      <w:r w:rsidRPr="00EE496F">
        <w:t>-equivalent greenhouse gas emissions</w:t>
      </w:r>
      <w:r>
        <w:t xml:space="preserve"> and</w:t>
      </w:r>
      <w:r w:rsidRPr="00EE496F">
        <w:t xml:space="preserve"> is responsible for 24% of energy-related emissions </w:t>
      </w:r>
      <w:r w:rsidRPr="00EE496F">
        <w:fldChar w:fldCharType="begin"/>
      </w:r>
      <w:r w:rsidRPr="00EE496F">
        <w:instrText xml:space="preserve"> ADDIN ZOTERO_ITEM CSL_CITATION {"citationID":"6b1Goiwy","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Pr="00EE496F">
        <w:fldChar w:fldCharType="separate"/>
      </w:r>
      <w:r w:rsidRPr="00EE496F">
        <w:rPr>
          <w:rFonts w:cs="Times New Roman"/>
        </w:rPr>
        <w:t>(IEA, 2018)</w:t>
      </w:r>
      <w:r w:rsidRPr="00EE496F">
        <w:fldChar w:fldCharType="end"/>
      </w:r>
      <w:r>
        <w:t xml:space="preserve">. Therefore shifting passengers to lower emitting modes is a major step towards achieving drawdown. </w:t>
      </w:r>
      <w:r w:rsidRPr="00EE496F">
        <w:rPr>
          <w:bCs/>
        </w:rPr>
        <w:t xml:space="preserve">Bicycle infrastructure entails all of the characteristics of the built environment that enable and encourage bicycle riding as a mode of transport. This includes bicycle lanes of all types, but also secondary facilities such as bike parking and workplace showers for commuters to clean up before beginning the workday. This report </w:t>
      </w:r>
      <w:r>
        <w:rPr>
          <w:bCs/>
        </w:rPr>
        <w:t>focuses on</w:t>
      </w:r>
      <w:r w:rsidRPr="00EE496F">
        <w:rPr>
          <w:bCs/>
        </w:rPr>
        <w:t xml:space="preserve"> </w:t>
      </w:r>
      <w:r>
        <w:rPr>
          <w:bCs/>
        </w:rPr>
        <w:t>bicycle</w:t>
      </w:r>
      <w:r w:rsidRPr="00EE496F">
        <w:rPr>
          <w:bCs/>
        </w:rPr>
        <w:t xml:space="preserve"> infrastructure and is where city governments can have the most impact.</w:t>
      </w:r>
    </w:p>
    <w:p w14:paraId="6F7B287F" w14:textId="30DC6766" w:rsidR="00FF6B3C" w:rsidRDefault="00FF6B3C" w:rsidP="00FF6B3C">
      <w:r>
        <w:t xml:space="preserve">The Reduction and Replacement Solutions (RRS) model was used to evaluate the impacts of increased e-bike usage around the world from 2014 to 2060 with primary results being reported here for the period 2020-2050. The current adoption of bicycle infrastructure was found to be about 2.6% of the total addressable market globally with higher adoption rates in Asia and some parts of Europe. </w:t>
      </w:r>
    </w:p>
    <w:p w14:paraId="018EFDB8" w14:textId="05BFAF52" w:rsidR="00FF6B3C" w:rsidRDefault="00FF6B3C" w:rsidP="00FF6B3C">
      <w:r>
        <w:t xml:space="preserve">Projections of increasing </w:t>
      </w:r>
      <w:r w:rsidR="00AE1E1C">
        <w:t>bicycle infrastructure is used to</w:t>
      </w:r>
      <w:r>
        <w:t xml:space="preserve"> estimate growth in actual passenger-kilometers travelled</w:t>
      </w:r>
      <w:r w:rsidR="00AE1E1C">
        <w:t xml:space="preserve"> by bicycle infrastructure</w:t>
      </w:r>
      <w:r>
        <w:t xml:space="preserve">. This number is then compared to the travel that would have happened in the absence of </w:t>
      </w:r>
      <w:r w:rsidR="00AE1E1C">
        <w:t>bicycle infrastructure</w:t>
      </w:r>
      <w:r>
        <w:t>—coming from automobiles</w:t>
      </w:r>
      <w:r w:rsidR="00AE1E1C">
        <w:t xml:space="preserve"> in car lanes</w:t>
      </w:r>
      <w:r>
        <w:t xml:space="preserve">. The net cost and carbon emissions are calculated based on current mode share splits and how those splits may shift in the next thirty years. </w:t>
      </w:r>
    </w:p>
    <w:p w14:paraId="029BF267" w14:textId="76E714F2" w:rsidR="00FF6B3C" w:rsidRDefault="00FF6B3C" w:rsidP="00FF6B3C">
      <w:r>
        <w:t xml:space="preserve">The model </w:t>
      </w:r>
      <w:r w:rsidR="00AE1E1C">
        <w:t>uses several</w:t>
      </w:r>
      <w:r>
        <w:t xml:space="preserve"> sources for </w:t>
      </w:r>
      <w:r w:rsidR="00AE1E1C">
        <w:t>bicycle infrastructure</w:t>
      </w:r>
      <w:r>
        <w:t xml:space="preserve"> statistics: International Transportation Forum Transport Outlook, the Institute for Transportation and Development Policy’s Global High-Shift Cycling scenario, a</w:t>
      </w:r>
      <w:r w:rsidR="00AE1E1C">
        <w:t>nd actual project data from bicycle infrastructure including length, and use before and after the construction</w:t>
      </w:r>
      <w:r>
        <w:t xml:space="preserve">. Based on these sources, current adoption is estimated to be </w:t>
      </w:r>
      <w:r w:rsidR="00AE1E1C">
        <w:t>77</w:t>
      </w:r>
      <w:r>
        <w:t xml:space="preserve">9 billion passenger-kilometers (PKM) of </w:t>
      </w:r>
      <w:r w:rsidR="00AE1E1C">
        <w:t>bicycle infrastructure use</w:t>
      </w:r>
      <w:r>
        <w:t xml:space="preserve"> around the world, with the great majority of those PKM coming from </w:t>
      </w:r>
      <w:r w:rsidR="00AE1E1C">
        <w:t>Asi</w:t>
      </w:r>
      <w:r>
        <w:t xml:space="preserve">a. The model then projects </w:t>
      </w:r>
      <w:r w:rsidR="00AE1E1C">
        <w:t>bicycle infrastructure</w:t>
      </w:r>
      <w:r>
        <w:t xml:space="preserve"> PKM to increase to over </w:t>
      </w:r>
      <w:r w:rsidR="00AE1E1C">
        <w:t>259</w:t>
      </w:r>
      <w:r w:rsidR="00274B9D">
        <w:t>2</w:t>
      </w:r>
      <w:r>
        <w:t xml:space="preserve"> billion PKM by 2050, approximately </w:t>
      </w:r>
      <w:r w:rsidR="00AE1E1C">
        <w:t>5.0</w:t>
      </w:r>
      <w:r w:rsidR="00274B9D">
        <w:t>2</w:t>
      </w:r>
      <w:r>
        <w:t xml:space="preserve">% of the total estimated market for urban PKM. </w:t>
      </w:r>
    </w:p>
    <w:p w14:paraId="6D7F86BD" w14:textId="3422D9C9" w:rsidR="0083429B" w:rsidRPr="00EE496F" w:rsidRDefault="00FF6B3C" w:rsidP="00FF6B3C">
      <w:pPr>
        <w:sectPr w:rsidR="0083429B" w:rsidRPr="00EE496F" w:rsidSect="00F26176">
          <w:footerReference w:type="even" r:id="rId15"/>
          <w:footerReference w:type="default" r:id="rId16"/>
          <w:pgSz w:w="12240" w:h="15840"/>
          <w:pgMar w:top="1440" w:right="1440" w:bottom="1440" w:left="1440" w:header="720" w:footer="720" w:gutter="0"/>
          <w:pgNumType w:fmt="upperRoman"/>
          <w:cols w:space="720"/>
        </w:sectPr>
      </w:pPr>
      <w:r>
        <w:t xml:space="preserve">The results of the analysis show that </w:t>
      </w:r>
      <w:r w:rsidR="00AE1E1C">
        <w:t>bicycle infrastructure</w:t>
      </w:r>
      <w:r>
        <w:t xml:space="preserve"> represent</w:t>
      </w:r>
      <w:r w:rsidR="00AE1E1C">
        <w:t>s</w:t>
      </w:r>
      <w:r>
        <w:t xml:space="preserve"> a net financial benefit for the </w:t>
      </w:r>
      <w:r w:rsidR="00AE1E1C">
        <w:t>cities that build</w:t>
      </w:r>
      <w:r>
        <w:t xml:space="preserve"> them, as well as a net greenhouse gas (GHG) benefit for the globe. Given the projections described above and the emissions factors of different travel modes, </w:t>
      </w:r>
      <w:r w:rsidR="00AE1E1C">
        <w:t>bicycle in</w:t>
      </w:r>
      <w:r w:rsidR="0021018F">
        <w:t>f</w:t>
      </w:r>
      <w:r w:rsidR="00AE1E1C">
        <w:t>rastructure</w:t>
      </w:r>
      <w:r>
        <w:t xml:space="preserve"> could prevent the release of </w:t>
      </w:r>
      <w:r w:rsidR="00AE1E1C">
        <w:t>2.</w:t>
      </w:r>
      <w:r w:rsidR="00266935">
        <w:t>73</w:t>
      </w:r>
      <w:r>
        <w:t xml:space="preserve"> cumulative gigatons of carbon dioxide-equivalents and save </w:t>
      </w:r>
      <w:r w:rsidR="00AE1E1C">
        <w:t xml:space="preserve">cities </w:t>
      </w:r>
      <w:r>
        <w:t>$</w:t>
      </w:r>
      <w:r w:rsidR="00AE1E1C">
        <w:t>2</w:t>
      </w:r>
      <w:r w:rsidR="00266935">
        <w:t>746</w:t>
      </w:r>
      <w:r>
        <w:t xml:space="preserve"> billion in savings over the lifetime of the </w:t>
      </w:r>
      <w:r w:rsidR="00AE1E1C">
        <w:t>bicycle infrastructure.</w:t>
      </w:r>
      <w:r>
        <w:t xml:space="preserve"> Significant factors in these calculations are the </w:t>
      </w:r>
      <w:r w:rsidR="00AE1E1C">
        <w:t>construction and maintenance costs for car lanes and bicycle infrastructure</w:t>
      </w:r>
      <w:r>
        <w:t>.</w:t>
      </w:r>
    </w:p>
    <w:p w14:paraId="34916870" w14:textId="20EA59C6" w:rsidR="00E815C8" w:rsidRPr="00EE496F" w:rsidRDefault="551A77D0" w:rsidP="00EB247F">
      <w:pPr>
        <w:pStyle w:val="Heading1"/>
      </w:pPr>
      <w:bookmarkStart w:id="4" w:name="_Toc80817949"/>
      <w:r w:rsidRPr="00EE496F">
        <w:lastRenderedPageBreak/>
        <w:t>Literature Review</w:t>
      </w:r>
      <w:bookmarkEnd w:id="4"/>
    </w:p>
    <w:p w14:paraId="0DB56C61" w14:textId="01FF7A99" w:rsidR="00AD60B5" w:rsidRPr="00EE496F" w:rsidRDefault="00FB395A" w:rsidP="00A11E20">
      <w:r w:rsidRPr="00EE496F">
        <w:t xml:space="preserve">Transport produces </w:t>
      </w:r>
      <w:r w:rsidR="00C40B4B" w:rsidRPr="00EE496F">
        <w:t xml:space="preserve">14% of all emissions globally which amounts to </w:t>
      </w:r>
      <w:r w:rsidRPr="00EE496F">
        <w:t>around 8 gigatons of CO</w:t>
      </w:r>
      <w:r w:rsidRPr="00EE496F">
        <w:rPr>
          <w:vertAlign w:val="subscript"/>
        </w:rPr>
        <w:t>2</w:t>
      </w:r>
      <w:r w:rsidRPr="00EE496F">
        <w:t>-equivalent greenhouse gas emissions</w:t>
      </w:r>
      <w:r w:rsidR="00C40B4B" w:rsidRPr="00EE496F">
        <w:t>. Transport is responsible for</w:t>
      </w:r>
      <w:r w:rsidRPr="00EE496F">
        <w:t xml:space="preserve"> 24% of energy-related emissions </w:t>
      </w:r>
      <w:r w:rsidR="00337170" w:rsidRPr="00EE496F">
        <w:fldChar w:fldCharType="begin"/>
      </w:r>
      <w:r w:rsidR="00266935">
        <w:instrText xml:space="preserve"> ADDIN ZOTERO_ITEM CSL_CITATION {"citationID":"ayDfUiLx","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337170" w:rsidRPr="00EE496F">
        <w:fldChar w:fldCharType="separate"/>
      </w:r>
      <w:r w:rsidR="00337170" w:rsidRPr="00EE496F">
        <w:rPr>
          <w:rFonts w:cs="Times New Roman"/>
        </w:rPr>
        <w:t>(IEA, 2018)</w:t>
      </w:r>
      <w:r w:rsidR="00337170" w:rsidRPr="00EE496F">
        <w:fldChar w:fldCharType="end"/>
      </w:r>
      <w:r w:rsidRPr="00EE496F">
        <w:t xml:space="preserve">. </w:t>
      </w:r>
      <w:r w:rsidR="006A3F77" w:rsidRPr="00EE496F">
        <w:t>Of this, the largest contribution (51%) is from personal vehicles including car</w:t>
      </w:r>
      <w:r w:rsidR="00C40B4B" w:rsidRPr="00EE496F">
        <w:t>s</w:t>
      </w:r>
      <w:r w:rsidR="006A3F77" w:rsidRPr="00EE496F">
        <w:t>, sport utility vehicle</w:t>
      </w:r>
      <w:r w:rsidR="00C40B4B" w:rsidRPr="00EE496F">
        <w:t>s</w:t>
      </w:r>
      <w:r w:rsidR="006A3F77" w:rsidRPr="00EE496F">
        <w:t xml:space="preserve"> (SUV</w:t>
      </w:r>
      <w:r w:rsidR="00C40B4B" w:rsidRPr="00EE496F">
        <w:t>s</w:t>
      </w:r>
      <w:r w:rsidR="006A3F77" w:rsidRPr="00EE496F">
        <w:t>), light truck</w:t>
      </w:r>
      <w:r w:rsidR="00C40B4B" w:rsidRPr="00EE496F">
        <w:t>s</w:t>
      </w:r>
      <w:r w:rsidR="006A3F77" w:rsidRPr="00EE496F">
        <w:t xml:space="preserve"> and motorbike</w:t>
      </w:r>
      <w:r w:rsidR="00C40B4B" w:rsidRPr="00EE496F">
        <w:t>s as a group. Medium and large trucks and buses contribute to 27% of transport emissions followed by aviation and sea shipping which contribute 10% each</w:t>
      </w:r>
      <w:r w:rsidR="00A11E20" w:rsidRPr="00EE496F">
        <w:t xml:space="preserve"> </w:t>
      </w:r>
      <w:r w:rsidR="00A11E20" w:rsidRPr="00EE496F">
        <w:fldChar w:fldCharType="begin"/>
      </w:r>
      <w:r w:rsidR="00A11E20" w:rsidRPr="00EE496F">
        <w:instrText xml:space="preserve"> ADDIN ZOTERO_ITEM CSL_CITATION {"citationID":"svDXHCvF","properties":{"formattedCitation":"(IEA, 2017)","plainCitation":"(IEA, 2017)","noteIndex":0},"citationItems":[{"id":18380,"uris":["http://zotero.org/groups/2241942/items/N3UJ3HYE"],"uri":["http://zotero.org/groups/2241942/items/N3UJ3HYE"],"itemData":{"id":18380,"type":"article","publisher":"OECD/IEA","title":"Global EV Outlook 2017 - Two million and counting","author":[{"literal":"IEA"}],"issued":{"date-parts":[["2017"]]}}}],"schema":"https://github.com/citation-style-language/schema/raw/master/csl-citation.json"} </w:instrText>
      </w:r>
      <w:r w:rsidR="00A11E20" w:rsidRPr="00EE496F">
        <w:fldChar w:fldCharType="separate"/>
      </w:r>
      <w:r w:rsidR="00A11E20" w:rsidRPr="00EE496F">
        <w:rPr>
          <w:rFonts w:cs="Times New Roman"/>
        </w:rPr>
        <w:t>(IEA, 2017)</w:t>
      </w:r>
      <w:r w:rsidR="00A11E20" w:rsidRPr="00EE496F">
        <w:fldChar w:fldCharType="end"/>
      </w:r>
      <w:r w:rsidR="00C40B4B" w:rsidRPr="00EE496F">
        <w:t xml:space="preserve">. </w:t>
      </w:r>
      <w:r w:rsidR="00A11E20" w:rsidRPr="00EE496F">
        <w:t xml:space="preserve">Transport is derived from economic growth meaning that the movement of people and goods increases as countries develop. </w:t>
      </w:r>
      <w:r w:rsidR="00C40B4B" w:rsidRPr="00EE496F">
        <w:t xml:space="preserve">Transport emissions can be reduced through avoiding motorized transport, shifting transport to more efficient modes and improving efficiency of motorized modes. </w:t>
      </w:r>
    </w:p>
    <w:p w14:paraId="6E936EA3" w14:textId="7D419999" w:rsidR="00C37F33" w:rsidRPr="00EE496F" w:rsidRDefault="001842B4" w:rsidP="00C37F33">
      <w:pPr>
        <w:pStyle w:val="Heading2"/>
      </w:pPr>
      <w:bookmarkStart w:id="5" w:name="_Toc80817950"/>
      <w:r w:rsidRPr="00EE496F">
        <w:t>State of Bicycle Infrastructure</w:t>
      </w:r>
      <w:bookmarkEnd w:id="5"/>
    </w:p>
    <w:p w14:paraId="39B9AC52" w14:textId="3ACFD314" w:rsidR="001842B4" w:rsidRPr="00EE496F" w:rsidRDefault="001842B4" w:rsidP="001842B4">
      <w:pPr>
        <w:rPr>
          <w:bCs/>
        </w:rPr>
      </w:pPr>
      <w:r w:rsidRPr="00EE496F">
        <w:rPr>
          <w:bCs/>
        </w:rPr>
        <w:t xml:space="preserve">Bicycle infrastructure entails all of the characteristics of the built environment that enable and encourage bicycle riding as a mode of transport. This includes bicycle lanes of all types, but also secondary facilities such as bike parking and workplace showers for commuters to clean up before beginning the workday. The League of American Bicyclists, which works to improve the quality of bicycling and tracks bike-friendly cities, businesses, and universities, has identified “Five E’s” of bicycle infrastructure: engineering, equity encouragement, education, and evaluation </w:t>
      </w:r>
      <w:r w:rsidRPr="00EE496F">
        <w:rPr>
          <w:bCs/>
        </w:rPr>
        <w:fldChar w:fldCharType="begin"/>
      </w:r>
      <w:r w:rsidRPr="00EE496F">
        <w:rPr>
          <w:bCs/>
        </w:rPr>
        <w:instrText xml:space="preserve"> ADDIN ZOTERO_ITEM CSL_CITATION {"citationID":"wVJ8mG9E","properties":{"formattedCitation":"(Murphy, 2020)","plainCitation":"(Murphy, 2020)","noteIndex":0},"citationItems":[{"id":18673,"uris":["http://zotero.org/groups/2241942/items/4B9XX6YZ"],"uri":["http://zotero.org/groups/2241942/items/4B9XX6YZ"],"itemData":{"id":18673,"type":"webpage","container-title":"League of American Bicyclists","genre":"Text","title":"The 5 E's","URL":"https://www.bikeleague.org/5-Es","author":[{"family":"Murphy","given":"Liz"}],"accessed":{"date-parts":[["2021",7,12]]},"issued":{"date-parts":[["2020"]]}}}],"schema":"https://github.com/citation-style-language/schema/raw/master/csl-citation.json"} </w:instrText>
      </w:r>
      <w:r w:rsidRPr="00EE496F">
        <w:rPr>
          <w:bCs/>
        </w:rPr>
        <w:fldChar w:fldCharType="separate"/>
      </w:r>
      <w:r w:rsidRPr="00EE496F">
        <w:rPr>
          <w:rFonts w:cs="Times New Roman"/>
        </w:rPr>
        <w:t>(Murphy, 2020)</w:t>
      </w:r>
      <w:r w:rsidRPr="00EE496F">
        <w:rPr>
          <w:bCs/>
        </w:rPr>
        <w:fldChar w:fldCharType="end"/>
      </w:r>
      <w:r w:rsidRPr="00EE496F">
        <w:rPr>
          <w:bCs/>
        </w:rPr>
        <w:t>. This report will focus on the first E, engineering, which includes bike road infrastructure and is where city governments can have the most impact.</w:t>
      </w:r>
    </w:p>
    <w:p w14:paraId="514A5102" w14:textId="77777777" w:rsidR="008D4C30" w:rsidRPr="00EE496F" w:rsidRDefault="008D4C30" w:rsidP="008D4C30">
      <w:pPr>
        <w:rPr>
          <w:bCs/>
        </w:rPr>
      </w:pPr>
      <w:r w:rsidRPr="00EE496F">
        <w:t xml:space="preserve">A complete study of the impact of bicycle infrastructure on bicycle mode share increases will need to examine the role of electric bicycles. These bicycles, often called e-bikes, have recently become economical for significant numbers of commuters. Compared to conventional bicycles, </w:t>
      </w:r>
      <w:r w:rsidRPr="00EE496F">
        <w:rPr>
          <w:bCs/>
        </w:rPr>
        <w:t>electric bicycles increase the feasible commuting range, make cycling more accessible to riders who have physical disabilities or limitations, and facilitate riding in areas with steep inclines. In essence, more robust bicycle infrastructure will promote conventional and electric bicycles simultaneously, but because e-bikes have different economic and environmental impacts from conventional bicycles (emissions associated with battery charging, disposal costs for batteries, and higher purchase costs), they will be treated as a distinct technology and examined in another Drawdown solution report.</w:t>
      </w:r>
    </w:p>
    <w:p w14:paraId="2E6A5994" w14:textId="4A15F29A" w:rsidR="001842B4" w:rsidRPr="00EE496F" w:rsidRDefault="001842B4" w:rsidP="001842B4">
      <w:pPr>
        <w:pStyle w:val="Heading3"/>
      </w:pPr>
      <w:bookmarkStart w:id="6" w:name="_Toc80817951"/>
      <w:r w:rsidRPr="00EE496F">
        <w:t>Bike Lane Types</w:t>
      </w:r>
      <w:bookmarkEnd w:id="6"/>
    </w:p>
    <w:p w14:paraId="65571117" w14:textId="46E3723C" w:rsidR="001842B4" w:rsidRPr="00EE496F" w:rsidRDefault="001842B4" w:rsidP="00D64942">
      <w:pPr>
        <w:spacing w:after="0"/>
        <w:rPr>
          <w:bCs/>
        </w:rPr>
      </w:pPr>
      <w:r w:rsidRPr="00EE496F">
        <w:rPr>
          <w:bCs/>
        </w:rPr>
        <w:t xml:space="preserve">Most bicyclists prefer to ride on designated paths and facilities, and research has shown that new bike paths in cities lead to increased bike ridership. It is important to note however that there are several types of bike infrastructure facilities that each have different costs and lead to different levels of increased bike ridership. </w:t>
      </w:r>
      <w:r w:rsidRPr="00EE496F">
        <w:rPr>
          <w:bCs/>
        </w:rPr>
        <w:lastRenderedPageBreak/>
        <w:t>The National Association of City Transportation Officials describes three types of bike route infrastructure: bike lanes, cycle tracks, and bike boulevards. Bike lanes are defined as “a portion of the roadway that has been designated by striping, signage, and pavement markings for the exclusive or preferential use of bicyclists” with no physical barrier between bicycles and cars. A cycle track is defined as “an exclusive bike facility that ... is physically separated from motor traffic and distinct from the sidewalk.” Finally, a bike boulevard is described as a street with “low motorized traffic volumes and speeds, designated to give bicycle travel priority,”</w:t>
      </w:r>
      <w:r w:rsidR="00D64942" w:rsidRPr="00EE496F">
        <w:rPr>
          <w:bCs/>
        </w:rPr>
        <w:t xml:space="preserve"> </w:t>
      </w:r>
      <w:r w:rsidR="00D64942" w:rsidRPr="00EE496F">
        <w:rPr>
          <w:bCs/>
        </w:rPr>
        <w:fldChar w:fldCharType="begin"/>
      </w:r>
      <w:r w:rsidR="00D64942" w:rsidRPr="00EE496F">
        <w:rPr>
          <w:bCs/>
        </w:rPr>
        <w:instrText xml:space="preserve"> ADDIN ZOTERO_ITEM CSL_CITATION {"citationID":"WP2K3Zud","properties":{"formattedCitation":"(National Association of City Transportation Officials, 2014)","plainCitation":"(National Association of City Transportation Officials, 2014)","noteIndex":0},"citationItems":[{"id":18675,"uris":["http://zotero.org/groups/2241942/items/E5LDICY5"],"uri":["http://zotero.org/groups/2241942/items/E5LDICY5"],"itemData":{"id":18675,"type":"webpage","abstract":"A Bike Lane is defined as a portion of the roadway that has been designated by striping, signage, and pavement markings for the preferential or exclusive use of bicyclists.","container-title":"National Association of City Transportation Officials","language":"en-US","title":"Bike Lanes","URL":"https://nacto.org/publication/urban-bikeway-design-guide/bike-lanes/","author":[{"family":"National Association of City Transportation Officials","given":""}],"accessed":{"date-parts":[["2021",7,13]]},"issued":{"date-parts":[["2014",12,14]]}}}],"schema":"https://github.com/citation-style-language/schema/raw/master/csl-citation.json"} </w:instrText>
      </w:r>
      <w:r w:rsidR="00D64942" w:rsidRPr="00EE496F">
        <w:rPr>
          <w:bCs/>
        </w:rPr>
        <w:fldChar w:fldCharType="separate"/>
      </w:r>
      <w:r w:rsidR="00D64942" w:rsidRPr="00EE496F">
        <w:rPr>
          <w:rFonts w:cs="Times New Roman"/>
        </w:rPr>
        <w:t>(National Association of City Transportation Officials, 2014)</w:t>
      </w:r>
      <w:r w:rsidR="00D64942" w:rsidRPr="00EE496F">
        <w:rPr>
          <w:bCs/>
        </w:rPr>
        <w:fldChar w:fldCharType="end"/>
      </w:r>
      <w:r w:rsidRPr="00EE496F">
        <w:rPr>
          <w:bCs/>
        </w:rPr>
        <w:t xml:space="preserve">. It is difficult to assess what percentage of the whole each type of bike infrastructure makes up, but the most common type of the three is the on-road bike lane. This type of lane requires little more than paint on the road, although it is possible to create bike lanes with buffer zones that require more planning and higher cost. Cycle tracks are most common in the bike riding capitols of the world such as The Netherlands, Copenhagen, Denmark, and Davis, California. These facilities require the most planning and have the highest associated costs, though in turn they incentivize the most induced bicycle ridership. Bike boulevards require the least investment in infrastructure, but perhaps greater planning than many bike lanes. Because bicycles are expected to act like motor vehicles in bike boulevards, their locations, lengths, and signage must be chosen carefully. </w:t>
      </w:r>
    </w:p>
    <w:p w14:paraId="1EA238DF" w14:textId="5B6323E9" w:rsidR="001B0E76" w:rsidRPr="00EE496F" w:rsidRDefault="001B0E76" w:rsidP="00D64942">
      <w:pPr>
        <w:spacing w:after="0"/>
        <w:rPr>
          <w:bCs/>
        </w:rPr>
      </w:pPr>
      <w:r w:rsidRPr="00EE496F">
        <w:rPr>
          <w:bCs/>
        </w:rPr>
        <w:t xml:space="preserve">One popular method for integrating bike lanes into urban areas is to implement what is popularly referred to as a “road diet”. </w:t>
      </w:r>
      <w:r w:rsidR="00BE2018" w:rsidRPr="00EE496F">
        <w:rPr>
          <w:bCs/>
        </w:rPr>
        <w:t xml:space="preserve">This is done through either reducing the width of the lanes or reducing the number of lanes. </w:t>
      </w:r>
      <w:r w:rsidRPr="00EE496F">
        <w:rPr>
          <w:bCs/>
        </w:rPr>
        <w:t>If a typical roadway includes two traffic lanes in each direction, a road diet would reduce that to one lane in each direction with a shared center turning lane. The leftover space would then be used for bike lanes or cycle tracks.</w:t>
      </w:r>
      <w:r w:rsidR="00BE2018" w:rsidRPr="00EE496F">
        <w:rPr>
          <w:bCs/>
        </w:rPr>
        <w:t xml:space="preserve"> It could also</w:t>
      </w:r>
      <w:r w:rsidRPr="00EE496F">
        <w:rPr>
          <w:bCs/>
        </w:rPr>
        <w:t xml:space="preserve"> </w:t>
      </w:r>
      <w:r w:rsidR="00BE2018" w:rsidRPr="00EE496F">
        <w:rPr>
          <w:bCs/>
        </w:rPr>
        <w:t xml:space="preserve">reduce the width of the existing lanes and use the new space for bike lanes or cycle tracks. </w:t>
      </w:r>
    </w:p>
    <w:p w14:paraId="58378315" w14:textId="77777777" w:rsidR="001842B4" w:rsidRPr="00EE496F" w:rsidRDefault="001842B4" w:rsidP="001842B4">
      <w:pPr>
        <w:keepNext/>
        <w:spacing w:after="0"/>
        <w:jc w:val="center"/>
      </w:pPr>
      <w:r w:rsidRPr="00EE496F">
        <w:rPr>
          <w:noProof/>
          <w:lang w:eastAsia="en-US"/>
        </w:rPr>
        <w:lastRenderedPageBreak/>
        <w:drawing>
          <wp:inline distT="0" distB="0" distL="0" distR="0" wp14:anchorId="6B25A0D7" wp14:editId="1D985B28">
            <wp:extent cx="2199419" cy="2944863"/>
            <wp:effectExtent l="0" t="0" r="0" b="8255"/>
            <wp:docPr id="1" name="Picture 1" descr="https://upload.wikimedia.org/wikipedia/commons/thumb/2/29/ParkBlvd_BikeLane.jpg/574px-ParkBlvd_BikeLa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2/29/ParkBlvd_BikeLane.jpg/574px-ParkBlvd_BikeLa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00730" cy="2946619"/>
                    </a:xfrm>
                    <a:prstGeom prst="rect">
                      <a:avLst/>
                    </a:prstGeom>
                    <a:noFill/>
                    <a:ln>
                      <a:noFill/>
                    </a:ln>
                  </pic:spPr>
                </pic:pic>
              </a:graphicData>
            </a:graphic>
          </wp:inline>
        </w:drawing>
      </w:r>
    </w:p>
    <w:p w14:paraId="64ACB3C3" w14:textId="77777777" w:rsidR="001842B4" w:rsidRPr="00EE496F" w:rsidRDefault="001842B4" w:rsidP="001842B4">
      <w:pPr>
        <w:pStyle w:val="Caption"/>
        <w:jc w:val="center"/>
        <w:rPr>
          <w:bCs/>
        </w:rPr>
      </w:pPr>
      <w:bookmarkStart w:id="7" w:name="_Toc18607899"/>
      <w:bookmarkStart w:id="8" w:name="_Toc80817990"/>
      <w:r w:rsidRPr="00EE496F">
        <w:t xml:space="preserve">Figur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Figure \* ARABIC \s 1 </w:instrText>
      </w:r>
      <w:r w:rsidR="00963BBF">
        <w:fldChar w:fldCharType="separate"/>
      </w:r>
      <w:r w:rsidRPr="00EE496F">
        <w:t>2</w:t>
      </w:r>
      <w:r w:rsidR="00963BBF">
        <w:fldChar w:fldCharType="end"/>
      </w:r>
      <w:r w:rsidRPr="00EE496F">
        <w:t xml:space="preserve"> A typical bike lane</w:t>
      </w:r>
      <w:r w:rsidRPr="00EE496F">
        <w:rPr>
          <w:bCs/>
        </w:rPr>
        <w:t>. Source: Wikimedia Commons</w:t>
      </w:r>
      <w:r w:rsidRPr="00EE496F">
        <w:rPr>
          <w:rStyle w:val="FootnoteReference"/>
          <w:bCs/>
        </w:rPr>
        <w:footnoteReference w:id="1"/>
      </w:r>
      <w:bookmarkEnd w:id="7"/>
      <w:bookmarkEnd w:id="8"/>
    </w:p>
    <w:p w14:paraId="507938B3" w14:textId="77777777" w:rsidR="001842B4" w:rsidRPr="00EE496F" w:rsidRDefault="001842B4" w:rsidP="001842B4">
      <w:pPr>
        <w:pStyle w:val="Caption"/>
        <w:spacing w:after="0"/>
        <w:jc w:val="center"/>
      </w:pPr>
      <w:r w:rsidRPr="00EE496F">
        <w:rPr>
          <w:noProof/>
          <w:lang w:eastAsia="en-US"/>
        </w:rPr>
        <w:drawing>
          <wp:inline distT="0" distB="0" distL="0" distR="0" wp14:anchorId="78EDDB87" wp14:editId="580BCD9E">
            <wp:extent cx="3200311" cy="2400300"/>
            <wp:effectExtent l="0" t="0" r="635" b="0"/>
            <wp:docPr id="2" name="Picture 2" descr="File:Bicycle boulevard on 14th Street, Albuquerque N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le:Bicycle boulevard on 14th Street, Albuquerque N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3649" cy="2402804"/>
                    </a:xfrm>
                    <a:prstGeom prst="rect">
                      <a:avLst/>
                    </a:prstGeom>
                    <a:noFill/>
                    <a:ln>
                      <a:noFill/>
                    </a:ln>
                  </pic:spPr>
                </pic:pic>
              </a:graphicData>
            </a:graphic>
          </wp:inline>
        </w:drawing>
      </w:r>
    </w:p>
    <w:p w14:paraId="55810457" w14:textId="77777777" w:rsidR="001842B4" w:rsidRPr="00EE496F" w:rsidRDefault="001842B4" w:rsidP="001842B4">
      <w:pPr>
        <w:pStyle w:val="Caption"/>
        <w:spacing w:after="0"/>
        <w:jc w:val="center"/>
        <w:rPr>
          <w:bCs/>
          <w:vanish/>
          <w:specVanish/>
        </w:rPr>
      </w:pPr>
      <w:bookmarkStart w:id="9" w:name="_Toc18607900"/>
      <w:bookmarkStart w:id="10" w:name="_Toc80817991"/>
      <w:r w:rsidRPr="00EE496F">
        <w:t xml:space="preserve">Figur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Figure \* ARABIC \s 1 </w:instrText>
      </w:r>
      <w:r w:rsidR="00963BBF">
        <w:fldChar w:fldCharType="separate"/>
      </w:r>
      <w:r w:rsidRPr="00EE496F">
        <w:t>3</w:t>
      </w:r>
      <w:r w:rsidR="00963BBF">
        <w:fldChar w:fldCharType="end"/>
      </w:r>
      <w:r w:rsidRPr="00EE496F">
        <w:rPr>
          <w:bCs/>
        </w:rPr>
        <w:t xml:space="preserve"> A bike boulevard</w:t>
      </w:r>
      <w:bookmarkEnd w:id="9"/>
      <w:bookmarkEnd w:id="10"/>
    </w:p>
    <w:p w14:paraId="51906B3A" w14:textId="77777777" w:rsidR="001842B4" w:rsidRPr="00EE496F" w:rsidRDefault="001842B4" w:rsidP="001842B4">
      <w:pPr>
        <w:pStyle w:val="Caption"/>
        <w:spacing w:after="0"/>
        <w:jc w:val="center"/>
        <w:rPr>
          <w:rFonts w:asciiTheme="majorHAnsi" w:eastAsiaTheme="majorEastAsia" w:hAnsiTheme="majorHAnsi" w:cstheme="majorBidi"/>
          <w:b/>
          <w:bCs/>
          <w:color w:val="000000" w:themeColor="text1"/>
        </w:rPr>
      </w:pPr>
      <w:r w:rsidRPr="00EE496F">
        <w:rPr>
          <w:bCs/>
        </w:rPr>
        <w:t xml:space="preserve"> , this example denoted by a street sign without road markings. Source: Wikimedia Commons</w:t>
      </w:r>
      <w:r w:rsidRPr="00EE496F">
        <w:rPr>
          <w:rStyle w:val="FootnoteReference"/>
          <w:bCs/>
        </w:rPr>
        <w:footnoteReference w:id="2"/>
      </w:r>
      <w:r w:rsidRPr="00EE496F">
        <w:rPr>
          <w:bCs/>
        </w:rPr>
        <w:t xml:space="preserve"> </w:t>
      </w:r>
    </w:p>
    <w:p w14:paraId="2C6E5FF2" w14:textId="77777777" w:rsidR="001842B4" w:rsidRPr="00EE496F" w:rsidRDefault="001842B4" w:rsidP="001842B4">
      <w:pPr>
        <w:pStyle w:val="Caption"/>
        <w:spacing w:after="0"/>
        <w:jc w:val="center"/>
      </w:pPr>
      <w:r w:rsidRPr="00EE496F">
        <w:rPr>
          <w:rFonts w:asciiTheme="majorHAnsi" w:eastAsiaTheme="majorEastAsia" w:hAnsiTheme="majorHAnsi" w:cstheme="majorBidi"/>
          <w:bCs/>
          <w:noProof/>
          <w:color w:val="000000" w:themeColor="text1"/>
          <w:lang w:eastAsia="en-US"/>
        </w:rPr>
        <w:lastRenderedPageBreak/>
        <w:drawing>
          <wp:inline distT="0" distB="0" distL="0" distR="0" wp14:anchorId="57DBFEBD" wp14:editId="2DC8786C">
            <wp:extent cx="3187065" cy="24003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cle track.jpg"/>
                    <pic:cNvPicPr/>
                  </pic:nvPicPr>
                  <pic:blipFill>
                    <a:blip r:embed="rId19">
                      <a:extLst>
                        <a:ext uri="{28A0092B-C50C-407E-A947-70E740481C1C}">
                          <a14:useLocalDpi xmlns:a14="http://schemas.microsoft.com/office/drawing/2010/main" val="0"/>
                        </a:ext>
                      </a:extLst>
                    </a:blip>
                    <a:stretch>
                      <a:fillRect/>
                    </a:stretch>
                  </pic:blipFill>
                  <pic:spPr>
                    <a:xfrm>
                      <a:off x="0" y="0"/>
                      <a:ext cx="3187065" cy="2400300"/>
                    </a:xfrm>
                    <a:prstGeom prst="rect">
                      <a:avLst/>
                    </a:prstGeom>
                  </pic:spPr>
                </pic:pic>
              </a:graphicData>
            </a:graphic>
          </wp:inline>
        </w:drawing>
      </w:r>
    </w:p>
    <w:p w14:paraId="21639285" w14:textId="77777777" w:rsidR="001842B4" w:rsidRPr="00EE496F" w:rsidRDefault="001842B4" w:rsidP="001842B4">
      <w:pPr>
        <w:pStyle w:val="Caption"/>
        <w:spacing w:after="0"/>
        <w:jc w:val="center"/>
        <w:rPr>
          <w:vanish/>
          <w:specVanish/>
        </w:rPr>
      </w:pPr>
      <w:bookmarkStart w:id="11" w:name="_Toc18607901"/>
      <w:bookmarkStart w:id="12" w:name="_Toc80817992"/>
      <w:r w:rsidRPr="00EE496F">
        <w:t xml:space="preserve">Figur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Figure \* ARABIC \s 1 </w:instrText>
      </w:r>
      <w:r w:rsidR="00963BBF">
        <w:fldChar w:fldCharType="separate"/>
      </w:r>
      <w:r w:rsidRPr="00EE496F">
        <w:t>4</w:t>
      </w:r>
      <w:r w:rsidR="00963BBF">
        <w:fldChar w:fldCharType="end"/>
      </w:r>
      <w:r w:rsidRPr="00EE496F">
        <w:rPr>
          <w:bCs/>
        </w:rPr>
        <w:t xml:space="preserve"> C</w:t>
      </w:r>
      <w:r w:rsidRPr="00EE496F">
        <w:t>ycle track</w:t>
      </w:r>
      <w:bookmarkEnd w:id="11"/>
      <w:bookmarkEnd w:id="12"/>
    </w:p>
    <w:p w14:paraId="03F8B65C" w14:textId="77777777" w:rsidR="001842B4" w:rsidRPr="00EE496F" w:rsidRDefault="001842B4" w:rsidP="001842B4">
      <w:pPr>
        <w:pStyle w:val="Caption"/>
        <w:spacing w:after="0"/>
        <w:jc w:val="center"/>
      </w:pPr>
      <w:r w:rsidRPr="00EE496F">
        <w:t xml:space="preserve"> , a physically segregated lane for the exclusive use of non-motorized vehicles. Source: Wikimedia Commons</w:t>
      </w:r>
      <w:r w:rsidRPr="00EE496F">
        <w:rPr>
          <w:rStyle w:val="FootnoteReference"/>
        </w:rPr>
        <w:footnoteReference w:id="3"/>
      </w:r>
      <w:r w:rsidRPr="00EE496F">
        <w:t xml:space="preserve"> </w:t>
      </w:r>
    </w:p>
    <w:p w14:paraId="7778AA2E" w14:textId="47CB9490" w:rsidR="001842B4" w:rsidRPr="00EE496F" w:rsidRDefault="001842B4" w:rsidP="001842B4">
      <w:pPr>
        <w:spacing w:after="0"/>
        <w:rPr>
          <w:bCs/>
        </w:rPr>
      </w:pPr>
      <w:r w:rsidRPr="00EE496F">
        <w:rPr>
          <w:bCs/>
        </w:rPr>
        <w:t xml:space="preserve">In general, effective cycle infrastructure is clearly distinguishable and provides a high degree of route coherence and directness to attract more daily cyclists. Cyclists should also be protected at major intersections, preferably with bike-specific traffic lights that allow cyclists to take off first and thus become more visible to other vehicles. </w:t>
      </w:r>
      <w:r w:rsidRPr="00EE496F">
        <w:t xml:space="preserve">There are also examples around the world of unique bike infrastructure types and policies, such as </w:t>
      </w:r>
      <w:r w:rsidR="00140D72" w:rsidRPr="00EE496F">
        <w:t xml:space="preserve">bike tunnels in Davis California, Berenkuils and Hovenring in Netherlands, </w:t>
      </w:r>
      <w:r w:rsidRPr="00EE496F">
        <w:t xml:space="preserve">bike highways in Germany and South Korea, the “ciclovia” in Bogota, Colombia, </w:t>
      </w:r>
      <w:r w:rsidR="00140D72" w:rsidRPr="00EE496F">
        <w:t xml:space="preserve">rail to trail conversions </w:t>
      </w:r>
      <w:r w:rsidRPr="00EE496F">
        <w:t xml:space="preserve">and car-free cities and neighborhoods in various locations around the world. </w:t>
      </w:r>
    </w:p>
    <w:p w14:paraId="4708D47D" w14:textId="1DA6BA3A" w:rsidR="001842B4" w:rsidRPr="00EE496F" w:rsidRDefault="00D745AB" w:rsidP="00D745AB">
      <w:pPr>
        <w:pStyle w:val="Heading3"/>
      </w:pPr>
      <w:bookmarkStart w:id="13" w:name="_Toc80817952"/>
      <w:r w:rsidRPr="00EE496F">
        <w:t>Who Rides?</w:t>
      </w:r>
      <w:bookmarkEnd w:id="13"/>
    </w:p>
    <w:p w14:paraId="6B2E3570" w14:textId="77777777" w:rsidR="001D20F1" w:rsidRPr="00EE496F" w:rsidRDefault="00D745AB" w:rsidP="00D745AB">
      <w:r w:rsidRPr="00EE496F">
        <w:t xml:space="preserve">Not everybody can ride a bike, and not everybody who can will. Moreover, some geographical regions may be more amenable to urban bicycling, due to climatological and topographical reasons—a very hilly city with extreme weather will likely have fewer regular cyclists than a flat city with temperate weather year-round. For these reasons and others, bicycle mode share will never reach 100 percent in cities, but there is large room for growth from its current status. Moving forward, it will be necessary to identify likely bike riders and implement policies that will convince them to choose to make trips by bicycle. </w:t>
      </w:r>
    </w:p>
    <w:p w14:paraId="46BC716A" w14:textId="05386CFE" w:rsidR="00D745AB" w:rsidRPr="00EE496F" w:rsidRDefault="00D745AB" w:rsidP="00D64942">
      <w:r w:rsidRPr="00EE496F">
        <w:t xml:space="preserve">In 2006 Portland, Oregon Bicycle Coordinator Richard Geller conducted a study of bike riders and potential bike riders in his city. Geller found that commuters could be separated into four distinct categories based on their level of willingness to ride a bicycle. Less than one percent of the people Geller studied could be described as “Strong and Fearless”. These commuters would be willing to ride on any street under most conditions. A larger—but still minority—category were the “Enthused and Confident” riders. These commuters, about seven percent of the population, would ride bicycles on bike boulevards, in bike lanes, and on cycle tracks while seldom venturing onto heavily trafficked streets and thoroughfares. The largest category, representing 60 percent of the population, were described as “Interested but Concerned”. These commuters would be willing to ride bicycles, but are limited by their own fear of traffic and inadequate infrastructure to protect them from motorized vehicles. Finally, about 33 percent of commuters could be categorized as “No Way, No How”—these commuters are not interested in riding a bike regardless of the infrastructure. In order to dramatically grow urban bicycle mode share, Geller emphasized that policies should be aimed at easing the fears of “Interested but Concerned” citizens through separate and safe bicycle infrastructure. </w:t>
      </w:r>
      <w:r w:rsidR="00337170" w:rsidRPr="00EE496F">
        <w:t xml:space="preserve">Researchers at Portland State University performed the same study for Portland in 2011 and for 50 metro areas in 2015 and found that the distribution was still quite similar. “Strong and Fearless” and “Enthused and Confident” both increased but so did the “No Way, No How”. The increases in those types came from a decrease in “Interested but Concerned” </w:t>
      </w:r>
      <w:r w:rsidR="00D64942" w:rsidRPr="00EE496F">
        <w:fldChar w:fldCharType="begin"/>
      </w:r>
      <w:r w:rsidR="00D64942" w:rsidRPr="00EE496F">
        <w:instrText xml:space="preserve"> ADDIN ZOTERO_ITEM CSL_CITATION {"citationID":"oVZ0PjCG","properties":{"formattedCitation":"(Dill &amp; McNeil, 2016)","plainCitation":"(Dill &amp; McNeil, 2016)","noteIndex":0},"citationItems":[{"id":18678,"uris":["http://zotero.org/groups/2241942/items/8PGCVJ2N"],"uri":["http://zotero.org/groups/2241942/items/8PGCVJ2N"],"itemData":{"id":18678,"type":"article-journal","abstract":"To understand the makeup of a population in terms of how people view bicycling can help in planning bicycle facilities and programs. Roger Geller, bicycle coordinator for the City of Portland, Oregon, proposed a typology that characterized people as one of four types—strong and fearless, enthused and confident, interested but concerned, and no way, no how—with respect to their attitudes toward bicycling. The research presented here sought to find out how applicable the typology was nationally and explored motivating factors, barriers, and the appeal of various bicycle facility types for each type of cyclist or potential cyclist. This study followed up on an earlier study that tested Geller’s typology with Portland data. In this new study, a sample involved 3,000 adults who lived in the 50 largest U.S. metropolitan areas. On the basis of respondents’ (a) stated level of comfort when they bicycled in different environments, (b) their interest in bicycling, and (c) their recent behavior, the study estimated that about one-third of adults were in the no way, no how group, and about half were in the interested but concerned group. The distribution was similar to that of the earlier findings for Portland. Several demographic differences emerged, with women less likely to be enthusiastic and confident or to be interested but concerned. Few differences appeared in whether respondents had ridden a bike at all in the past 30 days. Differences emerged as to where they bicycled and how often. The interested but concerned group was least likely to ride for transportation and rode less frequently. Barriers included not having a bicycle to ride; needing a vehicle for work, school, or other reasons; destinations too far to reach by bicycle; too few bike lanes or trails; and traffic.","container-title":"Transportation Research Record","DOI":"10.3141/2587-11","ISSN":"0361-1981","issue":"1","journalAbbreviation":"Transportation Research Record","language":"en","note":"publisher: SAGE Publications Inc","page":"90-99","source":"SAGE Journals","title":"Revisiting the Four Types of Cyclists: Findings from a National Survey","title-short":"Revisiting the Four Types of Cyclists","volume":"2587","author":[{"family":"Dill","given":"Jennifer"},{"family":"McNeil","given":"Nathan"}],"issued":{"date-parts":[["2016",1,1]]}}}],"schema":"https://github.com/citation-style-language/schema/raw/master/csl-citation.json"} </w:instrText>
      </w:r>
      <w:r w:rsidR="00D64942" w:rsidRPr="00EE496F">
        <w:fldChar w:fldCharType="separate"/>
      </w:r>
      <w:r w:rsidR="00D64942" w:rsidRPr="00EE496F">
        <w:rPr>
          <w:rFonts w:cs="Times New Roman"/>
        </w:rPr>
        <w:t>(Dill &amp; McNeil, 2016)</w:t>
      </w:r>
      <w:r w:rsidR="00D64942" w:rsidRPr="00EE496F">
        <w:fldChar w:fldCharType="end"/>
      </w:r>
      <w:r w:rsidR="00D64942" w:rsidRPr="00EE496F">
        <w:t>.</w:t>
      </w:r>
    </w:p>
    <w:p w14:paraId="60B9F45C" w14:textId="14621789" w:rsidR="00D64942" w:rsidRPr="00EE496F" w:rsidRDefault="00D64942" w:rsidP="00D64942">
      <w:r w:rsidRPr="00EE496F">
        <w:rPr>
          <w:noProof/>
        </w:rPr>
        <w:drawing>
          <wp:inline distT="0" distB="0" distL="0" distR="0" wp14:anchorId="6A3397A7" wp14:editId="24BE26AE">
            <wp:extent cx="5943600" cy="4924425"/>
            <wp:effectExtent l="0" t="0" r="0" b="9525"/>
            <wp:docPr id="9" name="Picture 9" descr="Four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urType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924425"/>
                    </a:xfrm>
                    <a:prstGeom prst="rect">
                      <a:avLst/>
                    </a:prstGeom>
                    <a:noFill/>
                    <a:ln>
                      <a:noFill/>
                    </a:ln>
                  </pic:spPr>
                </pic:pic>
              </a:graphicData>
            </a:graphic>
          </wp:inline>
        </w:drawing>
      </w:r>
    </w:p>
    <w:p w14:paraId="4657C17B" w14:textId="1D159FD9" w:rsidR="00D745AB" w:rsidRPr="00EE496F" w:rsidRDefault="00D745AB" w:rsidP="00D64942">
      <w:pPr>
        <w:pStyle w:val="Caption"/>
        <w:jc w:val="center"/>
      </w:pPr>
      <w:bookmarkStart w:id="14" w:name="_Toc18607902"/>
      <w:bookmarkStart w:id="15" w:name="_Toc80817993"/>
      <w:r w:rsidRPr="00EE496F">
        <w:t xml:space="preserve">Figur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Figure \* ARABIC \s 1 </w:instrText>
      </w:r>
      <w:r w:rsidR="00963BBF">
        <w:fldChar w:fldCharType="separate"/>
      </w:r>
      <w:r w:rsidRPr="00EE496F">
        <w:t>5</w:t>
      </w:r>
      <w:r w:rsidR="00963BBF">
        <w:fldChar w:fldCharType="end"/>
      </w:r>
      <w:r w:rsidRPr="00EE496F">
        <w:t xml:space="preserve"> The Four Types of Transportation Cyclists </w:t>
      </w:r>
      <w:bookmarkEnd w:id="14"/>
      <w:r w:rsidR="00D64942" w:rsidRPr="00EE496F">
        <w:fldChar w:fldCharType="begin"/>
      </w:r>
      <w:r w:rsidR="00D64942" w:rsidRPr="00EE496F">
        <w:instrText xml:space="preserve"> ADDIN ZOTERO_ITEM CSL_CITATION {"citationID":"Fkf38dHn","properties":{"formattedCitation":"(Dill &amp; McNeil, 2016)","plainCitation":"(Dill &amp; McNeil, 2016)","noteIndex":0},"citationItems":[{"id":18678,"uris":["http://zotero.org/groups/2241942/items/8PGCVJ2N"],"uri":["http://zotero.org/groups/2241942/items/8PGCVJ2N"],"itemData":{"id":18678,"type":"article-journal","abstract":"To understand the makeup of a population in terms of how people view bicycling can help in planning bicycle facilities and programs. Roger Geller, bicycle coordinator for the City of Portland, Oregon, proposed a typology that characterized people as one of four types—strong and fearless, enthused and confident, interested but concerned, and no way, no how—with respect to their attitudes toward bicycling. The research presented here sought to find out how applicable the typology was nationally and explored motivating factors, barriers, and the appeal of various bicycle facility types for each type of cyclist or potential cyclist. This study followed up on an earlier study that tested Geller’s typology with Portland data. In this new study, a sample involved 3,000 adults who lived in the 50 largest U.S. metropolitan areas. On the basis of respondents’ (a) stated level of comfort when they bicycled in different environments, (b) their interest in bicycling, and (c) their recent behavior, the study estimated that about one-third of adults were in the no way, no how group, and about half were in the interested but concerned group. The distribution was similar to that of the earlier findings for Portland. Several demographic differences emerged, with women less likely to be enthusiastic and confident or to be interested but concerned. Few differences appeared in whether respondents had ridden a bike at all in the past 30 days. Differences emerged as to where they bicycled and how often. The interested but concerned group was least likely to ride for transportation and rode less frequently. Barriers included not having a bicycle to ride; needing a vehicle for work, school, or other reasons; destinations too far to reach by bicycle; too few bike lanes or trails; and traffic.","container-title":"Transportation Research Record","DOI":"10.3141/2587-11","ISSN":"0361-1981","issue":"1","journalAbbreviation":"Transportation Research Record","language":"en","note":"publisher: SAGE Publications Inc","page":"90-99","source":"SAGE Journals","title":"Revisiting the Four Types of Cyclists: Findings from a National Survey","title-short":"Revisiting the Four Types of Cyclists","volume":"2587","author":[{"family":"Dill","given":"Jennifer"},{"family":"McNeil","given":"Nathan"}],"issued":{"date-parts":[["2016",1,1]]}}}],"schema":"https://github.com/citation-style-language/schema/raw/master/csl-citation.json"} </w:instrText>
      </w:r>
      <w:r w:rsidR="00D64942" w:rsidRPr="00EE496F">
        <w:fldChar w:fldCharType="separate"/>
      </w:r>
      <w:r w:rsidR="00D64942" w:rsidRPr="00EE496F">
        <w:rPr>
          <w:rFonts w:cs="Times New Roman"/>
        </w:rPr>
        <w:t>(Dill &amp; McNeil, 2016)</w:t>
      </w:r>
      <w:bookmarkEnd w:id="15"/>
      <w:r w:rsidR="00D64942" w:rsidRPr="00EE496F">
        <w:fldChar w:fldCharType="end"/>
      </w:r>
    </w:p>
    <w:p w14:paraId="2FA65A96" w14:textId="13D2BE55" w:rsidR="00D745AB" w:rsidRPr="00EE496F" w:rsidRDefault="00D745AB" w:rsidP="00887AB7">
      <w:r w:rsidRPr="00EE496F">
        <w:t xml:space="preserve">Other researchers have found a gender split in regular bicycle commuters. In most cities, men are more likely than women to make utilitarian bicycle trips, more likely to use on-street bike lanes, and less likely to worry about dangers from traffic. Reasons for this gender disparity have been attributed to differing risk appetites and different travel demands for men and women (women are more likely to make trips with children who cannot ride bikes). Research has also found that women are more likely to take circuitous routes if it means that they can use off-street or protected bike paths such as cycle tracks </w:t>
      </w:r>
      <w:r w:rsidR="00887AB7" w:rsidRPr="00EE496F">
        <w:fldChar w:fldCharType="begin"/>
      </w:r>
      <w:r w:rsidR="00887AB7" w:rsidRPr="00EE496F">
        <w:instrText xml:space="preserve"> ADDIN ZOTERO_ITEM CSL_CITATION {"citationID":"TlbjWlYK","properties":{"formattedCitation":"(Goel et al., 2021)","plainCitation":"(Goel et al., 2021)","noteIndex":0},"citationItems":[{"id":18679,"uris":["http://zotero.org/groups/2241942/items/A7L94XGC"],"uri":["http://zotero.org/groups/2241942/items/A7L94XGC"],"itemData":{"id":18679,"type":"article-journal","abstract":"International comparisons of cycling behaviour have typically been limited to high-income countries and often limited to the prevalence of cycling, with lack of discussions on demographic and trip characteristics. We used a combination of city, regional, and national travel surveys from 17 countries across the six continents, ranging from years 2009 through 2019. We present a descriptive analysis of cycling behaviour including level of cycling, trip purpose and distance, and user demographics, at the city-level for 35 major cities (&gt;1 million population) and in urbanised areas nationwide for 11 countries. The Netherlands, Japan and Germany are among the highest cycling countries and their cities among the highest cycling cities. In cities and countries with high cycling levels, cycling rates tend to be more equal between work and non-work trips, whereas in geographies with low cycling levels, cycling to work is higher than cycling for other trips. In terms of cycling distance, patterns in high- and low-cycling geographies are more similar. We found a strong positive association between the level of cycling and women’s representation among cyclists. In almost all geographies with cycling mode share greater than 7% women made as many cycle trips as men, and sometimes even greater. The share of cycling trips by women is much lower in geographies with cycling mode shares less than 7%. Among the geographies with higher levels of cycling, children (&lt;16 years) are often overrepresented. Older adults (&gt;60 years) remain underrepresented in all geographies but have relatively better representation where levels of cycling are high. In low-cycling settings, females are underrepresented across all the age groups, and more so when older than 16 years. With increasing level of cycling, representation of females improves across all the age groups, and most significantly among children and older adults. Clustering the cities and countries into homogeneous cycling typologies reveals that high cycling levels always coincide with high representation of females and good representations of all age groups. In low-cycling settings, it is the reverse. We recommend that evaluations of cycling policies include usage by gender and age groups as benchmarks in addition to overall use. To achieve representation across different age and gender groups, making neighbourhoods cycling friendly and developing safer routes to school, should be equally high on the agenda as cycling corridors that often cater to commuting traffic.","container-title":"Transport Reviews","DOI":"10.1080/01441647.2021.1915898","ISSN":"0144-1647","issue":"0","note":"publisher: Routledge\n_eprint: https://doi.org/10.1080/01441647.2021.1915898","page":"1-24","source":"Taylor and Francis+NEJM","title":"Cycling behaviour in 17 countries across 6 continents: levels of cycling, who cycles, for what purpose, and how far?","title-short":"Cycling behaviour in 17 countries across 6 continents","volume":"0","author":[{"family":"Goel","given":"Rahul"},{"family":"Goodman","given":"Anna"},{"family":"Aldred","given":"Rachel"},{"family":"Nakamura","given":"Ryota"},{"family":"Tatah","given":"Lambed"},{"family":"Garcia","given":"Leandro Martin Totaro"},{"family":"Zapata-Diomedi","given":"Belen"},{"family":"Sa","given":"Thiago Herick","dropping-particle":"de"},{"family":"Tiwari","given":"Geetam"},{"family":"Nazelle","given":"Audrey","dropping-particle":"de"},{"family":"Tainio","given":"Marko"},{"family":"Buehler","given":"Ralph"},{"family":"Götschi","given":"Thomas"},{"family":"Woodcock","given":"James"}],"issued":{"date-parts":[["2021",5,9]]}}}],"schema":"https://github.com/citation-style-language/schema/raw/master/csl-citation.json"} </w:instrText>
      </w:r>
      <w:r w:rsidR="00887AB7" w:rsidRPr="00EE496F">
        <w:fldChar w:fldCharType="separate"/>
      </w:r>
      <w:r w:rsidR="00887AB7" w:rsidRPr="00EE496F">
        <w:rPr>
          <w:rFonts w:cs="Times New Roman"/>
        </w:rPr>
        <w:t>(Goel et al., 2021)</w:t>
      </w:r>
      <w:r w:rsidR="00887AB7" w:rsidRPr="00EE496F">
        <w:fldChar w:fldCharType="end"/>
      </w:r>
      <w:r w:rsidRPr="00EE496F">
        <w:t>.</w:t>
      </w:r>
    </w:p>
    <w:p w14:paraId="2589B224" w14:textId="74ABAC7B" w:rsidR="00887AB7" w:rsidRPr="00EE496F" w:rsidRDefault="00887AB7" w:rsidP="00AD1C87">
      <w:r w:rsidRPr="00EE496F">
        <w:t xml:space="preserve">Making bicycle infrastructure that is safe and comfortable for All Ages and Abilities </w:t>
      </w:r>
      <w:r w:rsidR="004F6A76" w:rsidRPr="00EE496F">
        <w:t xml:space="preserve">is a national and international best practice. </w:t>
      </w:r>
      <w:r w:rsidR="00AD1C87" w:rsidRPr="00EE496F">
        <w:t xml:space="preserve">All Ages and Abilities bicycle infrastructure is safe, comfortable and equitable. </w:t>
      </w:r>
      <w:r w:rsidR="004F6A76" w:rsidRPr="00EE496F">
        <w:t>Bike facilities that meet this criteria aid cities in improving traffic safety, reducing congestions, improving air quality and public health, providing better and more equitable access to jobs and opportunities and bolstering the local economy</w:t>
      </w:r>
      <w:r w:rsidR="00AD1C87" w:rsidRPr="00EE496F">
        <w:t xml:space="preserve"> </w:t>
      </w:r>
      <w:r w:rsidR="00AD1C87" w:rsidRPr="00EE496F">
        <w:fldChar w:fldCharType="begin"/>
      </w:r>
      <w:r w:rsidR="00AD1C87" w:rsidRPr="00EE496F">
        <w:instrText xml:space="preserve"> ADDIN ZOTERO_ITEM CSL_CITATION {"citationID":"VUEDagmz","properties":{"formattedCitation":"(National Association of City Transportation Officials, 2017)","plainCitation":"(National Association of City Transportation Officials, 2017)","noteIndex":0},"citationItems":[{"id":18682,"uris":["http://zotero.org/groups/2241942/items/F9YZY2GB"],"uri":["http://zotero.org/groups/2241942/items/F9YZY2GB"],"itemData":{"id":18682,"type":"webpage","abstract":"NACTO cities are leading the way in designing streets that are truly safe and inviting for bicyclists of All Ages &amp; Abilities and attract wide ridership. This guidance—developed by practitioners from…","container-title":"National Association of City Transportation Officials","language":"en-US","title":"Designing for All Ages &amp; Abilities","URL":"https://nacto.org/publication/urban-bikeway-design-guide/designing-ages-abilities-new/","author":[{"family":"National Association of City Transportation Officials","given":""}],"accessed":{"date-parts":[["2021",7,15]]},"issued":{"date-parts":[["2017",12,6]]}}}],"schema":"https://github.com/citation-style-language/schema/raw/master/csl-citation.json"} </w:instrText>
      </w:r>
      <w:r w:rsidR="00AD1C87" w:rsidRPr="00EE496F">
        <w:fldChar w:fldCharType="separate"/>
      </w:r>
      <w:r w:rsidR="00AD1C87" w:rsidRPr="00EE496F">
        <w:rPr>
          <w:rFonts w:cs="Times New Roman"/>
        </w:rPr>
        <w:t>(National Association of City Transportation Officials, 2017)</w:t>
      </w:r>
      <w:r w:rsidR="00AD1C87" w:rsidRPr="00EE496F">
        <w:fldChar w:fldCharType="end"/>
      </w:r>
      <w:r w:rsidR="004F6A76" w:rsidRPr="00EE496F">
        <w:t xml:space="preserve">. </w:t>
      </w:r>
    </w:p>
    <w:p w14:paraId="1BEDEA3C" w14:textId="4084CFF2" w:rsidR="00D745AB" w:rsidRPr="00EE496F" w:rsidRDefault="00D745AB" w:rsidP="00D745AB">
      <w:r w:rsidRPr="00EE496F">
        <w:t>These findings suggest that bicycle infrastructure policies should be aimed at segregating bicyclists as much as possible from motorized traffic in order to attract more women</w:t>
      </w:r>
      <w:r w:rsidR="00AD1C87" w:rsidRPr="00EE496F">
        <w:t>,</w:t>
      </w:r>
      <w:r w:rsidRPr="00EE496F">
        <w:t xml:space="preserve"> “interested but concerned” commuters</w:t>
      </w:r>
      <w:r w:rsidR="00AD1C87" w:rsidRPr="00EE496F">
        <w:t xml:space="preserve"> and meet All Ages and Abilities criteria</w:t>
      </w:r>
      <w:r w:rsidRPr="00EE496F">
        <w:t>. Cycle tracks are the most obvious answer, but bike lanes with buffer zones and bike boulevards on low-traffic streets parallel to arterial roadways may also successfully attract a broader range of cyclists.</w:t>
      </w:r>
    </w:p>
    <w:p w14:paraId="422A4511" w14:textId="01743FDF" w:rsidR="0094054B" w:rsidRPr="00EE496F" w:rsidRDefault="0094054B" w:rsidP="0094054B">
      <w:pPr>
        <w:pStyle w:val="Heading3"/>
      </w:pPr>
      <w:bookmarkStart w:id="16" w:name="_Toc80817953"/>
      <w:r w:rsidRPr="00EE496F">
        <w:t>Bicycling and Covid-19</w:t>
      </w:r>
      <w:bookmarkEnd w:id="16"/>
    </w:p>
    <w:p w14:paraId="0C5DFF6C" w14:textId="67598C81" w:rsidR="00207254" w:rsidRPr="00EE496F" w:rsidRDefault="00F158BB" w:rsidP="00600C84">
      <w:r w:rsidRPr="00EE496F">
        <w:t>Bicycling has enjoyed a renaissance due to the global pandemic that began in 2020. This 200 year old invention provides users with exercise and commuters with faster speeds than walking while allowing social distancing</w:t>
      </w:r>
      <w:r w:rsidR="0037231E" w:rsidRPr="00EE496F">
        <w:t xml:space="preserve">. Many cities </w:t>
      </w:r>
      <w:r w:rsidR="00E9437B" w:rsidRPr="00EE496F">
        <w:t>acted quickly and put in place temporary measures to accommodate the increase in cyclers. Numerous cities hope to make the new pop-up lanes permanent</w:t>
      </w:r>
      <w:r w:rsidR="00E759C7" w:rsidRPr="00EE496F">
        <w:t xml:space="preserve"> as the levels of cycling post lockdown are above the levels pre lockdown. </w:t>
      </w:r>
      <w:r w:rsidR="00207254" w:rsidRPr="00EE496F">
        <w:t xml:space="preserve">This phenomenon has shown how easily </w:t>
      </w:r>
      <w:r w:rsidR="00E759C7" w:rsidRPr="00EE496F">
        <w:t xml:space="preserve">and economically feasible </w:t>
      </w:r>
      <w:r w:rsidR="00207254" w:rsidRPr="00EE496F">
        <w:t xml:space="preserve">streets can be redesigned for biking. </w:t>
      </w:r>
      <w:r w:rsidR="000A5065" w:rsidRPr="00EE496F">
        <w:t xml:space="preserve">More than 150 cities worldwide added bicycle and walking infrastructure less than 2 months into lockdown with hundreds more in planning </w:t>
      </w:r>
      <w:r w:rsidR="000A5065" w:rsidRPr="00EE496F">
        <w:fldChar w:fldCharType="begin"/>
      </w:r>
      <w:r w:rsidR="000A5065" w:rsidRPr="00EE496F">
        <w:instrText xml:space="preserve"> ADDIN ZOTERO_ITEM CSL_CITATION {"citationID":"NxUKk2Eh","properties":{"formattedCitation":"(ITF, 2020)","plainCitation":"(ITF, 2020)","noteIndex":0},"citationItems":[{"id":18697,"uris":["http://zotero.org/groups/2241942/items/7K6WQNRE"],"uri":["http://zotero.org/groups/2241942/items/7K6WQNRE"],"itemData":{"id":18697,"type":"article","title":"Re-spacing Our Cities For Resilience","URL":"https://www.itf-oecd.org/sites/default/files/respacing-cities-resilience-covid-19.pdf","author":[{"family":"ITF","given":""}],"issued":{"date-parts":[["2020"]]}}}],"schema":"https://github.com/citation-style-language/schema/raw/master/csl-citation.json"} </w:instrText>
      </w:r>
      <w:r w:rsidR="000A5065" w:rsidRPr="00EE496F">
        <w:fldChar w:fldCharType="separate"/>
      </w:r>
      <w:r w:rsidR="000A5065" w:rsidRPr="00EE496F">
        <w:rPr>
          <w:rFonts w:cs="Times New Roman"/>
        </w:rPr>
        <w:t>(ITF, 2020)</w:t>
      </w:r>
      <w:r w:rsidR="000A5065" w:rsidRPr="00EE496F">
        <w:fldChar w:fldCharType="end"/>
      </w:r>
      <w:r w:rsidR="000A5065" w:rsidRPr="00EE496F">
        <w:t xml:space="preserve">. </w:t>
      </w:r>
      <w:r w:rsidR="00AA15AA" w:rsidRPr="00EE496F">
        <w:t xml:space="preserve">At least 43 European cities added bicycle infrastructure totaling 2, 592 km at a value of almost €1.7 billion </w:t>
      </w:r>
      <w:r w:rsidR="00AA15AA" w:rsidRPr="00EE496F">
        <w:fldChar w:fldCharType="begin"/>
      </w:r>
      <w:r w:rsidR="00266935">
        <w:instrText xml:space="preserve"> ADDIN ZOTERO_ITEM CSL_CITATION {"citationID":"a7TA5WDl","properties":{"formattedCitation":"(ECF, 2020)","plainCitation":"(ECF, 2020)","noteIndex":0},"citationItems":[{"id":18692,"uris":["http://zotero.org/groups/2241942/items/E9B4Z3MP"],"uri":["http://zotero.org/groups/2241942/items/E9B4Z3MP"],"itemData":{"id":18692,"type":"webpage","abstract":"An interactive dashboard that tracks data on all new cycling measures in Europe as a response to the COVID / Coronavirus crisis","container-title":"ECF","language":"en","title":"COVID-19 Cycling Measures Tracker","URL":"https://ecf.com/dashboard","author":[{"family":"ECF","given":""}],"accessed":{"date-parts":[["2021",7,17]]},"issued":{"date-parts":[["2020",6,12]]}}}],"schema":"https://github.com/citation-style-language/schema/raw/master/csl-citation.json"} </w:instrText>
      </w:r>
      <w:r w:rsidR="00AA15AA" w:rsidRPr="00EE496F">
        <w:fldChar w:fldCharType="separate"/>
      </w:r>
      <w:r w:rsidR="00AA15AA" w:rsidRPr="00EE496F">
        <w:rPr>
          <w:rFonts w:cs="Times New Roman"/>
        </w:rPr>
        <w:t>(ECF, 2020)</w:t>
      </w:r>
      <w:r w:rsidR="00AA15AA" w:rsidRPr="00EE496F">
        <w:fldChar w:fldCharType="end"/>
      </w:r>
      <w:r w:rsidR="00AA15AA" w:rsidRPr="00EE496F">
        <w:t xml:space="preserve">. </w:t>
      </w:r>
      <w:r w:rsidR="006048A3" w:rsidRPr="00EE496F">
        <w:t xml:space="preserve">Several cities (Edinburgh, Glasgow and Stirling) made bike sharing services free. </w:t>
      </w:r>
      <w:r w:rsidR="00207254" w:rsidRPr="00EE496F">
        <w:t xml:space="preserve">France wants to ensure that the biking renaissance continues into the future and allocated </w:t>
      </w:r>
      <w:r w:rsidR="009D204A" w:rsidRPr="00EE496F">
        <w:t>€20 million for pop-up bike parking, financing bicycle riding education and repairing bikes</w:t>
      </w:r>
      <w:r w:rsidR="000A5065" w:rsidRPr="00EE496F">
        <w:t xml:space="preserve"> for the post lockdown phase</w:t>
      </w:r>
      <w:r w:rsidR="009D204A" w:rsidRPr="00EE496F">
        <w:t xml:space="preserve">. </w:t>
      </w:r>
      <w:r w:rsidR="00E759C7" w:rsidRPr="00EE496F">
        <w:t xml:space="preserve">See </w:t>
      </w:r>
      <w:r w:rsidR="00E759C7" w:rsidRPr="00EE496F">
        <w:fldChar w:fldCharType="begin"/>
      </w:r>
      <w:r w:rsidR="00E759C7" w:rsidRPr="00EE496F">
        <w:instrText xml:space="preserve"> ADDIN ZOTERO_ITEM CSL_CITATION {"citationID":"Rh1uitCn","properties":{"formattedCitation":"(Nikitas et al., 2021)","plainCitation":"(Nikitas et al., 2021)","noteIndex":0},"citationItems":[{"id":18694,"uris":["http://zotero.org/groups/2241942/items/29Z99CPP"],"uri":["http://zotero.org/groups/2241942/items/29Z99CPP"],"itemData":{"id":18694,"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ue":"9","language":"en","note":"number: 9\npublisher: Multidisciplinary Digital Publishing Institute","page":"4620","source":"www.mdpi.com","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1]]}}}],"schema":"https://github.com/citation-style-language/schema/raw/master/csl-citation.json"} </w:instrText>
      </w:r>
      <w:r w:rsidR="00E759C7" w:rsidRPr="00EE496F">
        <w:fldChar w:fldCharType="separate"/>
      </w:r>
      <w:r w:rsidR="00E759C7" w:rsidRPr="00EE496F">
        <w:rPr>
          <w:rFonts w:cs="Times New Roman"/>
        </w:rPr>
        <w:t>(Nikitas et al., 2021)</w:t>
      </w:r>
      <w:r w:rsidR="00E759C7" w:rsidRPr="00EE496F">
        <w:fldChar w:fldCharType="end"/>
      </w:r>
      <w:r w:rsidR="00E759C7" w:rsidRPr="00EE496F">
        <w:t xml:space="preserve"> for a list of cities, measures implemented and results achieved.</w:t>
      </w:r>
      <w:r w:rsidR="000A5065" w:rsidRPr="00EE496F">
        <w:t xml:space="preserve"> </w:t>
      </w:r>
      <w:r w:rsidR="00600C84" w:rsidRPr="00EE496F">
        <w:t>Moreover, i</w:t>
      </w:r>
      <w:r w:rsidR="000A5065" w:rsidRPr="00EE496F">
        <w:t>nvestment in bicycling and walking infrastructure is being recommended</w:t>
      </w:r>
      <w:r w:rsidR="003305B3" w:rsidRPr="00EE496F">
        <w:t xml:space="preserve"> to make transport more resilient and sustainable </w:t>
      </w:r>
      <w:r w:rsidR="003305B3" w:rsidRPr="00EE496F">
        <w:fldChar w:fldCharType="begin"/>
      </w:r>
      <w:r w:rsidR="00266935">
        <w:instrText xml:space="preserve"> ADDIN ZOTERO_ITEM CSL_CITATION {"citationID":"EyHy9YFu","properties":{"formattedCitation":"(Buehler &amp; Pucher, 2021; ECF, 2020; IEA, 2020; ITF, 2020, 2021; Kraus &amp; Koch, 2021; Nikitas et al., 2021)","plainCitation":"(Buehler &amp; Pucher, 2021; ECF, 2020; IEA, 2020; ITF, 2020, 2021; Kraus &amp; Koch, 2021; Nikitas et al., 2021)","noteIndex":0},"citationItems":[{"id":18700,"uris":["http://zotero.org/groups/2241942/items/94DYDEAD"],"uri":["http://zotero.org/groups/2241942/items/94DYDEAD"],"itemData":{"id":18700,"type":"article-journal","container-title":"Transport Reviews","DOI":"10.1080/01441647.2021.1914900","ISSN":"0144-1647","issue":"4","note":"publisher: Routledge\n_eprint: https://doi.org/10.1080/01441647.2021.1914900","page":"393-400","source":"Taylor and Francis+NEJM","title":"COVID-19 Impacts on Cycling, 2019–2020","volume":"41","author":[{"family":"Buehler","given":"Ralph"},{"family":"Pucher","given":"John"}],"issued":{"date-parts":[["2021",7,4]]}}},{"id":18692,"uris":["http://zotero.org/groups/2241942/items/E9B4Z3MP"],"uri":["http://zotero.org/groups/2241942/items/E9B4Z3MP"],"itemData":{"id":18692,"type":"webpage","abstract":"An interactive dashboard that tracks data on all new cycling measures in Europe as a response to the COVID / Coronavirus crisis","container-title":"ECF","language":"en","title":"COVID-19 Cycling Measures Tracker","URL":"https://ecf.com/dashboard","author":[{"family":"ECF","given":""}],"accessed":{"date-parts":[["2021",7,17]]},"issued":{"date-parts":[["2020",6,12]]}}},{"id":18698,"uris":["http://zotero.org/groups/2241942/items/TXQEDSLX"],"uri":["http://zotero.org/groups/2241942/items/TXQEDSLX"],"itemData":{"id":18698,"type":"webpage","abstract":"Changes in transport behaviour during the Covid-19 crisis - Analysis and findings. An article by the International Energy Agency.","container-title":"IEA","language":"en-GB","title":"Changes in transport behaviour during the Covid-19 crisis – Analysis","URL":"https://www.iea.org/articles/changes-in-transport-behaviour-during-the-covid-19-crisis","author":[{"family":"IEA","given":""}],"accessed":{"date-parts":[["2021",7,18]]},"issued":{"date-parts":[["2020"]]}}},{"id":18697,"uris":["http://zotero.org/groups/2241942/items/7K6WQNRE"],"uri":["http://zotero.org/groups/2241942/items/7K6WQNRE"],"itemData":{"id":18697,"type":"article","title":"Re-spacing Our Cities For Resilience","URL":"https://www.itf-oecd.org/sites/default/files/respacing-cities-resilience-covid-19.pdf","author":[{"family":"ITF","given":""}],"issued":{"date-parts":[["2020"]]}}},{"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id":18703,"uris":["http://zotero.org/groups/2241942/items/BKW4DNRL"],"uri":["http://zotero.org/groups/2241942/items/BKW4DNRL"],"itemData":{"id":18703,"type":"article-journal","abstract":"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NAS","language":"en","note":"ISBN: 9782024399117\npublisher: National Academy of Sciences\nsection: Social Sciences\nPMID: 33782111","source":"www.pnas.org","title":"Provisional COVID-19 infrastructure induces large, rapid increases in cycling","URL":"https://www.pnas.org/content/118/15/e2024399118","volume":"118","author":[{"family":"Kraus","given":"Sebastian"},{"family":"Koch","given":"Nicolas"}],"accessed":{"date-parts":[["2021",7,18]]},"issued":{"date-parts":[["2021",4,13]]}}},{"id":18694,"uris":["http://zotero.org/groups/2241942/items/29Z99CPP"],"uri":["http://zotero.org/groups/2241942/items/29Z99CPP"],"itemData":{"id":18694,"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ue":"9","language":"en","note":"number: 9\npublisher: Multidisciplinary Digital Publishing Institute","page":"4620","source":"www.mdpi.com","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1]]}}}],"schema":"https://github.com/citation-style-language/schema/raw/master/csl-citation.json"} </w:instrText>
      </w:r>
      <w:r w:rsidR="003305B3" w:rsidRPr="00EE496F">
        <w:fldChar w:fldCharType="separate"/>
      </w:r>
      <w:r w:rsidR="00600C84" w:rsidRPr="00EE496F">
        <w:rPr>
          <w:rFonts w:cs="Times New Roman"/>
        </w:rPr>
        <w:t>(Buehler &amp; Pucher, 2021; ECF, 2020; IEA, 2020; ITF, 2020, 2021; Kraus &amp; Koch, 2021; Nikitas et al., 2021)</w:t>
      </w:r>
      <w:r w:rsidR="003305B3" w:rsidRPr="00EE496F">
        <w:fldChar w:fldCharType="end"/>
      </w:r>
      <w:r w:rsidR="00041FB9" w:rsidRPr="00EE496F">
        <w:t xml:space="preserve">. </w:t>
      </w:r>
    </w:p>
    <w:p w14:paraId="52C0BA6B" w14:textId="59216F47" w:rsidR="00D745AB" w:rsidRPr="00EE496F" w:rsidRDefault="00475827" w:rsidP="00475827">
      <w:pPr>
        <w:pStyle w:val="Heading3"/>
      </w:pPr>
      <w:bookmarkStart w:id="17" w:name="_Toc80817954"/>
      <w:r w:rsidRPr="00EE496F">
        <w:t>Bicycles and Climate Change</w:t>
      </w:r>
      <w:bookmarkEnd w:id="17"/>
    </w:p>
    <w:p w14:paraId="4C669E6B" w14:textId="41E8D128" w:rsidR="00475827" w:rsidRPr="00EE496F" w:rsidRDefault="00023E33" w:rsidP="00023E33">
      <w:pPr>
        <w:jc w:val="left"/>
        <w:rPr>
          <w:bCs/>
        </w:rPr>
      </w:pPr>
      <w:r w:rsidRPr="00EE496F">
        <w:rPr>
          <w:bCs/>
        </w:rPr>
        <w:t xml:space="preserve">Emissions from Transport have steadily grown over the past 30 years despite fuel-efficiency advancements in motor vehicles and as well as the mitigating effects of the 2008 financial crisis. The global pandemic that began in 2020 led to a decrease in emissions but a rebound and continued increase is expected. Reducing and halting transport emissions is necessary in order to achieve climate goals. </w:t>
      </w:r>
    </w:p>
    <w:p w14:paraId="1BACB2A4" w14:textId="37DD712E" w:rsidR="00023E33" w:rsidRPr="00EE496F" w:rsidRDefault="00C35D85" w:rsidP="00023E33">
      <w:pPr>
        <w:jc w:val="left"/>
      </w:pPr>
      <w:r w:rsidRPr="00EE496F">
        <w:rPr>
          <w:noProof/>
        </w:rPr>
        <w:drawing>
          <wp:inline distT="0" distB="0" distL="0" distR="0" wp14:anchorId="454BB84B" wp14:editId="4BD5C3F7">
            <wp:extent cx="5991225" cy="28067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9990" t="22239" r="15545" b="46514"/>
                    <a:stretch/>
                  </pic:blipFill>
                  <pic:spPr bwMode="auto">
                    <a:xfrm>
                      <a:off x="0" y="0"/>
                      <a:ext cx="6004457" cy="2812979"/>
                    </a:xfrm>
                    <a:prstGeom prst="rect">
                      <a:avLst/>
                    </a:prstGeom>
                    <a:ln>
                      <a:noFill/>
                    </a:ln>
                    <a:extLst>
                      <a:ext uri="{53640926-AAD7-44D8-BBD7-CCE9431645EC}">
                        <a14:shadowObscured xmlns:a14="http://schemas.microsoft.com/office/drawing/2010/main"/>
                      </a:ext>
                    </a:extLst>
                  </pic:spPr>
                </pic:pic>
              </a:graphicData>
            </a:graphic>
          </wp:inline>
        </w:drawing>
      </w:r>
    </w:p>
    <w:p w14:paraId="60E5AEB7" w14:textId="15852988" w:rsidR="00475827" w:rsidRPr="00EE496F" w:rsidRDefault="00475827" w:rsidP="00C35D85">
      <w:pPr>
        <w:pStyle w:val="Caption"/>
        <w:jc w:val="center"/>
        <w:rPr>
          <w:bCs/>
        </w:rPr>
      </w:pPr>
      <w:bookmarkStart w:id="18" w:name="_Toc18607898"/>
      <w:bookmarkStart w:id="19" w:name="_Toc80817994"/>
      <w:r w:rsidRPr="00EE496F">
        <w:t xml:space="preserve">Figur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Figure \* ARABIC \s 1 </w:instrText>
      </w:r>
      <w:r w:rsidR="00963BBF">
        <w:fldChar w:fldCharType="separate"/>
      </w:r>
      <w:r w:rsidRPr="00EE496F">
        <w:t>1</w:t>
      </w:r>
      <w:r w:rsidR="00963BBF">
        <w:fldChar w:fldCharType="end"/>
      </w:r>
      <w:r w:rsidRPr="00EE496F">
        <w:t xml:space="preserve"> </w:t>
      </w:r>
      <w:bookmarkEnd w:id="18"/>
      <w:r w:rsidR="00023E33" w:rsidRPr="00EE496F">
        <w:t xml:space="preserve">Global CO2 emissions from fuel combustion by end-use sector; 1990=100 </w:t>
      </w:r>
      <w:r w:rsidR="00C35D85" w:rsidRPr="00EE496F">
        <w:fldChar w:fldCharType="begin"/>
      </w:r>
      <w:r w:rsidR="00C35D85" w:rsidRPr="00EE496F">
        <w:instrText xml:space="preserve"> ADDIN ZOTERO_ITEM CSL_CITATION {"citationID":"Z68CWnA4","properties":{"formattedCitation":"(ITF, 2021)","plainCitation":"(ITF, 2021)","noteIndex":0},"citationItems":[{"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schema":"https://github.com/citation-style-language/schema/raw/master/csl-citation.json"} </w:instrText>
      </w:r>
      <w:r w:rsidR="00C35D85" w:rsidRPr="00EE496F">
        <w:fldChar w:fldCharType="separate"/>
      </w:r>
      <w:r w:rsidR="00C35D85" w:rsidRPr="00EE496F">
        <w:rPr>
          <w:rFonts w:cs="Times New Roman"/>
        </w:rPr>
        <w:t>(ITF, 2021)</w:t>
      </w:r>
      <w:bookmarkEnd w:id="19"/>
      <w:r w:rsidR="00C35D85" w:rsidRPr="00EE496F">
        <w:fldChar w:fldCharType="end"/>
      </w:r>
    </w:p>
    <w:p w14:paraId="666C9B56" w14:textId="3D8D36B6" w:rsidR="00475827" w:rsidRPr="00EE496F" w:rsidRDefault="00475827" w:rsidP="00475827">
      <w:pPr>
        <w:spacing w:after="0"/>
        <w:rPr>
          <w:bCs/>
        </w:rPr>
      </w:pPr>
      <w:r w:rsidRPr="00EE496F">
        <w:rPr>
          <w:bCs/>
        </w:rPr>
        <w:t xml:space="preserve">Bicycles are typically made of roughly </w:t>
      </w:r>
      <w:r w:rsidR="00703C8F" w:rsidRPr="00EE496F">
        <w:rPr>
          <w:bCs/>
        </w:rPr>
        <w:t>five</w:t>
      </w:r>
      <w:r w:rsidRPr="00EE496F">
        <w:rPr>
          <w:bCs/>
        </w:rPr>
        <w:t xml:space="preserve"> to fifteen kilograms of </w:t>
      </w:r>
      <w:r w:rsidR="00703C8F" w:rsidRPr="00EE496F">
        <w:rPr>
          <w:bCs/>
        </w:rPr>
        <w:t xml:space="preserve">a range of materials (of either </w:t>
      </w:r>
      <w:r w:rsidRPr="00EE496F">
        <w:rPr>
          <w:bCs/>
        </w:rPr>
        <w:t>steel</w:t>
      </w:r>
      <w:r w:rsidR="00703C8F" w:rsidRPr="00EE496F">
        <w:rPr>
          <w:bCs/>
        </w:rPr>
        <w:t>, aluminum, titanium, carbon fiber</w:t>
      </w:r>
      <w:r w:rsidRPr="00EE496F">
        <w:rPr>
          <w:bCs/>
        </w:rPr>
        <w:t xml:space="preserve"> and rubber</w:t>
      </w:r>
      <w:r w:rsidR="00703C8F" w:rsidRPr="00EE496F">
        <w:rPr>
          <w:bCs/>
        </w:rPr>
        <w:t>)</w:t>
      </w:r>
      <w:r w:rsidRPr="00EE496F">
        <w:rPr>
          <w:bCs/>
        </w:rPr>
        <w:t xml:space="preserve"> and because they are propelled by human power, require a greater caloric intake from their riders. The raw material requirements for bicycle production lead to GHG emissions, but these are greatly offset by the fact that bicycles can last well over a decade and are a highly efficient form of transport. Because each marginal kilometer ridden by bike produces no direct GHG emissions, a global mode shift toward bike riding from light-duty vehicles (LDV), buses, and commuter rail would make a significant contribution to mitigating climate change. Moreover, because bicycles also emit no local particulate matter pollution and lead to improved health outcomes for their users, increased bicycle ridership could provide a range of additional benefits.</w:t>
      </w:r>
    </w:p>
    <w:p w14:paraId="6F9031EB" w14:textId="565D44F7" w:rsidR="00475827" w:rsidRPr="00EE496F" w:rsidRDefault="00475827" w:rsidP="00237CCB">
      <w:pPr>
        <w:spacing w:after="0"/>
        <w:rPr>
          <w:bCs/>
        </w:rPr>
      </w:pPr>
      <w:r w:rsidRPr="00EE496F">
        <w:rPr>
          <w:bCs/>
        </w:rPr>
        <w:t xml:space="preserve">The European Union (EU) for example has set a goal of reducing its GHG emissions by 80 to 95 percent in 2050 compared to 1990 levels. Consequently, the European transport sector would have to reduce its emissions by an estimated </w:t>
      </w:r>
      <w:r w:rsidR="002919A9" w:rsidRPr="00EE496F">
        <w:rPr>
          <w:bCs/>
        </w:rPr>
        <w:t>60</w:t>
      </w:r>
      <w:r w:rsidRPr="00EE496F">
        <w:rPr>
          <w:bCs/>
        </w:rPr>
        <w:t xml:space="preserve"> percent. If levels of cycling in the 27 countries of the EU were to rise to levels equivalent to those found in Denmark (on average 937 km per person per annum), it is estimated that cycling could help meet 12 to 26 percent of the 2050 GHG target</w:t>
      </w:r>
      <w:r w:rsidR="002919A9" w:rsidRPr="00EE496F">
        <w:rPr>
          <w:bCs/>
        </w:rPr>
        <w:t xml:space="preserve"> </w:t>
      </w:r>
      <w:r w:rsidR="002919A9" w:rsidRPr="00EE496F">
        <w:rPr>
          <w:bCs/>
        </w:rPr>
        <w:fldChar w:fldCharType="begin"/>
      </w:r>
      <w:r w:rsidR="002919A9" w:rsidRPr="00EE496F">
        <w:rPr>
          <w:bCs/>
        </w:rPr>
        <w:instrText xml:space="preserve"> ADDIN ZOTERO_ITEM CSL_CITATION {"citationID":"01lagxKs","properties":{"formattedCitation":"(European Cycling Foundation, 2016)","plainCitation":"(European Cycling Foundation, 2016)","noteIndex":0},"citationItems":[{"id":18684,"uris":["http://zotero.org/groups/2241942/items/WGMK9XDY"],"uri":["http://zotero.org/groups/2241942/items/WGMK9XDY"],"itemData":{"id":18684,"type":"webpage","abstract":"Evaluates the effects of increasing cycling on CO2 emissions","container-title":"ECF","language":"en","title":"Cycle more often 2 cool down the planet - Quantifying CO2 savings of cycling","URL":"https://ecf.com/groups/cycle-more-often-2-cool-down-planet-quantifying-co2-savings-cycling","author":[{"family":"European Cycling Foundation","given":""}],"accessed":{"date-parts":[["2021",7,16]]},"issued":{"date-parts":[["2016",1,18]]}}}],"schema":"https://github.com/citation-style-language/schema/raw/master/csl-citation.json"} </w:instrText>
      </w:r>
      <w:r w:rsidR="002919A9" w:rsidRPr="00EE496F">
        <w:rPr>
          <w:bCs/>
        </w:rPr>
        <w:fldChar w:fldCharType="separate"/>
      </w:r>
      <w:r w:rsidR="002919A9" w:rsidRPr="00EE496F">
        <w:rPr>
          <w:rFonts w:cs="Times New Roman"/>
        </w:rPr>
        <w:t>(European Cycling Foundation, 2016)</w:t>
      </w:r>
      <w:r w:rsidR="002919A9" w:rsidRPr="00EE496F">
        <w:rPr>
          <w:bCs/>
        </w:rPr>
        <w:fldChar w:fldCharType="end"/>
      </w:r>
      <w:r w:rsidRPr="00EE496F">
        <w:rPr>
          <w:bCs/>
        </w:rPr>
        <w:t>. A 200</w:t>
      </w:r>
      <w:r w:rsidR="00237CCB" w:rsidRPr="00EE496F">
        <w:rPr>
          <w:bCs/>
        </w:rPr>
        <w:t>9</w:t>
      </w:r>
      <w:r w:rsidRPr="00EE496F">
        <w:rPr>
          <w:bCs/>
        </w:rPr>
        <w:t xml:space="preserve"> study by the Dutch company CE Delft investigated 30 measures to reduce GHG emissions through investments in infrastructure, including measures to improve traffic circulation, support modal shift, and reduce energy use of vehicles. The authors concluded that improving bicycle infrastructure provided the highest return of all mobility measures studied </w:t>
      </w:r>
      <w:r w:rsidR="00237CCB" w:rsidRPr="00EE496F">
        <w:rPr>
          <w:bCs/>
        </w:rPr>
        <w:fldChar w:fldCharType="begin"/>
      </w:r>
      <w:r w:rsidR="00AA15AA" w:rsidRPr="00EE496F">
        <w:rPr>
          <w:bCs/>
        </w:rPr>
        <w:instrText xml:space="preserve"> ADDIN ZOTERO_ITEM CSL_CITATION {"citationID":"NeOsy160","properties":{"formattedCitation":"(Schroten &amp; Otten, 2009)","plainCitation":"(Schroten &amp; Otten, 2009)","noteIndex":0},"citationItems":[{"id":18686,"uris":["http://zotero.org/groups/2241942/items/5ABCJ9WS"],"uri":["http://zotero.org/groups/2241942/items/5ABCJ9WS"],"itemData":{"id":18686,"type":"webpage","abstract":"Naast technologische innovaties aan voertuigen en brandstoffen, kunnen ook aanpassingen aan infrastructuur een bijdrage leveren aan het halen van klimaatdoelstellingen. Om inzicht in te verkrijgen in het potentieel van deze maatregelen heeft KNV, in samenwerking met VolkerWessels en met financiële ondersteuning van het Ministerie van Verkeer en Waterstaat, een verkenning laten uitvoeren door CE Delft. […]","container-title":"CE Delft","language":"en","title":"Fewer Emissions by Investing in Infrastructure","URL":"https://ce.nl/publicaties/minder-emissies-door-investeren-in-infrastructuur/","author":[{"family":"Schroten","given":""},{"family":"Otten","given":""}],"accessed":{"date-parts":[["2021",7,16]]},"issued":{"date-parts":[["2009"]]}}}],"schema":"https://github.com/citation-style-language/schema/raw/master/csl-citation.json"} </w:instrText>
      </w:r>
      <w:r w:rsidR="00237CCB" w:rsidRPr="00EE496F">
        <w:rPr>
          <w:bCs/>
        </w:rPr>
        <w:fldChar w:fldCharType="separate"/>
      </w:r>
      <w:r w:rsidR="00237CCB" w:rsidRPr="00EE496F">
        <w:rPr>
          <w:rFonts w:cs="Times New Roman"/>
        </w:rPr>
        <w:t>(Schroten &amp; Otten, 2009)</w:t>
      </w:r>
      <w:r w:rsidR="00237CCB" w:rsidRPr="00EE496F">
        <w:rPr>
          <w:bCs/>
        </w:rPr>
        <w:fldChar w:fldCharType="end"/>
      </w:r>
      <w:r w:rsidRPr="00EE496F">
        <w:rPr>
          <w:bCs/>
        </w:rPr>
        <w:t xml:space="preserve">. </w:t>
      </w:r>
    </w:p>
    <w:p w14:paraId="658B1563" w14:textId="1391756B" w:rsidR="00A60788" w:rsidRPr="00EE496F" w:rsidRDefault="00A60788" w:rsidP="008D4C30">
      <w:pPr>
        <w:spacing w:after="0"/>
        <w:rPr>
          <w:bCs/>
        </w:rPr>
      </w:pPr>
      <w:r w:rsidRPr="00EE496F">
        <w:rPr>
          <w:bCs/>
        </w:rPr>
        <w:t xml:space="preserve">In order to achieve net-zero cities, cycling is 10 times more important than electric cars. Based on a two year study with 4,000 participants and 10,000 travel diary entries in 7 European cities, people who cycled daily had 84% lower carbon emissions. </w:t>
      </w:r>
      <w:r w:rsidR="00030E04" w:rsidRPr="00EE496F">
        <w:rPr>
          <w:bCs/>
        </w:rPr>
        <w:t>Using a bike instead of a car for only day per week has a reduction of 3.2kg of CO2</w:t>
      </w:r>
      <w:r w:rsidRPr="00EE496F">
        <w:rPr>
          <w:bCs/>
        </w:rPr>
        <w:t xml:space="preserve"> </w:t>
      </w:r>
      <w:r w:rsidR="008D4C30" w:rsidRPr="00EE496F">
        <w:rPr>
          <w:bCs/>
        </w:rPr>
        <w:t xml:space="preserve">per week and by 500kg over a year. A change by only one in five urban travelers would reduce European travel emissions by 8% </w:t>
      </w:r>
      <w:r w:rsidR="008D4C30" w:rsidRPr="00EE496F">
        <w:rPr>
          <w:bCs/>
        </w:rPr>
        <w:fldChar w:fldCharType="begin"/>
      </w:r>
      <w:r w:rsidR="008D4C30" w:rsidRPr="00EE496F">
        <w:rPr>
          <w:bCs/>
        </w:rPr>
        <w:instrText xml:space="preserve"> ADDIN ZOTERO_ITEM CSL_CITATION {"citationID":"y4pGpYXO","properties":{"formattedCitation":"(Brand et al., 2021)","plainCitation":"(Brand et al., 2021)","noteIndex":0},"citationItems":[{"id":18688,"uris":["http://zotero.org/groups/2241942/items/DCC2K3MK"],"uri":["http://zotero.org/groups/2241942/items/DCC2K3MK"],"itemData":{"id":18688,"type":"article-journal","abstract":"Active travel (walking or cycling for transport) is considered the most sustainable form of personal transport. Yet its net effects on mobility-related CO2 emissions are complex and under-researched. Here we collected travel activity data in seven European cities and derived life cycle CO2 emissions across modes and purposes. Daily mobility-related life cycle CO2 emissions were 3.2 kgCO2 per person, with car travel contributing 70% and cycling 1%. Cyclists had 84% lower life cycle CO2 emissions than non-cyclists. Life cycle CO2 emissions decreased by −14% per additional cycling trip and decreased by −62% for each avoided car trip. An average person who ‘shifted travel modes’ from car to bike decreased life cycle CO2 emissions by 3.2 kgCO2/day. Promoting active travel should be a cornerstone of strategies to meet net zero carbon targets, particularly in urban areas, while also improving public health and quality of urban life.","container-title":"Transportation Research Part D: Transport and Environment","DOI":"10.1016/j.trd.2021.102764","ISSN":"1361-9209","journalAbbreviation":"Transportation Research Part D: Transport and Environment","language":"en","page":"102764","source":"ScienceDirect","title":"The climate change mitigation effects of daily active travel in cities","volume":"93","author":[{"family":"Brand","given":"Christian"},{"family":"Dons","given":"Evi"},{"family":"Anaya-Boig","given":"Esther"},{"family":"Avila-Palencia","given":"Ione"},{"family":"Clark","given":"Anna"},{"family":"Nazelle","given":"Audrey","non-dropping-particle":"de"},{"family":"Gascon","given":"Mireia"},{"family":"Gaupp-Berghausen","given":"Mailin"},{"family":"Gerike","given":"Regine"},{"family":"Götschi","given":"Thomas"},{"family":"Iacorossi","given":"Francesco"},{"family":"Kahlmeier","given":"Sonja"},{"family":"Laeremans","given":"Michelle"},{"family":"Nieuwenhuijsen","given":"Mark J"},{"family":"Pablo Orjuela","given":"Juan"},{"family":"Racioppi","given":"Francesca"},{"family":"Raser","given":"Elisabeth"},{"family":"Rojas-Rueda","given":"David"},{"family":"Standaert","given":"Arnout"},{"family":"Stigell","given":"Erik"},{"family":"Sulikova","given":"Simona"},{"family":"Wegener","given":"Sandra"},{"family":"Int Panis","given":"Luc"}],"issued":{"date-parts":[["2021",4,1]]}}}],"schema":"https://github.com/citation-style-language/schema/raw/master/csl-citation.json"} </w:instrText>
      </w:r>
      <w:r w:rsidR="008D4C30" w:rsidRPr="00EE496F">
        <w:rPr>
          <w:bCs/>
        </w:rPr>
        <w:fldChar w:fldCharType="separate"/>
      </w:r>
      <w:r w:rsidR="008D4C30" w:rsidRPr="00EE496F">
        <w:rPr>
          <w:rFonts w:cs="Times New Roman"/>
        </w:rPr>
        <w:t>(Brand et al., 2021)</w:t>
      </w:r>
      <w:r w:rsidR="008D4C30" w:rsidRPr="00EE496F">
        <w:rPr>
          <w:bCs/>
        </w:rPr>
        <w:fldChar w:fldCharType="end"/>
      </w:r>
      <w:r w:rsidR="008D4C30" w:rsidRPr="00EE496F">
        <w:rPr>
          <w:bCs/>
        </w:rPr>
        <w:t xml:space="preserve">. </w:t>
      </w:r>
    </w:p>
    <w:p w14:paraId="61498413" w14:textId="2159B5AC" w:rsidR="00FB2C53" w:rsidRPr="00EE496F" w:rsidRDefault="551A77D0" w:rsidP="00FB2C53">
      <w:pPr>
        <w:pStyle w:val="Heading2"/>
      </w:pPr>
      <w:bookmarkStart w:id="20" w:name="_Toc80817955"/>
      <w:r w:rsidRPr="00EE496F">
        <w:t>Adoption Path</w:t>
      </w:r>
      <w:bookmarkEnd w:id="20"/>
    </w:p>
    <w:p w14:paraId="2DE714B4" w14:textId="01B0F3F3" w:rsidR="00112479" w:rsidRPr="00EE496F" w:rsidRDefault="551A77D0" w:rsidP="00C07355">
      <w:pPr>
        <w:pStyle w:val="Heading3"/>
      </w:pPr>
      <w:bookmarkStart w:id="21" w:name="_Ref34133851"/>
      <w:bookmarkStart w:id="22" w:name="_Toc80817956"/>
      <w:r w:rsidRPr="00EE496F">
        <w:t>Current Adoption</w:t>
      </w:r>
      <w:bookmarkEnd w:id="21"/>
      <w:bookmarkEnd w:id="22"/>
    </w:p>
    <w:p w14:paraId="44BAF7EE" w14:textId="68E18540" w:rsidR="00B8559E" w:rsidRPr="00EE496F" w:rsidRDefault="00B8559E" w:rsidP="00FC15BD">
      <w:r w:rsidRPr="00EE496F">
        <w:t xml:space="preserve">The current modal share of bicycle infrastructure is determined based on the percentage of urban PKM done using bicycle (not including e-bikes due to the different cost structure and emissions). Adoption projections are gathered from as many credible sources as possible. Sources include International Transport Forum </w:t>
      </w:r>
      <w:r w:rsidRPr="00EE496F">
        <w:fldChar w:fldCharType="begin"/>
      </w:r>
      <w:r w:rsidRPr="00EE496F">
        <w:instrText xml:space="preserve"> ADDIN ZOTERO_ITEM CSL_CITATION {"citationID":"nSbwhKvo","properties":{"formattedCitation":"(ITF, 2021)","plainCitation":"(ITF, 2021)","noteIndex":0},"citationItems":[{"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schema":"https://github.com/citation-style-language/schema/raw/master/csl-citation.json"} </w:instrText>
      </w:r>
      <w:r w:rsidRPr="00EE496F">
        <w:fldChar w:fldCharType="separate"/>
      </w:r>
      <w:r w:rsidRPr="00EE496F">
        <w:rPr>
          <w:rFonts w:cs="Times New Roman"/>
        </w:rPr>
        <w:t>(ITF, 2021)</w:t>
      </w:r>
      <w:r w:rsidRPr="00EE496F">
        <w:fldChar w:fldCharType="end"/>
      </w:r>
      <w:r w:rsidRPr="00EE496F">
        <w:t xml:space="preserve"> and Institute for Transportation and Development Policy </w:t>
      </w:r>
      <w:r w:rsidRPr="00EE496F">
        <w:fldChar w:fldCharType="begin"/>
      </w:r>
      <w:r w:rsidRPr="00EE496F">
        <w:instrText xml:space="preserve"> ADDIN ZOTERO_ITEM CSL_CITATION {"citationID":"XKUzS9nu","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EE496F">
        <w:fldChar w:fldCharType="separate"/>
      </w:r>
      <w:r w:rsidRPr="00EE496F">
        <w:rPr>
          <w:rFonts w:cs="Times New Roman"/>
        </w:rPr>
        <w:t>(UC Davis et al., 2015)</w:t>
      </w:r>
      <w:r w:rsidRPr="00EE496F">
        <w:fldChar w:fldCharType="end"/>
      </w:r>
      <w:r w:rsidRPr="00EE496F">
        <w:t xml:space="preserve">.The current adoption of </w:t>
      </w:r>
      <w:r w:rsidR="00FC15BD" w:rsidRPr="00EE496F">
        <w:t>bicycle infrastructure</w:t>
      </w:r>
      <w:r w:rsidRPr="00EE496F">
        <w:t xml:space="preserve"> is estimated by calculating the average based on these sources. Current modal share can be seen in </w:t>
      </w:r>
      <w:r w:rsidRPr="00EE496F">
        <w:fldChar w:fldCharType="begin"/>
      </w:r>
      <w:r w:rsidRPr="00EE496F">
        <w:instrText xml:space="preserve"> REF _Ref516501 \h </w:instrText>
      </w:r>
      <w:r w:rsidRPr="00EE496F">
        <w:fldChar w:fldCharType="separate"/>
      </w:r>
      <w:r w:rsidRPr="00EE496F">
        <w:t>Table 1.3</w:t>
      </w:r>
      <w:r w:rsidRPr="00EE496F">
        <w:fldChar w:fldCharType="end"/>
      </w:r>
      <w:r w:rsidRPr="00EE496F">
        <w:t xml:space="preserve">. </w:t>
      </w:r>
      <w:r w:rsidRPr="00EE496F">
        <w:fldChar w:fldCharType="begin"/>
      </w:r>
      <w:r w:rsidRPr="00EE496F">
        <w:instrText xml:space="preserve"> REF _Ref68107701 \h </w:instrText>
      </w:r>
      <w:r w:rsidRPr="00EE496F">
        <w:fldChar w:fldCharType="separate"/>
      </w:r>
      <w:r w:rsidRPr="00EE496F">
        <w:t>Table 1.4</w:t>
      </w:r>
      <w:r w:rsidRPr="00EE496F">
        <w:fldChar w:fldCharType="end"/>
      </w:r>
      <w:r w:rsidRPr="00EE496F">
        <w:t xml:space="preserve"> shows e-bike use by region based on </w:t>
      </w:r>
      <w:r w:rsidRPr="00EE496F">
        <w:fldChar w:fldCharType="begin"/>
      </w:r>
      <w:r w:rsidR="00FC15BD" w:rsidRPr="00EE496F">
        <w:instrText xml:space="preserve"> ADDIN ZOTERO_ITEM CSL_CITATION {"citationID":"MA9m77Hd","properties":{"formattedCitation":"(ITF, 2021)","plainCitation":"(ITF, 2021)","noteIndex":0},"citationItems":[{"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schema":"https://github.com/citation-style-language/schema/raw/master/csl-citation.json"} </w:instrText>
      </w:r>
      <w:r w:rsidRPr="00EE496F">
        <w:fldChar w:fldCharType="separate"/>
      </w:r>
      <w:r w:rsidR="00FC15BD" w:rsidRPr="00EE496F">
        <w:rPr>
          <w:rFonts w:cs="Times New Roman"/>
        </w:rPr>
        <w:t>(ITF, 2021)</w:t>
      </w:r>
      <w:r w:rsidRPr="00EE496F">
        <w:fldChar w:fldCharType="end"/>
      </w:r>
      <w:r w:rsidRPr="00EE496F">
        <w:t xml:space="preserve">. </w:t>
      </w:r>
    </w:p>
    <w:p w14:paraId="53C643B8" w14:textId="06E038A0" w:rsidR="00B8559E" w:rsidRPr="00EE496F" w:rsidRDefault="00B8559E" w:rsidP="00FC15BD">
      <w:pPr>
        <w:rPr>
          <w:bCs/>
        </w:rPr>
      </w:pPr>
      <w:r w:rsidRPr="00EE496F">
        <w:rPr>
          <w:bCs/>
        </w:rPr>
        <w:t xml:space="preserve">The International Transport Forum (ITF) reports mode share of urban passenger transport in its Outlook report that it publishes every other year. The ITF reports urban passenger mode share for private bikes and shared bikes. </w:t>
      </w:r>
      <w:r w:rsidR="00206BC4" w:rsidRPr="00EE496F">
        <w:rPr>
          <w:bCs/>
        </w:rPr>
        <w:t>O</w:t>
      </w:r>
      <w:r w:rsidRPr="00EE496F">
        <w:rPr>
          <w:bCs/>
        </w:rPr>
        <w:t xml:space="preserve">ther data sources </w:t>
      </w:r>
      <w:r w:rsidR="00206BC4" w:rsidRPr="00EE496F">
        <w:rPr>
          <w:bCs/>
        </w:rPr>
        <w:t xml:space="preserve">and the Project Drawdown Electric Bicycles Solution </w:t>
      </w:r>
      <w:r w:rsidRPr="00EE496F">
        <w:rPr>
          <w:bCs/>
        </w:rPr>
        <w:t>were used to estimate the shares belonging to e-bikes and traditional bikes. The ITF also provides mode share in three different scenarios. Active modes are expected to increase in all scenarios</w:t>
      </w:r>
      <w:r w:rsidR="00206BC4" w:rsidRPr="00EE496F">
        <w:rPr>
          <w:bCs/>
        </w:rPr>
        <w:t>. The baseline or Recover scenario</w:t>
      </w:r>
      <w:r w:rsidR="00206BC4" w:rsidRPr="00EE496F">
        <w:t xml:space="preserve"> assumes a 20% to 300% increase in road space available to active modes </w:t>
      </w:r>
      <w:r w:rsidR="00206BC4" w:rsidRPr="00EE496F">
        <w:rPr>
          <w:bCs/>
        </w:rPr>
        <w:t xml:space="preserve">and a </w:t>
      </w:r>
      <w:r w:rsidR="00206BC4" w:rsidRPr="00EE496F">
        <w:t xml:space="preserve">2% to 30% reduction of speed on main roads by 2050. The conservative or Reshape scenario assumes a 40% to 500% increase in road space available to active modes </w:t>
      </w:r>
      <w:r w:rsidR="00206BC4" w:rsidRPr="00EE496F">
        <w:rPr>
          <w:bCs/>
        </w:rPr>
        <w:t xml:space="preserve">and a </w:t>
      </w:r>
      <w:r w:rsidR="00206BC4" w:rsidRPr="00EE496F">
        <w:t xml:space="preserve">5% to 50% reduction of speed on main roads by 2050. The ambitious or ReshapePLUS scenario assumes a 50% to 600% increase in road space available to active modes </w:t>
      </w:r>
      <w:r w:rsidR="00206BC4" w:rsidRPr="00EE496F">
        <w:rPr>
          <w:bCs/>
        </w:rPr>
        <w:t xml:space="preserve">and a </w:t>
      </w:r>
      <w:r w:rsidR="00206BC4" w:rsidRPr="00EE496F">
        <w:t xml:space="preserve">5% to 50% reduction of speed on main roads by 2050 </w:t>
      </w:r>
      <w:r w:rsidRPr="00EE496F">
        <w:rPr>
          <w:bCs/>
        </w:rPr>
        <w:fldChar w:fldCharType="begin"/>
      </w:r>
      <w:r w:rsidR="00FC15BD" w:rsidRPr="00EE496F">
        <w:rPr>
          <w:bCs/>
        </w:rPr>
        <w:instrText xml:space="preserve"> ADDIN ZOTERO_ITEM CSL_CITATION {"citationID":"IscxLvq9","properties":{"formattedCitation":"(ITF, 2021)","plainCitation":"(ITF, 2021)","noteIndex":0},"citationItems":[{"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schema":"https://github.com/citation-style-language/schema/raw/master/csl-citation.json"} </w:instrText>
      </w:r>
      <w:r w:rsidRPr="00EE496F">
        <w:rPr>
          <w:bCs/>
        </w:rPr>
        <w:fldChar w:fldCharType="separate"/>
      </w:r>
      <w:r w:rsidR="00FC15BD" w:rsidRPr="00EE496F">
        <w:rPr>
          <w:rFonts w:cs="Times New Roman"/>
        </w:rPr>
        <w:t>(ITF, 2021)</w:t>
      </w:r>
      <w:r w:rsidRPr="00EE496F">
        <w:rPr>
          <w:bCs/>
        </w:rPr>
        <w:fldChar w:fldCharType="end"/>
      </w:r>
      <w:r w:rsidRPr="00EE496F">
        <w:rPr>
          <w:bCs/>
        </w:rPr>
        <w:t>.</w:t>
      </w:r>
    </w:p>
    <w:p w14:paraId="7820D703" w14:textId="4935BD6A" w:rsidR="00B8559E" w:rsidRPr="00EE496F" w:rsidRDefault="00B8559E" w:rsidP="00B8559E">
      <w:r w:rsidRPr="00EE496F">
        <w:t xml:space="preserve">The Institute for Transportation and Development Policy (ITDP), in cooperation with the University of California, Davis, produced </w:t>
      </w:r>
      <w:r w:rsidR="00621C5C" w:rsidRPr="00EE496F">
        <w:rPr>
          <w:bCs/>
          <w:i/>
        </w:rPr>
        <w:t xml:space="preserve">A Global High-Shift Cycling Scenario, </w:t>
      </w:r>
      <w:r w:rsidRPr="00EE496F">
        <w:t xml:space="preserve">a comprehensive global estimate of transportation mode shares and PKM through 2050. In ITDP’s estimate of a high-shift to sustainable transportation, </w:t>
      </w:r>
      <w:r w:rsidR="00206BC4" w:rsidRPr="00EE496F">
        <w:t>bicycles</w:t>
      </w:r>
      <w:r w:rsidRPr="00EE496F">
        <w:t xml:space="preserve"> quickly become a significant portion of urban PKM travelled, ITDP uses global e-bike sales figures average person-KM travel rates to reach their conclusion</w:t>
      </w:r>
      <w:r w:rsidR="00621C5C" w:rsidRPr="00EE496F">
        <w:t xml:space="preserve">. </w:t>
      </w:r>
      <w:r w:rsidR="00621C5C" w:rsidRPr="00EE496F">
        <w:rPr>
          <w:bCs/>
        </w:rPr>
        <w:t>ITDP projected global cycling would increase primarily by cities creating an integrated system of bike infrastructure leading from neighborhoods to popular destinations, and secondarily by disincentivizing driving through policies such as reduced parking requirements and congestion pricing in high-traffic areas</w:t>
      </w:r>
      <w:r w:rsidRPr="00EE496F">
        <w:t xml:space="preserve"> </w:t>
      </w:r>
      <w:r w:rsidRPr="00EE496F">
        <w:fldChar w:fldCharType="begin"/>
      </w:r>
      <w:r w:rsidRPr="00EE496F">
        <w:instrText xml:space="preserve"> ADDIN ZOTERO_ITEM CSL_CITATION {"citationID":"iRUXM8zs","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EE496F">
        <w:fldChar w:fldCharType="separate"/>
      </w:r>
      <w:r w:rsidRPr="00EE496F">
        <w:rPr>
          <w:rFonts w:cs="Times New Roman"/>
        </w:rPr>
        <w:t>(UC Davis et al., 2015)</w:t>
      </w:r>
      <w:r w:rsidRPr="00EE496F">
        <w:fldChar w:fldCharType="end"/>
      </w:r>
      <w:r w:rsidRPr="00EE496F">
        <w:t xml:space="preserve">. </w:t>
      </w:r>
    </w:p>
    <w:p w14:paraId="17D79A56" w14:textId="4179744C" w:rsidR="00B8559E" w:rsidRPr="00EE496F" w:rsidRDefault="00B8559E" w:rsidP="00B8559E">
      <w:pPr>
        <w:pStyle w:val="Caption"/>
        <w:keepNext/>
        <w:jc w:val="center"/>
      </w:pPr>
      <w:bookmarkStart w:id="23" w:name="_Ref516501"/>
      <w:bookmarkStart w:id="24" w:name="_Toc515005"/>
      <w:bookmarkStart w:id="25" w:name="_Toc76588816"/>
      <w:bookmarkStart w:id="26" w:name="_Toc80817998"/>
      <w:r w:rsidRPr="00EE496F">
        <w:t xml:space="preserve">Tabl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Table \* ARABIC \s 1 </w:instrText>
      </w:r>
      <w:r w:rsidR="00963BBF">
        <w:fldChar w:fldCharType="separate"/>
      </w:r>
      <w:r w:rsidRPr="00EE496F">
        <w:t>3</w:t>
      </w:r>
      <w:r w:rsidR="00963BBF">
        <w:fldChar w:fldCharType="end"/>
      </w:r>
      <w:bookmarkEnd w:id="23"/>
      <w:r w:rsidRPr="00EE496F">
        <w:t xml:space="preserve"> Current Global Modal Share and Adoption of </w:t>
      </w:r>
      <w:r w:rsidR="00621C5C" w:rsidRPr="00EE496F">
        <w:t>Bicycle Infrastructure</w:t>
      </w:r>
      <w:r w:rsidRPr="00EE496F">
        <w:t xml:space="preserve"> in billion PKM</w:t>
      </w:r>
      <w:bookmarkEnd w:id="24"/>
      <w:bookmarkEnd w:id="25"/>
      <w:bookmarkEnd w:id="26"/>
    </w:p>
    <w:tbl>
      <w:tblPr>
        <w:tblStyle w:val="TableGrid"/>
        <w:tblW w:w="7306" w:type="dxa"/>
        <w:jc w:val="center"/>
        <w:tblLook w:val="04A0" w:firstRow="1" w:lastRow="0" w:firstColumn="1" w:lastColumn="0" w:noHBand="0" w:noVBand="1"/>
      </w:tblPr>
      <w:tblGrid>
        <w:gridCol w:w="2814"/>
        <w:gridCol w:w="2415"/>
        <w:gridCol w:w="2077"/>
      </w:tblGrid>
      <w:tr w:rsidR="00B8559E" w:rsidRPr="00EE496F" w14:paraId="554F81EC" w14:textId="77777777" w:rsidTr="00BA253C">
        <w:trPr>
          <w:cantSplit/>
          <w:trHeight w:val="594"/>
          <w:tblHeader/>
          <w:jc w:val="center"/>
        </w:trPr>
        <w:tc>
          <w:tcPr>
            <w:tcW w:w="2814" w:type="dxa"/>
            <w:shd w:val="clear" w:color="auto" w:fill="4F81BD" w:themeFill="accent1"/>
          </w:tcPr>
          <w:p w14:paraId="454886C5" w14:textId="77777777" w:rsidR="00B8559E" w:rsidRPr="00EE496F" w:rsidRDefault="00B8559E" w:rsidP="00BA253C">
            <w:pPr>
              <w:spacing w:line="240" w:lineRule="auto"/>
              <w:jc w:val="center"/>
              <w:rPr>
                <w:b/>
                <w:color w:val="FFFFFF" w:themeColor="background1"/>
                <w:sz w:val="20"/>
                <w:szCs w:val="20"/>
              </w:rPr>
            </w:pPr>
          </w:p>
        </w:tc>
        <w:tc>
          <w:tcPr>
            <w:tcW w:w="2415" w:type="dxa"/>
            <w:shd w:val="clear" w:color="auto" w:fill="4F81BD" w:themeFill="accent1"/>
          </w:tcPr>
          <w:p w14:paraId="0A670FE2" w14:textId="77777777" w:rsidR="00B8559E" w:rsidRPr="00EE496F" w:rsidRDefault="00B8559E" w:rsidP="00BA253C">
            <w:pPr>
              <w:spacing w:line="240" w:lineRule="auto"/>
              <w:jc w:val="center"/>
              <w:rPr>
                <w:b/>
                <w:color w:val="FFFFFF" w:themeColor="background1"/>
                <w:sz w:val="20"/>
                <w:szCs w:val="20"/>
              </w:rPr>
            </w:pPr>
            <w:r w:rsidRPr="00EE496F">
              <w:rPr>
                <w:b/>
                <w:color w:val="FFFFFF" w:themeColor="background1"/>
                <w:sz w:val="20"/>
                <w:szCs w:val="20"/>
              </w:rPr>
              <w:t>Percent (%)</w:t>
            </w:r>
          </w:p>
        </w:tc>
        <w:tc>
          <w:tcPr>
            <w:tcW w:w="2077" w:type="dxa"/>
            <w:shd w:val="clear" w:color="auto" w:fill="4F81BD" w:themeFill="accent1"/>
          </w:tcPr>
          <w:p w14:paraId="2ED8FC30" w14:textId="77777777" w:rsidR="00B8559E" w:rsidRPr="00EE496F" w:rsidRDefault="00B8559E" w:rsidP="00BA253C">
            <w:pPr>
              <w:spacing w:line="240" w:lineRule="auto"/>
              <w:jc w:val="center"/>
              <w:rPr>
                <w:b/>
                <w:color w:val="FFFFFF" w:themeColor="background1"/>
                <w:sz w:val="20"/>
                <w:szCs w:val="20"/>
              </w:rPr>
            </w:pPr>
            <w:r w:rsidRPr="00EE496F">
              <w:rPr>
                <w:b/>
                <w:color w:val="FFFFFF" w:themeColor="background1"/>
                <w:sz w:val="20"/>
                <w:szCs w:val="20"/>
              </w:rPr>
              <w:t>Billion PKM</w:t>
            </w:r>
          </w:p>
        </w:tc>
      </w:tr>
      <w:tr w:rsidR="00B8559E" w:rsidRPr="00EE496F" w14:paraId="1F7C9C80" w14:textId="77777777" w:rsidTr="00BA253C">
        <w:trPr>
          <w:trHeight w:val="334"/>
          <w:jc w:val="center"/>
        </w:trPr>
        <w:tc>
          <w:tcPr>
            <w:tcW w:w="2814" w:type="dxa"/>
          </w:tcPr>
          <w:p w14:paraId="66381552" w14:textId="77777777" w:rsidR="00B8559E" w:rsidRPr="00EE496F" w:rsidRDefault="00B8559E" w:rsidP="00BA253C">
            <w:pPr>
              <w:spacing w:line="240" w:lineRule="auto"/>
              <w:rPr>
                <w:sz w:val="20"/>
                <w:szCs w:val="20"/>
              </w:rPr>
            </w:pPr>
            <w:r w:rsidRPr="00EE496F">
              <w:rPr>
                <w:sz w:val="20"/>
                <w:szCs w:val="20"/>
              </w:rPr>
              <w:t xml:space="preserve">Current Adoption </w:t>
            </w:r>
          </w:p>
        </w:tc>
        <w:tc>
          <w:tcPr>
            <w:tcW w:w="2415" w:type="dxa"/>
          </w:tcPr>
          <w:p w14:paraId="1096DBC9" w14:textId="502AE4EC" w:rsidR="00B8559E" w:rsidRPr="00EE496F" w:rsidRDefault="00274B9D" w:rsidP="00BA253C">
            <w:pPr>
              <w:spacing w:line="240" w:lineRule="auto"/>
              <w:jc w:val="center"/>
              <w:rPr>
                <w:sz w:val="20"/>
                <w:szCs w:val="20"/>
              </w:rPr>
            </w:pPr>
            <w:r>
              <w:rPr>
                <w:sz w:val="20"/>
                <w:szCs w:val="20"/>
              </w:rPr>
              <w:t>2.</w:t>
            </w:r>
            <w:r w:rsidR="00B8559E" w:rsidRPr="00EE496F">
              <w:rPr>
                <w:sz w:val="20"/>
                <w:szCs w:val="20"/>
              </w:rPr>
              <w:t>6%</w:t>
            </w:r>
          </w:p>
        </w:tc>
        <w:tc>
          <w:tcPr>
            <w:tcW w:w="2077" w:type="dxa"/>
          </w:tcPr>
          <w:p w14:paraId="067A5E34" w14:textId="411ABB6F" w:rsidR="00B8559E" w:rsidRPr="00EE496F" w:rsidRDefault="00274B9D" w:rsidP="00BA253C">
            <w:pPr>
              <w:spacing w:line="240" w:lineRule="auto"/>
              <w:jc w:val="center"/>
              <w:rPr>
                <w:sz w:val="20"/>
                <w:szCs w:val="20"/>
              </w:rPr>
            </w:pPr>
            <w:r>
              <w:rPr>
                <w:sz w:val="20"/>
                <w:szCs w:val="20"/>
              </w:rPr>
              <w:t>779.0</w:t>
            </w:r>
          </w:p>
        </w:tc>
      </w:tr>
    </w:tbl>
    <w:p w14:paraId="0A8CA967" w14:textId="77777777" w:rsidR="00B8559E" w:rsidRPr="00EE496F" w:rsidRDefault="00B8559E" w:rsidP="00B8559E"/>
    <w:p w14:paraId="514B9228" w14:textId="3055C0E7" w:rsidR="00B8559E" w:rsidRPr="00EE496F" w:rsidRDefault="00B8559E" w:rsidP="00B8559E">
      <w:pPr>
        <w:pStyle w:val="Caption"/>
        <w:keepNext/>
        <w:jc w:val="center"/>
      </w:pPr>
      <w:bookmarkStart w:id="27" w:name="_Ref68107701"/>
      <w:bookmarkStart w:id="28" w:name="_Toc76588817"/>
      <w:bookmarkStart w:id="29" w:name="_Toc80817999"/>
      <w:r w:rsidRPr="00EE496F">
        <w:t xml:space="preserve">Table </w:t>
      </w:r>
      <w:r w:rsidR="00963BBF">
        <w:fldChar w:fldCharType="begin"/>
      </w:r>
      <w:r w:rsidR="00963BBF">
        <w:instrText xml:space="preserve"> STYLEREF 1 \s </w:instrText>
      </w:r>
      <w:r w:rsidR="00963BBF">
        <w:fldChar w:fldCharType="separate"/>
      </w:r>
      <w:r w:rsidRPr="00EE496F">
        <w:t>1</w:t>
      </w:r>
      <w:r w:rsidR="00963BBF">
        <w:fldChar w:fldCharType="end"/>
      </w:r>
      <w:r w:rsidRPr="00EE496F">
        <w:t>.</w:t>
      </w:r>
      <w:r w:rsidR="00963BBF">
        <w:fldChar w:fldCharType="begin"/>
      </w:r>
      <w:r w:rsidR="00963BBF">
        <w:instrText xml:space="preserve"> SEQ Table \* ARABIC \s 1 </w:instrText>
      </w:r>
      <w:r w:rsidR="00963BBF">
        <w:fldChar w:fldCharType="separate"/>
      </w:r>
      <w:r w:rsidRPr="00EE496F">
        <w:t>4</w:t>
      </w:r>
      <w:r w:rsidR="00963BBF">
        <w:fldChar w:fldCharType="end"/>
      </w:r>
      <w:bookmarkEnd w:id="27"/>
      <w:r w:rsidRPr="00EE496F">
        <w:t xml:space="preserve"> Current Global </w:t>
      </w:r>
      <w:r w:rsidR="00621C5C" w:rsidRPr="00EE496F">
        <w:t>Bicycle Infrastructure</w:t>
      </w:r>
      <w:r w:rsidRPr="00EE496F">
        <w:t xml:space="preserve"> use by region</w:t>
      </w:r>
      <w:bookmarkEnd w:id="28"/>
      <w:bookmarkEnd w:id="29"/>
    </w:p>
    <w:tbl>
      <w:tblPr>
        <w:tblStyle w:val="TableGrid"/>
        <w:tblW w:w="7308" w:type="dxa"/>
        <w:jc w:val="center"/>
        <w:tblLook w:val="04A0" w:firstRow="1" w:lastRow="0" w:firstColumn="1" w:lastColumn="0" w:noHBand="0" w:noVBand="1"/>
      </w:tblPr>
      <w:tblGrid>
        <w:gridCol w:w="2814"/>
        <w:gridCol w:w="4494"/>
      </w:tblGrid>
      <w:tr w:rsidR="00B8559E" w:rsidRPr="00EE496F" w14:paraId="7067B6D9" w14:textId="77777777" w:rsidTr="00BA253C">
        <w:trPr>
          <w:cantSplit/>
          <w:trHeight w:val="594"/>
          <w:tblHeader/>
          <w:jc w:val="center"/>
        </w:trPr>
        <w:tc>
          <w:tcPr>
            <w:tcW w:w="2814" w:type="dxa"/>
            <w:shd w:val="clear" w:color="auto" w:fill="4F81BD" w:themeFill="accent1"/>
          </w:tcPr>
          <w:p w14:paraId="5B32FC25" w14:textId="77777777" w:rsidR="00B8559E" w:rsidRPr="00EE496F" w:rsidRDefault="00B8559E" w:rsidP="00BA253C">
            <w:pPr>
              <w:spacing w:line="240" w:lineRule="auto"/>
              <w:jc w:val="center"/>
              <w:rPr>
                <w:b/>
                <w:color w:val="FFFFFF" w:themeColor="background1"/>
                <w:sz w:val="20"/>
                <w:szCs w:val="20"/>
              </w:rPr>
            </w:pPr>
            <w:r w:rsidRPr="00EE496F">
              <w:rPr>
                <w:b/>
                <w:color w:val="FFFFFF" w:themeColor="background1"/>
                <w:sz w:val="20"/>
                <w:szCs w:val="20"/>
              </w:rPr>
              <w:t>Region</w:t>
            </w:r>
          </w:p>
        </w:tc>
        <w:tc>
          <w:tcPr>
            <w:tcW w:w="4494" w:type="dxa"/>
            <w:shd w:val="clear" w:color="auto" w:fill="4F81BD" w:themeFill="accent1"/>
          </w:tcPr>
          <w:p w14:paraId="4DFFFBB2" w14:textId="77777777" w:rsidR="00B8559E" w:rsidRPr="00EE496F" w:rsidRDefault="00B8559E" w:rsidP="00BA253C">
            <w:pPr>
              <w:spacing w:line="240" w:lineRule="auto"/>
              <w:jc w:val="center"/>
              <w:rPr>
                <w:b/>
                <w:color w:val="FFFFFF" w:themeColor="background1"/>
                <w:sz w:val="20"/>
                <w:szCs w:val="20"/>
              </w:rPr>
            </w:pPr>
            <w:r w:rsidRPr="00EE496F">
              <w:rPr>
                <w:b/>
                <w:color w:val="FFFFFF" w:themeColor="background1"/>
                <w:sz w:val="20"/>
                <w:szCs w:val="20"/>
              </w:rPr>
              <w:t>Percent (%)</w:t>
            </w:r>
          </w:p>
        </w:tc>
      </w:tr>
      <w:tr w:rsidR="00B8559E" w:rsidRPr="00EE496F" w14:paraId="6EB132C4" w14:textId="77777777" w:rsidTr="00BA253C">
        <w:trPr>
          <w:trHeight w:val="334"/>
          <w:jc w:val="center"/>
        </w:trPr>
        <w:tc>
          <w:tcPr>
            <w:tcW w:w="2814" w:type="dxa"/>
          </w:tcPr>
          <w:p w14:paraId="55DEA535" w14:textId="77777777" w:rsidR="00B8559E" w:rsidRPr="00EE496F" w:rsidRDefault="00B8559E" w:rsidP="00BA253C">
            <w:pPr>
              <w:spacing w:line="240" w:lineRule="auto"/>
              <w:rPr>
                <w:sz w:val="20"/>
                <w:szCs w:val="20"/>
              </w:rPr>
            </w:pPr>
            <w:r w:rsidRPr="00EE496F">
              <w:rPr>
                <w:sz w:val="20"/>
                <w:szCs w:val="20"/>
              </w:rPr>
              <w:t>OECD 90</w:t>
            </w:r>
          </w:p>
        </w:tc>
        <w:tc>
          <w:tcPr>
            <w:tcW w:w="4494" w:type="dxa"/>
          </w:tcPr>
          <w:p w14:paraId="5974BE31" w14:textId="6443A227" w:rsidR="00B8559E" w:rsidRPr="00EE496F" w:rsidRDefault="00274B9D" w:rsidP="00BA253C">
            <w:pPr>
              <w:spacing w:line="240" w:lineRule="auto"/>
              <w:jc w:val="center"/>
              <w:rPr>
                <w:sz w:val="20"/>
                <w:szCs w:val="20"/>
              </w:rPr>
            </w:pPr>
            <w:r>
              <w:t>20.6</w:t>
            </w:r>
            <w:r w:rsidR="00B8559E" w:rsidRPr="00EE496F">
              <w:t>%</w:t>
            </w:r>
          </w:p>
        </w:tc>
      </w:tr>
      <w:tr w:rsidR="00B8559E" w:rsidRPr="00EE496F" w14:paraId="28E9F47F" w14:textId="77777777" w:rsidTr="00BA253C">
        <w:trPr>
          <w:trHeight w:val="334"/>
          <w:jc w:val="center"/>
        </w:trPr>
        <w:tc>
          <w:tcPr>
            <w:tcW w:w="2814" w:type="dxa"/>
          </w:tcPr>
          <w:p w14:paraId="1EF588A9" w14:textId="77777777" w:rsidR="00B8559E" w:rsidRPr="00EE496F" w:rsidRDefault="00B8559E" w:rsidP="00BA253C">
            <w:pPr>
              <w:spacing w:line="240" w:lineRule="auto"/>
              <w:rPr>
                <w:sz w:val="20"/>
                <w:szCs w:val="20"/>
              </w:rPr>
            </w:pPr>
            <w:r w:rsidRPr="00EE496F">
              <w:t>Eastern Europe</w:t>
            </w:r>
          </w:p>
        </w:tc>
        <w:tc>
          <w:tcPr>
            <w:tcW w:w="4494" w:type="dxa"/>
          </w:tcPr>
          <w:p w14:paraId="4C886DD2" w14:textId="7E4E5CC7" w:rsidR="00B8559E" w:rsidRPr="00EE496F" w:rsidRDefault="00274B9D" w:rsidP="00BA253C">
            <w:pPr>
              <w:spacing w:line="240" w:lineRule="auto"/>
              <w:jc w:val="center"/>
              <w:rPr>
                <w:sz w:val="20"/>
                <w:szCs w:val="20"/>
              </w:rPr>
            </w:pPr>
            <w:r>
              <w:t>2.1</w:t>
            </w:r>
            <w:r w:rsidR="00B8559E" w:rsidRPr="00EE496F">
              <w:t>%</w:t>
            </w:r>
          </w:p>
        </w:tc>
      </w:tr>
      <w:tr w:rsidR="00B8559E" w:rsidRPr="00EE496F" w14:paraId="56E6C497" w14:textId="77777777" w:rsidTr="00BA253C">
        <w:trPr>
          <w:trHeight w:val="334"/>
          <w:jc w:val="center"/>
        </w:trPr>
        <w:tc>
          <w:tcPr>
            <w:tcW w:w="2814" w:type="dxa"/>
          </w:tcPr>
          <w:p w14:paraId="3255727F" w14:textId="77777777" w:rsidR="00B8559E" w:rsidRPr="00EE496F" w:rsidRDefault="00B8559E" w:rsidP="00BA253C">
            <w:pPr>
              <w:spacing w:line="240" w:lineRule="auto"/>
              <w:rPr>
                <w:sz w:val="20"/>
                <w:szCs w:val="20"/>
              </w:rPr>
            </w:pPr>
            <w:r w:rsidRPr="00EE496F">
              <w:t>Asia (Sans Japan)</w:t>
            </w:r>
          </w:p>
        </w:tc>
        <w:tc>
          <w:tcPr>
            <w:tcW w:w="4494" w:type="dxa"/>
          </w:tcPr>
          <w:p w14:paraId="13163B1F" w14:textId="2746457A" w:rsidR="00B8559E" w:rsidRPr="00EE496F" w:rsidRDefault="00B8559E" w:rsidP="00BA253C">
            <w:pPr>
              <w:spacing w:line="240" w:lineRule="auto"/>
              <w:jc w:val="center"/>
              <w:rPr>
                <w:sz w:val="20"/>
                <w:szCs w:val="20"/>
              </w:rPr>
            </w:pPr>
            <w:r w:rsidRPr="00EE496F">
              <w:t>59.</w:t>
            </w:r>
            <w:r w:rsidR="00A260A0">
              <w:t>0</w:t>
            </w:r>
            <w:r w:rsidRPr="00EE496F">
              <w:t>%</w:t>
            </w:r>
          </w:p>
        </w:tc>
      </w:tr>
      <w:tr w:rsidR="00B8559E" w:rsidRPr="00EE496F" w14:paraId="46FCA1DA" w14:textId="77777777" w:rsidTr="00BA253C">
        <w:trPr>
          <w:trHeight w:val="334"/>
          <w:jc w:val="center"/>
        </w:trPr>
        <w:tc>
          <w:tcPr>
            <w:tcW w:w="2814" w:type="dxa"/>
          </w:tcPr>
          <w:p w14:paraId="6E10B4C3" w14:textId="77777777" w:rsidR="00B8559E" w:rsidRPr="00EE496F" w:rsidRDefault="00B8559E" w:rsidP="00BA253C">
            <w:pPr>
              <w:spacing w:line="240" w:lineRule="auto"/>
              <w:rPr>
                <w:sz w:val="20"/>
                <w:szCs w:val="20"/>
              </w:rPr>
            </w:pPr>
            <w:r w:rsidRPr="00EE496F">
              <w:t>Middle East and Africa</w:t>
            </w:r>
          </w:p>
        </w:tc>
        <w:tc>
          <w:tcPr>
            <w:tcW w:w="4494" w:type="dxa"/>
          </w:tcPr>
          <w:p w14:paraId="11F389DD" w14:textId="4183B781" w:rsidR="00B8559E" w:rsidRPr="00EE496F" w:rsidRDefault="00A260A0" w:rsidP="00BA253C">
            <w:pPr>
              <w:spacing w:line="240" w:lineRule="auto"/>
              <w:jc w:val="center"/>
              <w:rPr>
                <w:sz w:val="20"/>
                <w:szCs w:val="20"/>
              </w:rPr>
            </w:pPr>
            <w:r>
              <w:t>5</w:t>
            </w:r>
            <w:r w:rsidR="00B8559E" w:rsidRPr="00EE496F">
              <w:t>.6%</w:t>
            </w:r>
          </w:p>
        </w:tc>
      </w:tr>
      <w:tr w:rsidR="00B8559E" w:rsidRPr="00EE496F" w14:paraId="5DBBE36B" w14:textId="77777777" w:rsidTr="00BA253C">
        <w:trPr>
          <w:trHeight w:val="334"/>
          <w:jc w:val="center"/>
        </w:trPr>
        <w:tc>
          <w:tcPr>
            <w:tcW w:w="2814" w:type="dxa"/>
          </w:tcPr>
          <w:p w14:paraId="64D9F55F" w14:textId="77777777" w:rsidR="00B8559E" w:rsidRPr="00EE496F" w:rsidRDefault="00B8559E" w:rsidP="00BA253C">
            <w:pPr>
              <w:spacing w:line="240" w:lineRule="auto"/>
              <w:rPr>
                <w:sz w:val="20"/>
                <w:szCs w:val="20"/>
              </w:rPr>
            </w:pPr>
            <w:r w:rsidRPr="00EE496F">
              <w:t>Latin America</w:t>
            </w:r>
          </w:p>
        </w:tc>
        <w:tc>
          <w:tcPr>
            <w:tcW w:w="4494" w:type="dxa"/>
          </w:tcPr>
          <w:p w14:paraId="18A71ACD" w14:textId="0CACF1ED" w:rsidR="00B8559E" w:rsidRPr="00EE496F" w:rsidRDefault="00A260A0" w:rsidP="00BA253C">
            <w:pPr>
              <w:spacing w:line="240" w:lineRule="auto"/>
              <w:jc w:val="center"/>
              <w:rPr>
                <w:sz w:val="20"/>
                <w:szCs w:val="20"/>
              </w:rPr>
            </w:pPr>
            <w:r>
              <w:t>12.7</w:t>
            </w:r>
            <w:r w:rsidR="00B8559E" w:rsidRPr="00EE496F">
              <w:t>%</w:t>
            </w:r>
          </w:p>
        </w:tc>
      </w:tr>
      <w:tr w:rsidR="00B8559E" w:rsidRPr="00EE496F" w14:paraId="03AAF041" w14:textId="77777777" w:rsidTr="00BA253C">
        <w:trPr>
          <w:trHeight w:val="334"/>
          <w:jc w:val="center"/>
        </w:trPr>
        <w:tc>
          <w:tcPr>
            <w:tcW w:w="2814" w:type="dxa"/>
          </w:tcPr>
          <w:p w14:paraId="20BEB106" w14:textId="77777777" w:rsidR="00B8559E" w:rsidRPr="00EE496F" w:rsidRDefault="00B8559E" w:rsidP="00BA253C">
            <w:pPr>
              <w:spacing w:line="240" w:lineRule="auto"/>
            </w:pPr>
            <w:r w:rsidRPr="00EE496F">
              <w:t>Total</w:t>
            </w:r>
          </w:p>
        </w:tc>
        <w:tc>
          <w:tcPr>
            <w:tcW w:w="4494" w:type="dxa"/>
          </w:tcPr>
          <w:p w14:paraId="4E99F724" w14:textId="77777777" w:rsidR="00B8559E" w:rsidRPr="00EE496F" w:rsidRDefault="00B8559E" w:rsidP="00BA253C">
            <w:pPr>
              <w:spacing w:line="240" w:lineRule="auto"/>
              <w:jc w:val="center"/>
            </w:pPr>
            <w:r w:rsidRPr="00EE496F">
              <w:t>100%</w:t>
            </w:r>
          </w:p>
        </w:tc>
      </w:tr>
    </w:tbl>
    <w:p w14:paraId="4FCFAEBA" w14:textId="77777777" w:rsidR="00B8559E" w:rsidRPr="00EE496F" w:rsidRDefault="00B8559E" w:rsidP="00B8559E"/>
    <w:p w14:paraId="7FA97C90" w14:textId="7F762943" w:rsidR="00D80A52" w:rsidRPr="00EE496F" w:rsidRDefault="00D80A52" w:rsidP="00D80A52">
      <w:pPr>
        <w:pStyle w:val="Heading3"/>
      </w:pPr>
      <w:bookmarkStart w:id="30" w:name="_Toc80817957"/>
      <w:r w:rsidRPr="00EE496F">
        <w:t>Trends to Accelerate Adoption</w:t>
      </w:r>
      <w:bookmarkEnd w:id="30"/>
    </w:p>
    <w:p w14:paraId="42B19425" w14:textId="28BAC87A" w:rsidR="00D80A52" w:rsidRPr="00EE496F" w:rsidRDefault="00D80A52" w:rsidP="00D80A52">
      <w:pPr>
        <w:pStyle w:val="Heading4"/>
      </w:pPr>
      <w:r w:rsidRPr="00EE496F">
        <w:t>Land use and Transport Policies</w:t>
      </w:r>
    </w:p>
    <w:p w14:paraId="597CFFED" w14:textId="36CC8F64" w:rsidR="00D80A52" w:rsidRPr="00EE496F" w:rsidRDefault="00D80A52" w:rsidP="00041FB9">
      <w:pPr>
        <w:spacing w:after="0"/>
        <w:rPr>
          <w:bCs/>
        </w:rPr>
      </w:pPr>
      <w:r w:rsidRPr="00EE496F">
        <w:rPr>
          <w:bCs/>
        </w:rPr>
        <w:t xml:space="preserve">Land use and transport policies have a major influence on the modal share of cycling and other commuting choices. Infrastructure and urban design are particularly strongly linked, impacting travel demand and vehicle miles traveled. For instance, personal vehicle focused street design requires destinations to provide adequate parking areas, which increase distances between destinations, which in turn encourages more driving. Furthermore, the long lifespan and cost of rebuilding roads makes urban infrastructure prone to lock-in of energy and emissions pathways, lifestyles, and consumption patterns </w:t>
      </w:r>
      <w:r w:rsidR="00041FB9" w:rsidRPr="00EE496F">
        <w:rPr>
          <w:bCs/>
        </w:rPr>
        <w:fldChar w:fldCharType="begin"/>
      </w:r>
      <w:r w:rsidR="00041FB9" w:rsidRPr="00EE496F">
        <w:rPr>
          <w:bCs/>
        </w:rPr>
        <w:instrText xml:space="preserve"> ADDIN ZOTERO_ITEM CSL_CITATION {"citationID":"5LuD6qTN","properties":{"formattedCitation":"(Seto et al., 2016)","plainCitation":"(Seto et al., 2016)","noteIndex":0},"citationItems":[{"id":18707,"uris":["http://zotero.org/groups/2241942/items/PIQ63RB7"],"uri":["http://zotero.org/groups/2241942/items/PIQ63RB7"],"itemData":{"id":18707,"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N":"1543-5938","issue":"1","journalAbbreviation":"Annu. Rev. Environ. Resour.","note":"publisher: Annual Reviews","page":"425-452","source":"annualreviews.org (Atypon)","title":"Carbon Lock-In: Types, Causes, and Policy Implications","title-short":"Carbon Lock-In","volume":"41","author":[{"family":"Seto","given":"Karen C."},{"family":"Davis","given":"Steven J."},{"family":"Mitchell","given":"Ronald B."},{"family":"Stokes","given":"Eleanor C."},{"family":"Unruh","given":"Gregory"},{"family":"Ürge-Vorsatz","given":"Diana"}],"issued":{"date-parts":[["2016",11,1]]}}}],"schema":"https://github.com/citation-style-language/schema/raw/master/csl-citation.json"} </w:instrText>
      </w:r>
      <w:r w:rsidR="00041FB9" w:rsidRPr="00EE496F">
        <w:rPr>
          <w:bCs/>
        </w:rPr>
        <w:fldChar w:fldCharType="separate"/>
      </w:r>
      <w:r w:rsidR="00041FB9" w:rsidRPr="00EE496F">
        <w:rPr>
          <w:rFonts w:cs="Times New Roman"/>
        </w:rPr>
        <w:t>(Seto et al., 2016)</w:t>
      </w:r>
      <w:r w:rsidR="00041FB9" w:rsidRPr="00EE496F">
        <w:rPr>
          <w:bCs/>
        </w:rPr>
        <w:fldChar w:fldCharType="end"/>
      </w:r>
      <w:r w:rsidRPr="00EE496F">
        <w:rPr>
          <w:bCs/>
        </w:rPr>
        <w:t xml:space="preserve">. </w:t>
      </w:r>
      <w:r w:rsidR="00836BE8" w:rsidRPr="00EE496F">
        <w:rPr>
          <w:bCs/>
        </w:rPr>
        <w:t>C</w:t>
      </w:r>
      <w:r w:rsidRPr="00EE496F">
        <w:rPr>
          <w:bCs/>
        </w:rPr>
        <w:t xml:space="preserve">omplete streets urban design strategies recognize that increasing populations and urban density will put pressure on transportation systems, and seek to ease this pressure by designing for all modes of transportation: public motorized, private motorized, and private non-motorized. By acknowledging that not all commuters will drive cars, roads are designed to accommodate cars, bikes, buses, and pedestrians. This road design then encourages adoption of multiple modes of transportation by making them a viable choice. </w:t>
      </w:r>
      <w:r w:rsidR="00041FB9" w:rsidRPr="00EE496F">
        <w:rPr>
          <w:bCs/>
        </w:rPr>
        <w:t xml:space="preserve">While land use and transport policies have been shifting towards prioritizing more sustainable modes, the global pandemic has truly shifted policy away from car centric towards sustainable modes and active modes in particular </w:t>
      </w:r>
      <w:r w:rsidR="00041FB9" w:rsidRPr="00EE496F">
        <w:fldChar w:fldCharType="begin"/>
      </w:r>
      <w:r w:rsidR="00266935">
        <w:instrText xml:space="preserve"> ADDIN ZOTERO_ITEM CSL_CITATION {"citationID":"UYDZcdEp","properties":{"formattedCitation":"(Buehler &amp; Pucher, 2021; ECF, 2020; IEA, 2020; ITF, 2020, 2021; Kraus &amp; Koch, 2021; Nikitas et al., 2021)","plainCitation":"(Buehler &amp; Pucher, 2021; ECF, 2020; IEA, 2020; ITF, 2020, 2021; Kraus &amp; Koch, 2021; Nikitas et al., 2021)","noteIndex":0},"citationItems":[{"id":18700,"uris":["http://zotero.org/groups/2241942/items/94DYDEAD"],"uri":["http://zotero.org/groups/2241942/items/94DYDEAD"],"itemData":{"id":18700,"type":"article-journal","container-title":"Transport Reviews","DOI":"10.1080/01441647.2021.1914900","ISSN":"0144-1647","issue":"4","note":"publisher: Routledge\n_eprint: https://doi.org/10.1080/01441647.2021.1914900","page":"393-400","source":"Taylor and Francis+NEJM","title":"COVID-19 Impacts on Cycling, 2019–2020","volume":"41","author":[{"family":"Buehler","given":"Ralph"},{"family":"Pucher","given":"John"}],"issued":{"date-parts":[["2021",7,4]]}}},{"id":18692,"uris":["http://zotero.org/groups/2241942/items/E9B4Z3MP"],"uri":["http://zotero.org/groups/2241942/items/E9B4Z3MP"],"itemData":{"id":18692,"type":"webpage","abstract":"An interactive dashboard that tracks data on all new cycling measures in Europe as a response to the COVID / Coronavirus crisis","container-title":"ECF","language":"en","title":"COVID-19 Cycling Measures Tracker","URL":"https://ecf.com/dashboard","author":[{"family":"ECF","given":""}],"accessed":{"date-parts":[["2021",7,17]]},"issued":{"date-parts":[["2020",6,12]]}}},{"id":18698,"uris":["http://zotero.org/groups/2241942/items/TXQEDSLX"],"uri":["http://zotero.org/groups/2241942/items/TXQEDSLX"],"itemData":{"id":18698,"type":"webpage","abstract":"Changes in transport behaviour during the Covid-19 crisis - Analysis and findings. An article by the International Energy Agency.","container-title":"IEA","language":"en-GB","title":"Changes in transport behaviour during the Covid-19 crisis – Analysis","URL":"https://www.iea.org/articles/changes-in-transport-behaviour-during-the-covid-19-crisis","author":[{"family":"IEA","given":""}],"accessed":{"date-parts":[["2021",7,18]]},"issued":{"date-parts":[["2020"]]}}},{"id":18697,"uris":["http://zotero.org/groups/2241942/items/7K6WQNRE"],"uri":["http://zotero.org/groups/2241942/items/7K6WQNRE"],"itemData":{"id":18697,"type":"article","title":"Re-spacing Our Cities For Resilience","URL":"https://www.itf-oecd.org/sites/default/files/respacing-cities-resilience-covid-19.pdf","author":[{"family":"ITF","given":""}],"issued":{"date-parts":[["2020"]]}}},{"id":18289,"uris":["http://zotero.org/groups/2241942/items/XECVB6DI"],"uri":["http://zotero.org/groups/2241942/items/XECVB6DI"],"itemData":{"id":18289,"type":"report","abstract":"Data, research and territorial reviews on regional, rural and urban development including city planning, green cities, green regions and mayoral roundtables., The ITF Transport Outlook provides an overview of recent trends and near-term prospects for the transport sector at a global level, as well as long-term prospects for transport demand to 2050, for freight (maritime, air and surface), passenger transport (car, rail and air) and CO2 emissions. This edition looks at how the main policy, economic and technological changes since 2015, along with other international developments (such as the Sustainable Development Goals), are shaping the future of mobility, and presents alternative policy scenarios for long-term trends in transport demand and CO2 emissions from all transport modes, freight and passenger. A special focus on accessibility in cities also highlights the role of policies in shaping sustainable transport systems that provide equal access to all.","title":"ITF Transport Outlook 2021","URL":"https://www.oecd.org/regional/itf-transport-outlook-25202367.htm","author":[{"family":"ITF","given":""}],"accessed":{"date-parts":[["2021",5,6]]},"issued":{"date-parts":[["2021"]]}}},{"id":18703,"uris":["http://zotero.org/groups/2241942/items/BKW4DNRL"],"uri":["http://zotero.org/groups/2241942/items/BKW4DNRL"],"itemData":{"id":18703,"type":"article-journal","abstract":"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NAS","language":"en","note":"ISBN: 9782024399117\npublisher: National Academy of Sciences\nsection: Social Sciences\nPMID: 33782111","source":"www.pnas.org","title":"Provisional COVID-19 infrastructure induces large, rapid increases in cycling","URL":"https://www.pnas.org/content/118/15/e2024399118","volume":"118","author":[{"family":"Kraus","given":"Sebastian"},{"family":"Koch","given":"Nicolas"}],"accessed":{"date-parts":[["2021",7,18]]},"issued":{"date-parts":[["2021",4,13]]}}},{"id":18694,"uris":["http://zotero.org/groups/2241942/items/29Z99CPP"],"uri":["http://zotero.org/groups/2241942/items/29Z99CPP"],"itemData":{"id":18694,"type":"article-journal","abstract":"The COVID-19 pandemic has affected our cities in monumental ways with no sector likely being more severely impacted than transport. Lockdowns, physical spacing, transport restrictions and stay-at-home guidelines have transformed personal mobility and highlighted the mistakes of an unbalanced pro-car culture that defined a century of urban planning. One immediate effect of the virus in relation to travel demand and supply was the emergence of active travel modes because of their unique ability to provide a socially distanced way of transport. Cycling is one of the modes that has enjoyed significant attention. Numerous cities have reallocated street and public space to cyclists and introduced pro-bike interventions like pop-up cycle lanes, e-bike subsidies, free bike-share use and traffic calming measures. This newly found outbreak-induced momentum creates an opportunity to establish a new ethos that allows the promotion of potentially permanent strategies that may help cycling to be (re-)established as a robust, mainstream and resilient travel mode for inner city trips and not as a second-class alternative operating under the automobile’s giant shadow. This paper provides a state-of-the-art description of the anti-COVID cycling-friendly initiatives that have been introduced globally, the successes and failures of these initiatives, the lessons learnt that can help us redefine the bicycle’s role in local societies today and a best cycling practice policy guide for planning a more bike-centric future.","container-title":"Sustainability","DOI":"10.3390/su13094620","issue":"9","language":"en","note":"number: 9\npublisher: Multidisciplinary Digital Publishing Institute","page":"4620","source":"www.mdpi.com","title":"Cycling in the Era of COVID-19: Lessons Learnt and Best Practice Policy Recommendations for a More Bike-Centric Future","title-short":"Cycling in the Era of COVID-19","volume":"13","author":[{"family":"Nikitas","given":"Alexandros"},{"family":"Tsigdinos","given":"Stefanos"},{"family":"Karolemeas","given":"Christos"},{"family":"Kourmpa","given":"Efthymia"},{"family":"Bakogiannis","given":"Efthimios"}],"issued":{"date-parts":[["2021",1]]}}}],"schema":"https://github.com/citation-style-language/schema/raw/master/csl-citation.json"} </w:instrText>
      </w:r>
      <w:r w:rsidR="00041FB9" w:rsidRPr="00EE496F">
        <w:fldChar w:fldCharType="separate"/>
      </w:r>
      <w:r w:rsidR="00041FB9" w:rsidRPr="00EE496F">
        <w:rPr>
          <w:rFonts w:cs="Times New Roman"/>
        </w:rPr>
        <w:t>(Buehler &amp; Pucher, 2021; ECF, 2020; IEA, 2020; ITF, 2020, 2021; Kraus &amp; Koch, 2021; Nikitas et al., 2021)</w:t>
      </w:r>
      <w:r w:rsidR="00041FB9" w:rsidRPr="00EE496F">
        <w:fldChar w:fldCharType="end"/>
      </w:r>
      <w:r w:rsidR="00041FB9" w:rsidRPr="00EE496F">
        <w:rPr>
          <w:bCs/>
        </w:rPr>
        <w:t xml:space="preserve">. </w:t>
      </w:r>
    </w:p>
    <w:p w14:paraId="3C0D8509" w14:textId="7FDD9FA5" w:rsidR="00836BE8" w:rsidRPr="00EE496F" w:rsidRDefault="00836BE8" w:rsidP="00836BE8">
      <w:pPr>
        <w:pStyle w:val="Heading4"/>
      </w:pPr>
      <w:r w:rsidRPr="00EE496F">
        <w:t>Design</w:t>
      </w:r>
    </w:p>
    <w:p w14:paraId="05291C5C" w14:textId="7635597F" w:rsidR="00A20639" w:rsidRPr="00EE496F" w:rsidRDefault="00D80A52" w:rsidP="00911367">
      <w:pPr>
        <w:spacing w:after="0"/>
        <w:rPr>
          <w:bCs/>
        </w:rPr>
      </w:pPr>
      <w:r w:rsidRPr="00EE496F">
        <w:rPr>
          <w:bCs/>
        </w:rPr>
        <w:t>Key urban drivers of transportation mode choice are density, land use mix, connectivity, and accessibility. When planners take into account these interrelated and interdependent issues, cities become more accessible and communities achieve lower daily commuting distances and travel times, enabled by multiple modes of transportation. The provision of separate and dedicated facilities for bicycles along heavily traveled roads and at intersections, along with traffic-calming of residential neighborhoods, can considerably increase cycling as a transport mode</w:t>
      </w:r>
      <w:r w:rsidR="00911367" w:rsidRPr="00EE496F">
        <w:rPr>
          <w:bCs/>
        </w:rPr>
        <w:t xml:space="preserve"> </w:t>
      </w:r>
      <w:r w:rsidR="00911367" w:rsidRPr="00EE496F">
        <w:rPr>
          <w:bCs/>
        </w:rPr>
        <w:fldChar w:fldCharType="begin"/>
      </w:r>
      <w:r w:rsidR="00911367" w:rsidRPr="00EE496F">
        <w:rPr>
          <w:bCs/>
        </w:rPr>
        <w:instrText xml:space="preserve"> ADDIN ZOTERO_ITEM CSL_CITATION {"citationID":"L4OxQjj2","properties":{"formattedCitation":"(Rayaprolu et al., 2020)","plainCitation":"(Rayaprolu et al., 2020)","noteIndex":0},"citationItems":[{"id":18714,"uris":["http://zotero.org/groups/2241942/items/68KM68GN"],"uri":["http://zotero.org/groups/2241942/items/68KM68GN"],"itemData":{"id":18714,"type":"article-journal","abstract":"The Dutch concept of ‘bicycle highways’ is increasingly being adopted by urban planners owing to rising environmental and health consciousness, and the growing popularity of electric bicycles. Bicycle highways differ from other types of cycling infrastructure in that they avoid intersections with motorised traffic, and are wide enough to allow for safe overtaking, thereby increasing cycling speeds. While many studies investigate the feasibility of constructing bicycle highways, few explore their effect on users’ travel preferences. In this context, our study aims to assess the potential impact of bicycle highways on commuter mode choice. We built a discrete choice model based on individual commute data from a national household travel survey, Mobilität in Deutschland 2008. The model was estimated in a logit modelling framework using Biogeme. We estimated multinomial logit and nested logit models and found nested logit to be more appropriate. The model estimates were then applied to forecast mode shares in scenarios with the pilot bicycle highway proposed in the Munich region. The variation in mode shares across scenarios with increasing average cycling speeds was analysed in areas with varying proximity to the infrastructure. The results suggest that bicycle highways reduce motorised travel and increase cycling. The effect is stronger as proximity to the corridor increases. The analysis helps to quantify the potential impact of bicycle highways on commuter mode choice even without considering further benefits beyond travel time reductions, such as increased safety, convenience, comfort, and reduced risks due to fewer interactions with motorised traffic.","container-title":"Environment and Planning B: Urban Analytics and City Science","DOI":"10.1177/2399808318797334","ISSN":"2399-8083","issue":"4","journalAbbreviation":"Environment and Planning B: Urban Analytics and City Science","language":"en","note":"publisher: SAGE Publications Ltd STM","page":"662-677","source":"SAGE Journals","title":"Impact of bicycle highways on commuter mode choice: A scenario analysis","title-short":"Impact of bicycle highways on commuter mode choice","volume":"47","author":[{"family":"Rayaprolu","given":"Hema S"},{"family":"Llorca","given":"Carlos"},{"family":"Moeckel","given":"Rolf"}],"issued":{"date-parts":[["2020",5,1]]}}}],"schema":"https://github.com/citation-style-language/schema/raw/master/csl-citation.json"} </w:instrText>
      </w:r>
      <w:r w:rsidR="00911367" w:rsidRPr="00EE496F">
        <w:rPr>
          <w:bCs/>
        </w:rPr>
        <w:fldChar w:fldCharType="separate"/>
      </w:r>
      <w:r w:rsidR="00911367" w:rsidRPr="00EE496F">
        <w:rPr>
          <w:rFonts w:cs="Times New Roman"/>
        </w:rPr>
        <w:t>(Rayaprolu et al., 2020)</w:t>
      </w:r>
      <w:r w:rsidR="00911367" w:rsidRPr="00EE496F">
        <w:rPr>
          <w:bCs/>
        </w:rPr>
        <w:fldChar w:fldCharType="end"/>
      </w:r>
      <w:r w:rsidRPr="00EE496F">
        <w:rPr>
          <w:bCs/>
        </w:rPr>
        <w:t xml:space="preserve">. </w:t>
      </w:r>
      <w:r w:rsidR="00A20639" w:rsidRPr="00EE496F">
        <w:rPr>
          <w:bCs/>
        </w:rPr>
        <w:t xml:space="preserve">A meta-analysis </w:t>
      </w:r>
      <w:r w:rsidR="00424AE5" w:rsidRPr="00EE496F">
        <w:rPr>
          <w:bCs/>
        </w:rPr>
        <w:t>conclud</w:t>
      </w:r>
      <w:r w:rsidR="00A20639" w:rsidRPr="00EE496F">
        <w:rPr>
          <w:bCs/>
        </w:rPr>
        <w:t xml:space="preserve">ed that building bicycle infrastructure induces demand by 22% and the number of riders by 62% </w:t>
      </w:r>
      <w:r w:rsidR="00A20639" w:rsidRPr="00EE496F">
        <w:rPr>
          <w:bCs/>
        </w:rPr>
        <w:fldChar w:fldCharType="begin"/>
      </w:r>
      <w:r w:rsidR="00A20639" w:rsidRPr="00EE496F">
        <w:rPr>
          <w:bCs/>
        </w:rPr>
        <w:instrText xml:space="preserve"> ADDIN ZOTERO_ITEM CSL_CITATION {"citationID":"sHaIhX5o","properties":{"formattedCitation":"(M\\uc0\\u246{}lenberg et al., 2019)","plainCitation":"(Mölenberg et al., 2019)","noteIndex":0},"citationItems":[{"id":18709,"uris":["http://zotero.org/groups/2241942/items/A4VIAZR3"],"uri":["http://zotero.org/groups/2241942/items/A4VIAZR3"],"itemData":{"id":18709,"type":"article-journal","abstract":"BACKGROUND: Previous reviews have suggested that infrastructural interventions can be effective in promoting cycling. Given inherent methodological complexities in the evaluation of such changes, it is important to understand whether study results obtained depend on the study design and methods used, and to describe the implications of the methods used for causality. The aims of this systematic review were to summarize the effects obtained in studies that used a wide range of study designs to assess the effects of infrastructural interventions on cycling and physical activity, and whether the effects varied by study design, data collection methods, or statistical approaches.\nMETHODS: Six databases were searched for studies that evaluated infrastructural interventions to promote cycling in adult populations, such as the opening of cycling lanes, or the expansion of a city-wide cycling network. Controlled and uncontrolled studies that presented data before and after the intervention were included. No language or date restrictions were applied. Data was extracted for any outcome presented (e.g. bikes counted on the new infrastructure, making a bike trip, cycling frequency, cycling duration), and for any purpose of cycling (e.g. total cycling, recreational cycling, cycling for commuting). Data for physical activity outcomes and equity effects was extracted, and quality assessment was conducted following previous methodologies and the UK Medical Research Council guidance on natural experiments. The PROGRESS-Plus framework was used to describe the impact on subgroups of the population. Studies were categorized by outcome, i.e. changes in cycling behavior, or usage of the cycling infrastructure. The relative change was calculated to derive a common outcome across various metrics and cycling purposes. The median relative change was presented to evaluate whether effects differed by methodological aspects.\nRESULTS: The review included 31 studies and all were conducted within urban areas in high-income countries. Most of the evaluations found changes in favor of the intervention, showing that the number of cyclists using the facilities increased (median relative change compared to baseline: 62%; range: 4 to 438%), and to a lesser extent that cycling behavior increased (median relative change compared to baseline: 22%; range: - 21 to 262%). Studies that tested for statistical significance and studies that used subjective measurement methods (such as surveys and direct observations of cyclists) found larger changes than those that did not perform statistical tests, and those that used objective measurement methods (such as GPS and accelerometers, and automatic counting stations). Seven studies provided information on changes of physical activity behaviors, and findings were mixed. Three studies tested for equity effects following the opening of cycling infrastructure.\nCONCLUSIONS: Study findings of natural experiments evaluating infrastructural interventions to promote cycling depended on the methods used and the approach to analysis. Studies measuring cycling behavior were more likely to assess actual behavioral change that is most relevant for population health, as compared to studies that measured the use of cycling infrastructure. Triangulation of methods is warranted to overcome potential issues that one may encounter when evaluating environmental changes within the built environment.\nTRIAL REGISTRATION: The protocol of this study was registered at PROSPERO (CRD42018091079).","container-title":"The International Journal of Behavioral Nutrition and Physical Activity","DOI":"10.1186/s12966-019-0850-1","ISSN":"1479-5868","issue":"1","journalAbbreviation":"Int J Behav Nutr Phys Act","language":"eng","note":"PMID: 31655609\nPMCID: PMC6815350","page":"93","source":"PubMed","title":"A systematic review of the effect of infrastructural interventions to promote cycling: strengthening causal inference from observational data","title-short":"A systematic review of the effect of infrastructural interventions to promote cycling","volume":"16","author":[{"family":"Mölenberg","given":"Famke J. M."},{"family":"Panter","given":"Jenna"},{"family":"Burdorf","given":"Alex"},{"family":"Lenthe","given":"Frank J.","non-dropping-particle":"van"}],"issued":{"date-parts":[["2019",10,26]]}}}],"schema":"https://github.com/citation-style-language/schema/raw/master/csl-citation.json"} </w:instrText>
      </w:r>
      <w:r w:rsidR="00A20639" w:rsidRPr="00EE496F">
        <w:rPr>
          <w:bCs/>
        </w:rPr>
        <w:fldChar w:fldCharType="separate"/>
      </w:r>
      <w:r w:rsidR="00A20639" w:rsidRPr="00EE496F">
        <w:rPr>
          <w:rFonts w:cs="Times New Roman"/>
          <w:szCs w:val="24"/>
        </w:rPr>
        <w:t>(Mölenberg et al., 2019)</w:t>
      </w:r>
      <w:r w:rsidR="00A20639" w:rsidRPr="00EE496F">
        <w:rPr>
          <w:bCs/>
        </w:rPr>
        <w:fldChar w:fldCharType="end"/>
      </w:r>
      <w:r w:rsidR="00A20639" w:rsidRPr="00EE496F">
        <w:rPr>
          <w:bCs/>
        </w:rPr>
        <w:t xml:space="preserve">. </w:t>
      </w:r>
      <w:r w:rsidR="00424AE5" w:rsidRPr="00EE496F">
        <w:rPr>
          <w:bCs/>
        </w:rPr>
        <w:t xml:space="preserve">Another study showed that during the first 4 months of the lockdown of 2020, 106 European cities added an average of 11.5km of pop-up bike lanes which increased biking by 11-48% and will generate $1-7 billion in health benefits if the habits remain </w:t>
      </w:r>
      <w:r w:rsidR="00424AE5" w:rsidRPr="00EE496F">
        <w:rPr>
          <w:bCs/>
        </w:rPr>
        <w:fldChar w:fldCharType="begin"/>
      </w:r>
      <w:r w:rsidR="00424AE5" w:rsidRPr="00EE496F">
        <w:rPr>
          <w:bCs/>
        </w:rPr>
        <w:instrText xml:space="preserve"> ADDIN ZOTERO_ITEM CSL_CITATION {"citationID":"ZJFi9xJO","properties":{"formattedCitation":"(Kraus &amp; Koch, 2021)","plainCitation":"(Kraus &amp; Koch, 2021)","noteIndex":0},"citationItems":[{"id":18703,"uris":["http://zotero.org/groups/2241942/items/BKW4DNRL"],"uri":["http://zotero.org/groups/2241942/items/BKW4DNRL"],"itemData":{"id":18703,"type":"article-journal","abstract":"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NAS","language":"en","note":"ISBN: 9782024399117\npublisher: National Academy of Sciences\nsection: Social Sciences\nPMID: 33782111","source":"www.pnas.org","title":"Provisional COVID-19 infrastructure induces large, rapid increases in cycling","URL":"https://www.pnas.org/content/118/15/e2024399118","volume":"118","author":[{"family":"Kraus","given":"Sebastian"},{"family":"Koch","given":"Nicolas"}],"accessed":{"date-parts":[["2021",7,18]]},"issued":{"date-parts":[["2021",4,13]]}}}],"schema":"https://github.com/citation-style-language/schema/raw/master/csl-citation.json"} </w:instrText>
      </w:r>
      <w:r w:rsidR="00424AE5" w:rsidRPr="00EE496F">
        <w:rPr>
          <w:bCs/>
        </w:rPr>
        <w:fldChar w:fldCharType="separate"/>
      </w:r>
      <w:r w:rsidR="00424AE5" w:rsidRPr="00EE496F">
        <w:rPr>
          <w:rFonts w:cs="Times New Roman"/>
        </w:rPr>
        <w:t>(Kraus &amp; Koch, 2021)</w:t>
      </w:r>
      <w:r w:rsidR="00424AE5" w:rsidRPr="00EE496F">
        <w:rPr>
          <w:bCs/>
        </w:rPr>
        <w:fldChar w:fldCharType="end"/>
      </w:r>
      <w:r w:rsidR="00762F77" w:rsidRPr="00EE496F">
        <w:rPr>
          <w:bCs/>
        </w:rPr>
        <w:t xml:space="preserve">. </w:t>
      </w:r>
    </w:p>
    <w:p w14:paraId="1F5D3999" w14:textId="5CE959D5" w:rsidR="00836BE8" w:rsidRPr="00EE496F" w:rsidRDefault="00762F77" w:rsidP="00762F77">
      <w:pPr>
        <w:pStyle w:val="Heading4"/>
      </w:pPr>
      <w:r w:rsidRPr="00EE496F">
        <w:t>Bicycle Sharing S</w:t>
      </w:r>
      <w:r w:rsidR="00DD70AA" w:rsidRPr="00EE496F">
        <w:t>chemes</w:t>
      </w:r>
    </w:p>
    <w:p w14:paraId="781150AC" w14:textId="0078E963" w:rsidR="00D80A52" w:rsidRPr="00EE496F" w:rsidRDefault="00DD70AA" w:rsidP="00911367">
      <w:pPr>
        <w:spacing w:after="0"/>
        <w:rPr>
          <w:bCs/>
        </w:rPr>
      </w:pPr>
      <w:r w:rsidRPr="00EE496F">
        <w:rPr>
          <w:bCs/>
        </w:rPr>
        <w:t>B</w:t>
      </w:r>
      <w:r w:rsidR="00D80A52" w:rsidRPr="00EE496F">
        <w:rPr>
          <w:bCs/>
        </w:rPr>
        <w:t xml:space="preserve">icycle share schemes allow riders to pick up bikes at public locations and use them for a small fee. In recent years, the popularity of these programs has grown rapidly around the world, with large-scale urban systems throughout China, the United States, and Europe, and programs being piloted in places such as Kazakhstan and Abu Dhabi. </w:t>
      </w:r>
      <w:r w:rsidR="00911367" w:rsidRPr="00EE496F">
        <w:rPr>
          <w:bCs/>
        </w:rPr>
        <w:t xml:space="preserve">More than 95% of the schemes started after 2007 with the number almost doubling from 1,600 in 2017 to more than 2,900 in 2019 </w:t>
      </w:r>
      <w:r w:rsidR="00911367" w:rsidRPr="00EE496F">
        <w:rPr>
          <w:bCs/>
        </w:rPr>
        <w:fldChar w:fldCharType="begin"/>
      </w:r>
      <w:r w:rsidR="00911367" w:rsidRPr="00EE496F">
        <w:rPr>
          <w:bCs/>
        </w:rPr>
        <w:instrText xml:space="preserve"> ADDIN ZOTERO_ITEM CSL_CITATION {"citationID":"s5DX900L","properties":{"formattedCitation":"(Galatoulas et al., 2020; Moon et al., 2019)","plainCitation":"(Galatoulas et al., 2020; Moon et al., 2019)","noteIndex":0},"citationItems":[{"id":18715,"uris":["http://zotero.org/groups/2241942/items/WU7SYVUT"],"uri":["http://zotero.org/groups/2241942/items/WU7SYVUT"],"itemData":{"id":18715,"type":"article-journal","abstract":"Recent data on conventional bike and/or electric bike (e-bike) sharing systems reveal that more than 2900 systems are operating in cities worldwide, indicating the increased adoption of this alternative mode of transportation. Addressing the existing gap in the literature regarding the deployment of e-bike sharing systems (e-BSSs) in particular, this paper reviews their spatio-temporal characteristics, and attempts to (a) map the worldwide distribution of e-BSSs, (b) identify temporal trends in terms of annual growth/expansion of e-BSS deployment worldwide and (c) explore the spatial characteristics of the recorded growth, in terms of adoption on a country scale, population coverage and type of system/initial fleet sizes. To that end, it examines the patterns identified from the global to the country level, based on data collected from an online source of BSS information worldwide. A comparative analysis is performed with a focus on Europe, North America and Asia, providing insights on the growth rate of the specific bikesharing market segment. Although the dockless e-BSS has been only within three years of competition with station-based implementations, it shows a rapid integration to the overall technology diffusion trend, while it is more established in Asia and North America in comparison with Europe and launches with larger fleet sizes.","container-title":"Sustainability","DOI":"10.3390/su12114611","issue":"11","language":"en","note":"number: 11\npublisher: Multidisciplinary Digital Publishing Institute","page":"4611","source":"www.mdpi.com","title":"Spatio-Temporal Trends of E-Bike Sharing System Deployment: A Review in Europe, North America and Asia","title-short":"Spatio-Temporal Trends of E-Bike Sharing System Deployment","volume":"12","author":[{"family":"Galatoulas","given":"Nikolaos-Fivos"},{"family":"Genikomsakis","given":"Konstantinos N."},{"family":"Ioakimidis","given":"Christos S."}],"issued":{"date-parts":[["2020",1]]}}},{"id":18718,"uris":["http://zotero.org/groups/2241942/items/7RETBAWP"],"uri":["http://zotero.org/groups/2241942/items/7RETBAWP"],"itemData":{"id":18718,"type":"article-journal","abstract":"SynopsisThis working paper seeks to provide decision makers at the city level a series of frequently asked questions and responses in order to assess the adoption and implementation of bike sharing. It is not designed to be a comprehensive guide to bike-sharing implementation, nor is it meant to provide prescriptive recommendations; rather, it offers questions and answers objectively in order to assist city officials to navigate through the recent developments and innovations of new and improved technologies, data, and business models relating to bike sharing.","language":"en","source":"www.wri.org","title":"The Evolution of Bike Sharing: 10 Questions on the Emergence of New Technologies, Opportunities, and Risks","title-short":"The Evolution of Bike Sharing","URL":"https://www.wri.org/research/evolution-bike-sharing","author":[{"family":"Moon","given":"Christopher"},{"family":"Sharpin","given":"Anna Bray"},{"family":"Lanza","given":"Iván De La"},{"family":"Khan","given":"Azra"},{"family":"Re","given":"Luca Lo"},{"family":"Maassen","given":"Anne"}],"accessed":{"date-parts":[["2021",7,18]]},"issued":{"date-parts":[["2019",1,14]]}}}],"schema":"https://github.com/citation-style-language/schema/raw/master/csl-citation.json"} </w:instrText>
      </w:r>
      <w:r w:rsidR="00911367" w:rsidRPr="00EE496F">
        <w:rPr>
          <w:bCs/>
        </w:rPr>
        <w:fldChar w:fldCharType="separate"/>
      </w:r>
      <w:r w:rsidR="00911367" w:rsidRPr="00EE496F">
        <w:rPr>
          <w:rFonts w:cs="Times New Roman"/>
        </w:rPr>
        <w:t>(Galatoulas et al., 2020; Moon et al., 2019)</w:t>
      </w:r>
      <w:r w:rsidR="00911367" w:rsidRPr="00EE496F">
        <w:rPr>
          <w:bCs/>
        </w:rPr>
        <w:fldChar w:fldCharType="end"/>
      </w:r>
      <w:r w:rsidR="00911367" w:rsidRPr="00EE496F">
        <w:rPr>
          <w:bCs/>
        </w:rPr>
        <w:t xml:space="preserve">. </w:t>
      </w:r>
      <w:r w:rsidR="006957E9" w:rsidRPr="00EE496F">
        <w:rPr>
          <w:bCs/>
        </w:rPr>
        <w:t xml:space="preserve">Based on the Meddin Bike-sharing World Map there were 9.74 million shared bikes in July 2021 </w:t>
      </w:r>
      <w:r w:rsidR="006957E9" w:rsidRPr="00EE496F">
        <w:rPr>
          <w:bCs/>
        </w:rPr>
        <w:fldChar w:fldCharType="begin"/>
      </w:r>
      <w:r w:rsidR="006957E9" w:rsidRPr="00EE496F">
        <w:rPr>
          <w:bCs/>
        </w:rPr>
        <w:instrText xml:space="preserve"> ADDIN ZOTERO_ITEM CSL_CITATION {"citationID":"xhkgICvb","properties":{"formattedCitation":"(Meddin et al., 2021)","plainCitation":"(Meddin et al., 2021)","noteIndex":0},"citationItems":[{"id":18712,"uris":["http://zotero.org/groups/2241942/items/K9J375H6"],"uri":["http://zotero.org/groups/2241942/items/K9J375H6"],"itemData":{"id":18712,"type":"webpage","abstract":"Your description","language":"en","title":"The Meddin Bike-sharing World Map","URL":"https://bikesharingworldmap.com/","author":[{"family":"Meddin et al.","given":""}],"accessed":{"date-parts":[["2021",7,18]]},"issued":{"date-parts":[["2021"]]}}}],"schema":"https://github.com/citation-style-language/schema/raw/master/csl-citation.json"} </w:instrText>
      </w:r>
      <w:r w:rsidR="006957E9" w:rsidRPr="00EE496F">
        <w:rPr>
          <w:bCs/>
        </w:rPr>
        <w:fldChar w:fldCharType="separate"/>
      </w:r>
      <w:r w:rsidR="006957E9" w:rsidRPr="00EE496F">
        <w:rPr>
          <w:rFonts w:cs="Times New Roman"/>
        </w:rPr>
        <w:t>(Meddin et al., 2021)</w:t>
      </w:r>
      <w:r w:rsidR="006957E9" w:rsidRPr="00EE496F">
        <w:rPr>
          <w:bCs/>
        </w:rPr>
        <w:fldChar w:fldCharType="end"/>
      </w:r>
      <w:r w:rsidR="006957E9" w:rsidRPr="00EE496F">
        <w:rPr>
          <w:bCs/>
        </w:rPr>
        <w:t xml:space="preserve">. </w:t>
      </w:r>
      <w:r w:rsidR="00D80A52" w:rsidRPr="00EE496F">
        <w:rPr>
          <w:bCs/>
        </w:rPr>
        <w:t xml:space="preserve">According to one study, Barcelona, Spain’s bicycle sharing scheme, introduced in 2007, increased cycling trips by 30 percent, reduced the mortality rate from traffic incidents, and avoided over 9,000 metric tons of carbon emissions from motorized transport in 2009 (Rojas et al., 2011). </w:t>
      </w:r>
    </w:p>
    <w:p w14:paraId="0B8C3EFB" w14:textId="7C9E8EA1" w:rsidR="00D1508C" w:rsidRPr="00EE496F" w:rsidRDefault="551A77D0" w:rsidP="005D49A8">
      <w:pPr>
        <w:pStyle w:val="Heading3"/>
      </w:pPr>
      <w:bookmarkStart w:id="31" w:name="_Toc80817958"/>
      <w:r w:rsidRPr="00EE496F">
        <w:t>Barriers to Adoption</w:t>
      </w:r>
      <w:bookmarkEnd w:id="31"/>
    </w:p>
    <w:p w14:paraId="0AB995BE" w14:textId="728FB1F8" w:rsidR="00A634AD" w:rsidRPr="00EE496F" w:rsidRDefault="00A634AD" w:rsidP="00A634AD">
      <w:pPr>
        <w:pStyle w:val="Heading4"/>
      </w:pPr>
      <w:r w:rsidRPr="00EE496F">
        <w:t>Demographics</w:t>
      </w:r>
      <w:r w:rsidR="005539AC" w:rsidRPr="00EE496F">
        <w:t xml:space="preserve"> and Geography</w:t>
      </w:r>
    </w:p>
    <w:p w14:paraId="0379D1E4" w14:textId="3534A8E1" w:rsidR="005539AC" w:rsidRPr="00EE496F" w:rsidRDefault="00941922" w:rsidP="005539AC">
      <w:r w:rsidRPr="00EE496F">
        <w:t xml:space="preserve">An aging population in most of the world is a barrier as bicycling declines with age (although e-bikes don’t experience the same level of decline). Women tend to ride less and is compounded by the larger proportion of women in the older population </w:t>
      </w:r>
      <w:r w:rsidRPr="00EE496F">
        <w:fldChar w:fldCharType="begin"/>
      </w:r>
      <w:r w:rsidR="00266935">
        <w:instrText xml:space="preserve"> ADDIN ZOTERO_ITEM CSL_CITATION {"citationID":"I1TeQ5PW","properties":{"formattedCitation":"(Goel et al., 2021; UN, 2020)","plainCitation":"(Goel et al., 2021; UN, 2020)","noteIndex":0},"citationItems":[{"id":18679,"uris":["http://zotero.org/groups/2241942/items/A7L94XGC"],"uri":["http://zotero.org/groups/2241942/items/A7L94XGC"],"itemData":{"id":18679,"type":"article-journal","abstract":"International comparisons of cycling behaviour have typically been limited to high-income countries and often limited to the prevalence of cycling, with lack of discussions on demographic and trip characteristics. We used a combination of city, regional, and national travel surveys from 17 countries across the six continents, ranging from years 2009 through 2019. We present a descriptive analysis of cycling behaviour including level of cycling, trip purpose and distance, and user demographics, at the city-level for 35 major cities (&gt;1 million population) and in urbanised areas nationwide for 11 countries. The Netherlands, Japan and Germany are among the highest cycling countries and their cities among the highest cycling cities. In cities and countries with high cycling levels, cycling rates tend to be more equal between work and non-work trips, whereas in geographies with low cycling levels, cycling to work is higher than cycling for other trips. In terms of cycling distance, patterns in high- and low-cycling geographies are more similar. We found a strong positive association between the level of cycling and women’s representation among cyclists. In almost all geographies with cycling mode share greater than 7% women made as many cycle trips as men, and sometimes even greater. The share of cycling trips by women is much lower in geographies with cycling mode shares less than 7%. Among the geographies with higher levels of cycling, children (&lt;16 years) are often overrepresented. Older adults (&gt;60 years) remain underrepresented in all geographies but have relatively better representation where levels of cycling are high. In low-cycling settings, females are underrepresented across all the age groups, and more so when older than 16 years. With increasing level of cycling, representation of females improves across all the age groups, and most significantly among children and older adults. Clustering the cities and countries into homogeneous cycling typologies reveals that high cycling levels always coincide with high representation of females and good representations of all age groups. In low-cycling settings, it is the reverse. We recommend that evaluations of cycling policies include usage by gender and age groups as benchmarks in addition to overall use. To achieve representation across different age and gender groups, making neighbourhoods cycling friendly and developing safer routes to school, should be equally high on the agenda as cycling corridors that often cater to commuting traffic.","container-title":"Transport Reviews","DOI":"10.1080/01441647.2021.1915898","ISSN":"0144-1647","issue":"0","note":"publisher: Routledge\n_eprint: https://doi.org/10.1080/01441647.2021.1915898","page":"1-24","source":"Taylor and Francis+NEJM","title":"Cycling behaviour in 17 countries across 6 continents: levels of cycling, who cycles, for what purpose, and how far?","title-short":"Cycling behaviour in 17 countries across 6 continents","volume":"0","author":[{"family":"Goel","given":"Rahul"},{"family":"Goodman","given":"Anna"},{"family":"Aldred","given":"Rachel"},{"family":"Nakamura","given":"Ryota"},{"family":"Tatah","given":"Lambed"},{"family":"Garcia","given":"Leandro Martin Totaro"},{"family":"Zapata-Diomedi","given":"Belen"},{"family":"Sa","given":"Thiago Herick","dropping-particle":"de"},{"family":"Tiwari","given":"Geetam"},{"family":"Nazelle","given":"Audrey","dropping-particle":"de"},{"family":"Tainio","given":"Marko"},{"family":"Buehler","given":"Ralph"},{"family":"Götschi","given":"Thomas"},{"family":"Woodcock","given":"James"}],"issued":{"date-parts":[["2021",5,9]]}}},{"id":18721,"uris":["http://zotero.org/groups/2241942/items/UG8A9U5H"],"uri":["http://zotero.org/groups/2241942/items/UG8A9U5H"],"itemData":{"id":18721,"type":"webpage","title":"World Population Ageing 2020 Highlights | Population Division","URL":"https://www.un.org/development/desa/pd/news/world-population-ageing-2020-highlights","author":[{"family":"UN","given":""}],"accessed":{"date-parts":[["2021",7,18]]},"issued":{"date-parts":[["2020"]]}}}],"schema":"https://github.com/citation-style-language/schema/raw/master/csl-citation.json"} </w:instrText>
      </w:r>
      <w:r w:rsidRPr="00EE496F">
        <w:fldChar w:fldCharType="separate"/>
      </w:r>
      <w:r w:rsidR="008F078E" w:rsidRPr="00EE496F">
        <w:rPr>
          <w:rFonts w:cs="Times New Roman"/>
        </w:rPr>
        <w:t>(Goel et al., 2021; UN, 2020)</w:t>
      </w:r>
      <w:r w:rsidRPr="00EE496F">
        <w:fldChar w:fldCharType="end"/>
      </w:r>
      <w:r w:rsidRPr="00EE496F">
        <w:t xml:space="preserve">. </w:t>
      </w:r>
      <w:r w:rsidR="005539AC" w:rsidRPr="00EE496F">
        <w:t xml:space="preserve">Environmental factors such as weather, terrain (hilly) and distance are additional barriers to adoption </w:t>
      </w:r>
      <w:r w:rsidR="005539AC" w:rsidRPr="00EE496F">
        <w:fldChar w:fldCharType="begin"/>
      </w:r>
      <w:r w:rsidR="005539AC" w:rsidRPr="00EE496F">
        <w:instrText xml:space="preserve"> ADDIN ZOTERO_ITEM CSL_CITATION {"citationID":"6hY5qyJl","properties":{"formattedCitation":"(Linden et al., 2020)","plainCitation":"(Linden et al., 2020)","noteIndex":0},"citationItems":[{"id":18725,"uris":["http://zotero.org/groups/2241942/items/RSTVYH25"],"uri":["http://zotero.org/groups/2241942/items/RSTVYH25"],"itemData":{"id":18725,"type":"article-journal","abstract":"Objective: In this study, we explored attitudes and barriers among non-participants of a local Bike to Work Week (BTWW) \"Commuter Challenge\" event. Methods: We recruited non-BTWW participants from small and large workplaces that competed in a community-wide Commuter Challenge.\nWe conducted 3 focus groups with 29 adults who were referred by their employers. We asked them about their BTWW recollection, perceived participation barriers, and motivation for current and future BTWW participation and bike commuting in general. We audio-recorded the focus groups. We transcribed\nthe audio-recordings verbatim and we conducted a thematic analysis using NVivo 11 Pro. Results: Common barriers mentioned were lack of facilities, commuting distance, inadequate bicycle commute time, and hygiene and clothing concerns. Encouragement factors for potential commuters, include\nthe ability to identify safe cycling routes, supervisor support, and opportunities to bicycle commute with others. Conclusions: Our study identified barriers to bicycle commuting, which can be addressed via intervention and policy change on multiple levels.","container-title":"Health Behavior and Policy Review","DOI":"10.14485/HBPR.7.2.4","issue":"2","journalAbbreviation":"Health Behavior and Policy Review","page":"110-119","source":"IngentaConnect","title":"Maybe Next Time: Perspectives on Commuting from Bike to Work Week Non-participants","title-short":"Maybe Next Time","volume":"7","author":[{"family":"Linden","given":"Hannah"},{"family":"Fitch","given":"Amy"},{"family":"Emerson","given":"Amber"},{"family":"Hoeper","given":"Samantha"},{"family":"Granner","given":"Michelle L."}],"issued":{"date-parts":[["2020",3,1]]}}}],"schema":"https://github.com/citation-style-language/schema/raw/master/csl-citation.json"} </w:instrText>
      </w:r>
      <w:r w:rsidR="005539AC" w:rsidRPr="00EE496F">
        <w:fldChar w:fldCharType="separate"/>
      </w:r>
      <w:r w:rsidR="005539AC" w:rsidRPr="00EE496F">
        <w:rPr>
          <w:rFonts w:cs="Times New Roman"/>
        </w:rPr>
        <w:t>(Linden et al., 2020)</w:t>
      </w:r>
      <w:r w:rsidR="005539AC" w:rsidRPr="00EE496F">
        <w:fldChar w:fldCharType="end"/>
      </w:r>
      <w:r w:rsidR="005539AC" w:rsidRPr="00EE496F">
        <w:t xml:space="preserve"> however, terrain and distance matter less in the case of e-bikes. </w:t>
      </w:r>
    </w:p>
    <w:p w14:paraId="4B3DEBF8" w14:textId="1A64E705" w:rsidR="008F078E" w:rsidRPr="00EE496F" w:rsidRDefault="008F078E" w:rsidP="008F078E">
      <w:pPr>
        <w:pStyle w:val="Heading4"/>
      </w:pPr>
      <w:r w:rsidRPr="00EE496F">
        <w:t>Safety and Lack of Infrastructure</w:t>
      </w:r>
    </w:p>
    <w:p w14:paraId="2BFF7778" w14:textId="6CF34E30" w:rsidR="008F078E" w:rsidRPr="00EE496F" w:rsidRDefault="008F078E" w:rsidP="005539AC">
      <w:r w:rsidRPr="00EE496F">
        <w:t xml:space="preserve">The perception that biking is not safe which is further exacerbated by the lack of dedicated lanes is another barrier to adoption </w:t>
      </w:r>
      <w:r w:rsidRPr="00EE496F">
        <w:fldChar w:fldCharType="begin"/>
      </w:r>
      <w:r w:rsidRPr="00EE496F">
        <w:instrText xml:space="preserve"> ADDIN ZOTERO_ITEM CSL_CITATION {"citationID":"2Q4xHixW","properties":{"formattedCitation":"(Dill &amp; McNeil, 2016)","plainCitation":"(Dill &amp; McNeil, 2016)","noteIndex":0},"citationItems":[{"id":18678,"uris":["http://zotero.org/groups/2241942/items/8PGCVJ2N"],"uri":["http://zotero.org/groups/2241942/items/8PGCVJ2N"],"itemData":{"id":18678,"type":"article-journal","abstract":"To understand the makeup of a population in terms of how people view bicycling can help in planning bicycle facilities and programs. Roger Geller, bicycle coordinator for the City of Portland, Oregon, proposed a typology that characterized people as one of four types—strong and fearless, enthused and confident, interested but concerned, and no way, no how—with respect to their attitudes toward bicycling. The research presented here sought to find out how applicable the typology was nationally and explored motivating factors, barriers, and the appeal of various bicycle facility types for each type of cyclist or potential cyclist. This study followed up on an earlier study that tested Geller’s typology with Portland data. In this new study, a sample involved 3,000 adults who lived in the 50 largest U.S. metropolitan areas. On the basis of respondents’ (a) stated level of comfort when they bicycled in different environments, (b) their interest in bicycling, and (c) their recent behavior, the study estimated that about one-third of adults were in the no way, no how group, and about half were in the interested but concerned group. The distribution was similar to that of the earlier findings for Portland. Several demographic differences emerged, with women less likely to be enthusiastic and confident or to be interested but concerned. Few differences appeared in whether respondents had ridden a bike at all in the past 30 days. Differences emerged as to where they bicycled and how often. The interested but concerned group was least likely to ride for transportation and rode less frequently. Barriers included not having a bicycle to ride; needing a vehicle for work, school, or other reasons; destinations too far to reach by bicycle; too few bike lanes or trails; and traffic.","container-title":"Transportation Research Record","DOI":"10.3141/2587-11","ISSN":"0361-1981","issue":"1","journalAbbreviation":"Transportation Research Record","language":"en","note":"publisher: SAGE Publications Inc","page":"90-99","source":"SAGE Journals","title":"Revisiting the Four Types of Cyclists: Findings from a National Survey","title-short":"Revisiting the Four Types of Cyclists","volume":"2587","author":[{"family":"Dill","given":"Jennifer"},{"family":"McNeil","given":"Nathan"}],"issued":{"date-parts":[["2016",1,1]]}}}],"schema":"https://github.com/citation-style-language/schema/raw/master/csl-citation.json"} </w:instrText>
      </w:r>
      <w:r w:rsidRPr="00EE496F">
        <w:fldChar w:fldCharType="separate"/>
      </w:r>
      <w:r w:rsidRPr="00EE496F">
        <w:rPr>
          <w:rFonts w:cs="Times New Roman"/>
        </w:rPr>
        <w:t>(Dill &amp; McNeil, 2016)</w:t>
      </w:r>
      <w:r w:rsidRPr="00EE496F">
        <w:fldChar w:fldCharType="end"/>
      </w:r>
      <w:r w:rsidRPr="00EE496F">
        <w:t xml:space="preserve">. The lack of parking and fear of theft </w:t>
      </w:r>
      <w:r w:rsidRPr="00EE496F">
        <w:fldChar w:fldCharType="begin"/>
      </w:r>
      <w:r w:rsidRPr="00EE496F">
        <w:instrText xml:space="preserve"> ADDIN ZOTERO_ITEM CSL_CITATION {"citationID":"K1dghaf6","properties":{"formattedCitation":"(Chen et al., 2018)","plainCitation":"(Chen et al., 2018)","noteIndex":0},"citationItems":[{"id":18723,"uris":["http://zotero.org/groups/2241942/items/JRU2T8EB"],"uri":["http://zotero.org/groups/2241942/items/JRU2T8EB"],"itemData":{"id":18723,"type":"article-journal","abstract":"The lack of secure bicycle parking is a serious but often neglected issue that discourages bicycling. Classical environment criminology theories try to explain the pattern of bicycle theft but provide limited insights into the relationship between crime and the built environment. This study examines the association between built environment factors and bicycle theft using a zero-inflated negative binomial model to account for data over-dispersion and excess zeros. The assembled dataset provides variables pertaining to the road network, land use, bicycle travel demand, and socio-demographics. The key findings are as follows: (1) Bicycle theft is more likely to occur in areas for commercial purposes, areas with a high population or employment density, and areas with more bike lanes or sidewalks. (2) Bicycle theft is likely to occur at sites with more bike racks or bus stops. (3) Bicycle theft is more likely to occur at mid-blocks than at intersections. (4) Bicycle theft is more likely to occur in neighborhoods with a greater percentage of socially disadvantaged people and in neighborhoods where residents’ median age is lower. (5) The likelihood of losing a bicycle is lower in areas with more bicycle trips. In general, the number of bicycle thefts increases in dense areas with more targets and decreases with greater natural guardianship provided by more passersby. With respect to policy implications, governments and transport planners should implement a geographically-differentiated surveillance strategy, encourage bicycling, improve the visibility of bike racks to the public, and promote surveillance and natural guardianship in densely developed areas.","container-title":"Transportation Research Part D: Transport and Environment","DOI":"10.1016/j.trd.2018.02.020","ISSN":"1361-9209","journalAbbreviation":"Transportation Research Part D: Transport and Environment","language":"en","page":"169-178","source":"ScienceDirect","title":"Bicycle parking security and built environments","volume":"62","author":[{"family":"Chen","given":"Peng"},{"family":"Liu","given":"Qian"},{"family":"Sun","given":"Feiyang"}],"issued":{"date-parts":[["2018",7,1]]}}}],"schema":"https://github.com/citation-style-language/schema/raw/master/csl-citation.json"} </w:instrText>
      </w:r>
      <w:r w:rsidRPr="00EE496F">
        <w:fldChar w:fldCharType="separate"/>
      </w:r>
      <w:r w:rsidRPr="00EE496F">
        <w:rPr>
          <w:rFonts w:cs="Times New Roman"/>
        </w:rPr>
        <w:t>(Chen et al., 2018)</w:t>
      </w:r>
      <w:r w:rsidRPr="00EE496F">
        <w:fldChar w:fldCharType="end"/>
      </w:r>
      <w:r w:rsidRPr="00EE496F">
        <w:t xml:space="preserve"> and lack of shower facilities </w:t>
      </w:r>
      <w:r w:rsidR="005539AC" w:rsidRPr="00EE496F">
        <w:fldChar w:fldCharType="begin"/>
      </w:r>
      <w:r w:rsidR="005539AC" w:rsidRPr="00EE496F">
        <w:instrText xml:space="preserve"> ADDIN ZOTERO_ITEM CSL_CITATION {"citationID":"9gZzckYN","properties":{"formattedCitation":"(Linden et al., 2020)","plainCitation":"(Linden et al., 2020)","noteIndex":0},"citationItems":[{"id":18725,"uris":["http://zotero.org/groups/2241942/items/RSTVYH25"],"uri":["http://zotero.org/groups/2241942/items/RSTVYH25"],"itemData":{"id":18725,"type":"article-journal","abstract":"Objective: In this study, we explored attitudes and barriers among non-participants of a local Bike to Work Week (BTWW) \"Commuter Challenge\" event. Methods: We recruited non-BTWW participants from small and large workplaces that competed in a community-wide Commuter Challenge.\nWe conducted 3 focus groups with 29 adults who were referred by their employers. We asked them about their BTWW recollection, perceived participation barriers, and motivation for current and future BTWW participation and bike commuting in general. We audio-recorded the focus groups. We transcribed\nthe audio-recordings verbatim and we conducted a thematic analysis using NVivo 11 Pro. Results: Common barriers mentioned were lack of facilities, commuting distance, inadequate bicycle commute time, and hygiene and clothing concerns. Encouragement factors for potential commuters, include\nthe ability to identify safe cycling routes, supervisor support, and opportunities to bicycle commute with others. Conclusions: Our study identified barriers to bicycle commuting, which can be addressed via intervention and policy change on multiple levels.","container-title":"Health Behavior and Policy Review","DOI":"10.14485/HBPR.7.2.4","issue":"2","journalAbbreviation":"Health Behavior and Policy Review","page":"110-119","source":"IngentaConnect","title":"Maybe Next Time: Perspectives on Commuting from Bike to Work Week Non-participants","title-short":"Maybe Next Time","volume":"7","author":[{"family":"Linden","given":"Hannah"},{"family":"Fitch","given":"Amy"},{"family":"Emerson","given":"Amber"},{"family":"Hoeper","given":"Samantha"},{"family":"Granner","given":"Michelle L."}],"issued":{"date-parts":[["2020",3,1]]}}}],"schema":"https://github.com/citation-style-language/schema/raw/master/csl-citation.json"} </w:instrText>
      </w:r>
      <w:r w:rsidR="005539AC" w:rsidRPr="00EE496F">
        <w:fldChar w:fldCharType="separate"/>
      </w:r>
      <w:r w:rsidR="005539AC" w:rsidRPr="00EE496F">
        <w:rPr>
          <w:rFonts w:cs="Times New Roman"/>
        </w:rPr>
        <w:t>(Linden et al., 2020)</w:t>
      </w:r>
      <w:r w:rsidR="005539AC" w:rsidRPr="00EE496F">
        <w:fldChar w:fldCharType="end"/>
      </w:r>
      <w:r w:rsidR="005539AC" w:rsidRPr="00EE496F">
        <w:t xml:space="preserve"> </w:t>
      </w:r>
      <w:r w:rsidRPr="00EE496F">
        <w:t xml:space="preserve">are additional barriers. </w:t>
      </w:r>
    </w:p>
    <w:p w14:paraId="34222FBE" w14:textId="4A26C45C" w:rsidR="00D1508C" w:rsidRPr="00EE496F" w:rsidRDefault="551A77D0" w:rsidP="005D49A8">
      <w:pPr>
        <w:pStyle w:val="Heading3"/>
      </w:pPr>
      <w:bookmarkStart w:id="32" w:name="_Toc80817959"/>
      <w:r w:rsidRPr="00EE496F">
        <w:t>Adoption</w:t>
      </w:r>
      <w:r w:rsidR="006E6C65" w:rsidRPr="00EE496F">
        <w:t xml:space="preserve"> </w:t>
      </w:r>
      <w:r w:rsidRPr="00EE496F">
        <w:t>Potential</w:t>
      </w:r>
      <w:bookmarkEnd w:id="32"/>
    </w:p>
    <w:p w14:paraId="17DC5F39" w14:textId="417F498F" w:rsidR="005539AC" w:rsidRPr="00EE496F" w:rsidRDefault="005539AC" w:rsidP="00D119DB">
      <w:r w:rsidRPr="00EE496F">
        <w:t xml:space="preserve">The adoption potential for </w:t>
      </w:r>
      <w:r w:rsidR="00B07297" w:rsidRPr="00EE496F">
        <w:t>bicycle infrastructure</w:t>
      </w:r>
      <w:r w:rsidRPr="00EE496F">
        <w:t xml:space="preserve"> is high. </w:t>
      </w:r>
      <w:r w:rsidR="00D119DB" w:rsidRPr="00EE496F">
        <w:t xml:space="preserve">Cities are increasingly seeking to become more sustainable and to combat climate change. The ease and economic feasibility of implementing pop-up lanes will encourage more adoption in the future as will the increased use and demand for cycling by inhabitants. </w:t>
      </w:r>
      <w:r w:rsidRPr="00EE496F">
        <w:t xml:space="preserve">The potential is limited by </w:t>
      </w:r>
      <w:r w:rsidR="00D119DB" w:rsidRPr="00EE496F">
        <w:t xml:space="preserve">funding and lower demand from </w:t>
      </w:r>
      <w:r w:rsidRPr="00EE496F">
        <w:t xml:space="preserve">urban passengers that do not want to use an active mode of transport. However, as </w:t>
      </w:r>
      <w:r w:rsidR="00D119DB" w:rsidRPr="00EE496F">
        <w:t xml:space="preserve">cities and </w:t>
      </w:r>
      <w:r w:rsidRPr="00EE496F">
        <w:t xml:space="preserve">passengers are concerned with the close proximity of users of public transit, </w:t>
      </w:r>
      <w:r w:rsidR="00D119DB" w:rsidRPr="00EE496F">
        <w:t>cities are encouraging bicycling through infrastructure and traffic calming and riders are responding positively</w:t>
      </w:r>
      <w:r w:rsidRPr="00EE496F">
        <w:t xml:space="preserve">. For those urban passengers that steadfastly use only private car, increasing regulations such as </w:t>
      </w:r>
      <w:r w:rsidR="0021018F">
        <w:t xml:space="preserve">zero emission zones </w:t>
      </w:r>
      <w:r w:rsidR="0021018F">
        <w:rPr>
          <w:lang w:val="pt-PT"/>
        </w:rPr>
        <w:t>(</w:t>
      </w:r>
      <w:r w:rsidRPr="00EE496F">
        <w:t>ZEZs</w:t>
      </w:r>
      <w:r w:rsidR="0021018F">
        <w:t>)</w:t>
      </w:r>
      <w:r w:rsidRPr="00EE496F">
        <w:t xml:space="preserve"> and decreasing parking spaces will influence their mode choice. </w:t>
      </w:r>
      <w:r w:rsidR="00D119DB" w:rsidRPr="00EE496F">
        <w:t>Bicycling is</w:t>
      </w:r>
      <w:r w:rsidRPr="00EE496F">
        <w:t xml:space="preserve"> not expected to ever overtake public transit or private car by mode share but large gains in adoption can be made.</w:t>
      </w:r>
    </w:p>
    <w:p w14:paraId="12A2F24A" w14:textId="4785E6D5" w:rsidR="001C49CB" w:rsidRPr="00EE496F" w:rsidRDefault="551A77D0" w:rsidP="00483FFA">
      <w:pPr>
        <w:pStyle w:val="Heading2"/>
      </w:pPr>
      <w:bookmarkStart w:id="33" w:name="_Toc80817960"/>
      <w:r w:rsidRPr="00EE496F">
        <w:t xml:space="preserve">Advantages and disadvantages of </w:t>
      </w:r>
      <w:r w:rsidR="002E3810" w:rsidRPr="00EE496F">
        <w:t>Bicycle Infrastructure</w:t>
      </w:r>
      <w:bookmarkEnd w:id="33"/>
    </w:p>
    <w:p w14:paraId="473285D3" w14:textId="03CD5933" w:rsidR="00202788" w:rsidRPr="00EE496F" w:rsidRDefault="551A77D0" w:rsidP="005D49A8">
      <w:pPr>
        <w:pStyle w:val="Heading3"/>
      </w:pPr>
      <w:bookmarkStart w:id="34" w:name="_Toc80817961"/>
      <w:r w:rsidRPr="00EE496F">
        <w:t>Similar Solutions</w:t>
      </w:r>
      <w:bookmarkEnd w:id="34"/>
    </w:p>
    <w:p w14:paraId="77E3BBFC" w14:textId="23D22E4D" w:rsidR="006B1084" w:rsidRPr="00EE496F" w:rsidRDefault="002E3810" w:rsidP="00557435">
      <w:r w:rsidRPr="00EE496F">
        <w:t>Solutions that are similar to or can replace bicycle infrastructure are all other modes that serve the urban passenger market. These modes include car, public transit, e-bike, walking, e-kick scooters and e-mopeds. All but the last two modes (which are considered motorized 2/3 wheelers) are current Drawdown Solutions (car use encompasses three solutions–electric cars, hybrid cars, and carpooling).</w:t>
      </w:r>
    </w:p>
    <w:p w14:paraId="66FEF337" w14:textId="675555B7" w:rsidR="000330C6" w:rsidRPr="00EE496F" w:rsidRDefault="551A77D0" w:rsidP="005D49A8">
      <w:pPr>
        <w:pStyle w:val="Heading3"/>
      </w:pPr>
      <w:bookmarkStart w:id="35" w:name="_Toc80817962"/>
      <w:r w:rsidRPr="00EE496F">
        <w:t>Arguments for Adoption</w:t>
      </w:r>
      <w:bookmarkEnd w:id="35"/>
    </w:p>
    <w:p w14:paraId="45AC106F" w14:textId="77EF38BB" w:rsidR="002E3810" w:rsidRPr="00EE496F" w:rsidRDefault="008C2ED8" w:rsidP="002E3810">
      <w:r w:rsidRPr="00EE496F">
        <w:t>Bicycles</w:t>
      </w:r>
      <w:r w:rsidR="002E3810" w:rsidRPr="00EE496F">
        <w:t xml:space="preserve"> are a good mode choice for urban passenger transit. It is an important component of the mix of mode choices and has the ability to shift use from modes with higher emissions. The solution`s advantages and disadvantages are better understood when compared to the other available urban passenger mode choices (note: 2/3 wheelers are not currently Drawdown solutions and will not be evaluated in this assessment).</w:t>
      </w:r>
    </w:p>
    <w:p w14:paraId="2F605CCA" w14:textId="34F262D8" w:rsidR="008C2ED8" w:rsidRPr="00EE496F" w:rsidRDefault="008C2ED8" w:rsidP="002E3810">
      <w:r w:rsidRPr="00EE496F">
        <w:t xml:space="preserve">The municipal costs of building bicycle infrastructure are much lower than constructing car lanes or public transit and do not incur subsidies like most public transit. </w:t>
      </w:r>
    </w:p>
    <w:p w14:paraId="450BAAFA" w14:textId="45ADAA36" w:rsidR="002E3810" w:rsidRPr="00EE496F" w:rsidRDefault="008C2ED8" w:rsidP="00DB71B6">
      <w:r w:rsidRPr="00EE496F">
        <w:t xml:space="preserve">The emissions from converting a car lane to a bicycle lane are negligible and are more than made up for through increased cycling and decreased car use. </w:t>
      </w:r>
      <w:r w:rsidR="00DB71B6" w:rsidRPr="00EE496F">
        <w:t>When comparing mode share use, bicycling does not produce direct emissions. I</w:t>
      </w:r>
      <w:r w:rsidR="002E3810" w:rsidRPr="00EE496F">
        <w:t xml:space="preserve">ndirect emissions from manufacturing the different vehicles used by each mode should also be taken into account. Generally, </w:t>
      </w:r>
      <w:r w:rsidR="00DB71B6" w:rsidRPr="00EE496F">
        <w:t xml:space="preserve">bicycles use drastically less materials than cars and do not have a battery like e-bikes </w:t>
      </w:r>
      <w:r w:rsidR="00DB71B6" w:rsidRPr="00EE496F">
        <w:fldChar w:fldCharType="begin"/>
      </w:r>
      <w:r w:rsidR="00DB71B6" w:rsidRPr="00EE496F">
        <w:instrText xml:space="preserve"> ADDIN ZOTERO_ITEM CSL_CITATION {"citationID":"FhIuL2cd","properties":{"formattedCitation":"(ITF/OECD, 2020)","plainCitation":"(ITF/OECD, 2020)","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schema":"https://github.com/citation-style-language/schema/raw/master/csl-citation.json"} </w:instrText>
      </w:r>
      <w:r w:rsidR="00DB71B6" w:rsidRPr="00EE496F">
        <w:fldChar w:fldCharType="separate"/>
      </w:r>
      <w:r w:rsidR="00DB71B6" w:rsidRPr="00EE496F">
        <w:rPr>
          <w:rFonts w:cs="Times New Roman"/>
        </w:rPr>
        <w:t>(ITF/OECD, 2020)</w:t>
      </w:r>
      <w:r w:rsidR="00DB71B6" w:rsidRPr="00EE496F">
        <w:fldChar w:fldCharType="end"/>
      </w:r>
      <w:r w:rsidR="00DB71B6" w:rsidRPr="00EE496F">
        <w:t xml:space="preserve">. </w:t>
      </w:r>
    </w:p>
    <w:p w14:paraId="6BAB0A0B" w14:textId="02B44C4C" w:rsidR="002E3810" w:rsidRPr="00EE496F" w:rsidRDefault="007B070D" w:rsidP="007B070D">
      <w:r w:rsidRPr="00EE496F">
        <w:t xml:space="preserve">Converting a car lane into a bike lane is much faster than constructing a car lane or public transit. From a user mode share perspective the solution is much faster than walking and can be faster than car in congestion and public transit </w:t>
      </w:r>
      <w:r w:rsidR="002E3810" w:rsidRPr="00EE496F">
        <w:t xml:space="preserve">depending on whether access and egress times are included and whether the type of public transit is effected by congestion. </w:t>
      </w:r>
    </w:p>
    <w:p w14:paraId="1BAD2968" w14:textId="1C5F7D60" w:rsidR="002E3810" w:rsidRPr="00EE496F" w:rsidRDefault="007B070D" w:rsidP="002E3810">
      <w:r w:rsidRPr="00EE496F">
        <w:t>Bicycling</w:t>
      </w:r>
      <w:r w:rsidR="002E3810" w:rsidRPr="00EE496F">
        <w:t xml:space="preserve"> require</w:t>
      </w:r>
      <w:r w:rsidRPr="00EE496F">
        <w:t>s</w:t>
      </w:r>
      <w:r w:rsidR="002E3810" w:rsidRPr="00EE496F">
        <w:t xml:space="preserve"> more physical activity than car or public transit. However, the solution requires less physical effort than walking.</w:t>
      </w:r>
    </w:p>
    <w:p w14:paraId="5D1A335A" w14:textId="77777777" w:rsidR="002E3810" w:rsidRPr="00EE496F" w:rsidRDefault="002E3810" w:rsidP="002E3810">
      <w:r w:rsidRPr="00EE496F">
        <w:t>The space efficiency of e-bikes, conventional bikes and walking are significantly less than that of cars. Comparing the solution to the public transit composite is complex as a bus can take up the same space as a car but dedicated lanes for buses or trams (or even bikes) take up less space as cars usually have multiple lanes.</w:t>
      </w:r>
    </w:p>
    <w:p w14:paraId="631C1215" w14:textId="77777777" w:rsidR="006D6012" w:rsidRPr="00EE496F" w:rsidRDefault="551A77D0" w:rsidP="005D49A8">
      <w:pPr>
        <w:pStyle w:val="Heading3"/>
      </w:pPr>
      <w:bookmarkStart w:id="36" w:name="_Toc80817963"/>
      <w:r w:rsidRPr="00EE496F">
        <w:t>Additional Benefits and Burdens</w:t>
      </w:r>
      <w:bookmarkEnd w:id="36"/>
    </w:p>
    <w:p w14:paraId="25B2176A" w14:textId="5C73A5ED" w:rsidR="00973A38" w:rsidRPr="00EE496F" w:rsidRDefault="00973A38" w:rsidP="0003455B">
      <w:pPr>
        <w:rPr>
          <w:bCs/>
          <w:color w:val="000000" w:themeColor="text1"/>
        </w:rPr>
      </w:pPr>
      <w:bookmarkStart w:id="37" w:name="_Toc524993438"/>
      <w:r w:rsidRPr="00EE496F">
        <w:rPr>
          <w:bCs/>
          <w:color w:val="000000" w:themeColor="text1"/>
        </w:rPr>
        <w:t>Additional</w:t>
      </w:r>
      <w:r w:rsidR="0003455B" w:rsidRPr="00EE496F">
        <w:rPr>
          <w:bCs/>
          <w:color w:val="000000" w:themeColor="text1"/>
        </w:rPr>
        <w:t xml:space="preserve"> benefits of bicycle infrastructure and increased bicycling include health benefits. It can reduce the risk of diabetes, obesity, some forms of cancer, cardiovascular disease and depression </w:t>
      </w:r>
      <w:r w:rsidR="0003455B" w:rsidRPr="00EE496F">
        <w:rPr>
          <w:bCs/>
          <w:color w:val="000000" w:themeColor="text1"/>
        </w:rPr>
        <w:fldChar w:fldCharType="begin"/>
      </w:r>
      <w:r w:rsidR="0003455B" w:rsidRPr="00EE496F">
        <w:rPr>
          <w:bCs/>
          <w:color w:val="000000" w:themeColor="text1"/>
        </w:rPr>
        <w:instrText xml:space="preserve"> ADDIN ZOTERO_ITEM CSL_CITATION {"citationID":"okIANkhI","properties":{"formattedCitation":"(UNEP, 2019)","plainCitation":"(UNEP, 2019)","noteIndex":0},"citationItems":[{"id":18726,"uris":["http://zotero.org/groups/2241942/items/QXAUHPPD"],"uri":["http://zotero.org/groups/2241942/items/QXAUHPPD"],"itemData":{"id":18726,"type":"webpage","abstract":"Urban population in developing nations is projected to continue to grow, adding 2.5 billion people to the world’s cities by 2050, with nearly 90 per cent of the increase concentrated in Asia and Africa. By then, more than half of the world’s population will live in cities.","container-title":"UNEP","language":"en","note":"section: News and Stories","title":"Cycling, the better mode of transport","URL":"http://www.unep.org/news-and-stories/story/cycling-better-mode-transport","author":[{"family":"UNEP","given":""}],"accessed":{"date-parts":[["2021",7,19]]},"issued":{"date-parts":[["2019",6,11]]}}}],"schema":"https://github.com/citation-style-language/schema/raw/master/csl-citation.json"} </w:instrText>
      </w:r>
      <w:r w:rsidR="0003455B" w:rsidRPr="00EE496F">
        <w:rPr>
          <w:bCs/>
          <w:color w:val="000000" w:themeColor="text1"/>
        </w:rPr>
        <w:fldChar w:fldCharType="separate"/>
      </w:r>
      <w:r w:rsidR="0003455B" w:rsidRPr="00EE496F">
        <w:rPr>
          <w:rFonts w:cs="Times New Roman"/>
        </w:rPr>
        <w:t>(UNEP, 2019)</w:t>
      </w:r>
      <w:r w:rsidR="0003455B" w:rsidRPr="00EE496F">
        <w:rPr>
          <w:bCs/>
          <w:color w:val="000000" w:themeColor="text1"/>
        </w:rPr>
        <w:fldChar w:fldCharType="end"/>
      </w:r>
      <w:r w:rsidR="0003455B" w:rsidRPr="00EE496F">
        <w:rPr>
          <w:bCs/>
          <w:color w:val="000000" w:themeColor="text1"/>
        </w:rPr>
        <w:t xml:space="preserve">. </w:t>
      </w:r>
    </w:p>
    <w:p w14:paraId="5BB15561" w14:textId="31519ADE" w:rsidR="000851E7" w:rsidRPr="00EE496F" w:rsidRDefault="000851E7" w:rsidP="000851E7">
      <w:pPr>
        <w:rPr>
          <w:bCs/>
          <w:color w:val="000000" w:themeColor="text1"/>
        </w:rPr>
      </w:pPr>
      <w:r w:rsidRPr="00EE496F">
        <w:rPr>
          <w:bCs/>
          <w:color w:val="000000" w:themeColor="text1"/>
        </w:rPr>
        <w:t xml:space="preserve">Local businesses fear that removing or reducing parking or driving lanes will reduce economic activity. A meta-study has shown that investments in bicycle and pedestrian infrastructure has positive or non-significant impacts on retail and food service companies </w:t>
      </w:r>
      <w:r w:rsidRPr="00EE496F">
        <w:rPr>
          <w:bCs/>
          <w:color w:val="000000" w:themeColor="text1"/>
        </w:rPr>
        <w:fldChar w:fldCharType="begin"/>
      </w:r>
      <w:r w:rsidRPr="00EE496F">
        <w:rPr>
          <w:bCs/>
          <w:color w:val="000000" w:themeColor="text1"/>
        </w:rPr>
        <w:instrText xml:space="preserve"> ADDIN ZOTERO_ITEM CSL_CITATION {"citationID":"A4lcGlU6","properties":{"formattedCitation":"(Volker &amp; Handy, 2021)","plainCitation":"(Volker &amp; Handy, 2021)","noteIndex":0},"citationItems":[{"id":18728,"uris":["http://zotero.org/groups/2241942/items/PXACFMK9"],"uri":["http://zotero.org/groups/2241942/items/PXACFMK9"],"itemData":{"id":18728,"type":"article-journal","abstract":"Local officials in North America frequently face opposition to new or expanded bicycle or pedestrian facilities. The most vocal opponents are usually motorists and local business owners who fear that the removal of or reductions in vehicular parking or travel lanes will reduce patronage from motorists and that any increased patronage from pedestrians or cyclists will not offset the lost revenues. A lack of direct evidence on the economic impacts of facilities on local businesses has made it difficult to support or debunk such fears. A lack of quantitative evidence in particular has prevented the incorporation of such impacts into cost–benefit analyses. The issue has received enough attention from researchers in recent years that a review of the evidence is now warranted. We reviewed the relevant literature and identified 23 studies, focusing on the US and Canada, that either (1) quantified and compared consumer spending between active travellers and automobile users (n = 8), or (2) quantified an economic impact to local businesses following the installation of bicycle or pedestrian facilities (n = 15). Taken together, the studies indicate that creating or improving active travel facilities generally has positive or non-significant economic impacts on retail and food service businesses abutting or within a short distance of the facilities, though bicycle facilities might have negative economic effects on auto-centric businesses. The results are similar regardless of whether vehicular parking or travel lanes are removed or reduced to make room for the active travel facilities. The studies also highlight best practices for designing future research. Ten of the 15 studies that quantified an economic impact to local businesses used both before-and-after data and comparison sites or other statistical controls for variables unrelated to the active travel facility “treatment;” six of those used statistical testing.","container-title":"Transport Reviews","DOI":"10.1080/01441647.2021.1912849","ISSN":"0144-1647","issue":"4","note":"publisher: Routledge\n_eprint: https://doi.org/10.1080/01441647.2021.1912849","page":"401-431","source":"Taylor and Francis+NEJM","title":"Economic impacts on local businesses of investments in bicycle and pedestrian infrastructure: a review of the evidence","title-short":"Economic impacts on local businesses of investments in bicycle and pedestrian infrastructure","volume":"41","author":[{"family":"Volker","given":"Jamey M. B."},{"family":"Handy","given":"Susan"}],"issued":{"date-parts":[["2021",7,4]]}}}],"schema":"https://github.com/citation-style-language/schema/raw/master/csl-citation.json"} </w:instrText>
      </w:r>
      <w:r w:rsidRPr="00EE496F">
        <w:rPr>
          <w:bCs/>
          <w:color w:val="000000" w:themeColor="text1"/>
        </w:rPr>
        <w:fldChar w:fldCharType="separate"/>
      </w:r>
      <w:r w:rsidRPr="00EE496F">
        <w:rPr>
          <w:rFonts w:cs="Times New Roman"/>
        </w:rPr>
        <w:t>(Volker &amp; Handy, 2021)</w:t>
      </w:r>
      <w:r w:rsidRPr="00EE496F">
        <w:rPr>
          <w:bCs/>
          <w:color w:val="000000" w:themeColor="text1"/>
        </w:rPr>
        <w:fldChar w:fldCharType="end"/>
      </w:r>
      <w:r w:rsidRPr="00EE496F">
        <w:rPr>
          <w:bCs/>
          <w:color w:val="000000" w:themeColor="text1"/>
        </w:rPr>
        <w:t xml:space="preserve">. </w:t>
      </w:r>
    </w:p>
    <w:p w14:paraId="09FE27FA" w14:textId="77777777" w:rsidR="00B31D24" w:rsidRPr="00EE496F" w:rsidRDefault="00B31D24" w:rsidP="00B31D24">
      <w:pPr>
        <w:rPr>
          <w:bCs/>
          <w:color w:val="000000" w:themeColor="text1"/>
        </w:rPr>
      </w:pPr>
      <w:r w:rsidRPr="00EE496F">
        <w:rPr>
          <w:bCs/>
          <w:color w:val="000000" w:themeColor="text1"/>
        </w:rPr>
        <w:t xml:space="preserve">Bicycle infrastructure brings the benefit of safety. More infrastructure means more riders which improves safety. Cities that increased bike lanes by 50% saw more than twice the use while cutting death and serious injury to riders by half. Increased infrastructure also increases safety for pedestrians and drivers by reducing crashes with injuries </w:t>
      </w:r>
      <w:r w:rsidRPr="00EE496F">
        <w:rPr>
          <w:bCs/>
          <w:color w:val="000000" w:themeColor="text1"/>
        </w:rPr>
        <w:fldChar w:fldCharType="begin"/>
      </w:r>
      <w:r w:rsidRPr="00EE496F">
        <w:rPr>
          <w:bCs/>
          <w:color w:val="000000" w:themeColor="text1"/>
        </w:rPr>
        <w:instrText xml:space="preserve"> ADDIN ZOTERO_ITEM CSL_CITATION {"citationID":"HUB80zPb","properties":{"formattedCitation":"(National Association of City Transportation Officials, 2017)","plainCitation":"(National Association of City Transportation Officials, 2017)","noteIndex":0},"citationItems":[{"id":18682,"uris":["http://zotero.org/groups/2241942/items/F9YZY2GB"],"uri":["http://zotero.org/groups/2241942/items/F9YZY2GB"],"itemData":{"id":18682,"type":"webpage","abstract":"NACTO cities are leading the way in designing streets that are truly safe and inviting for bicyclists of All Ages &amp; Abilities and attract wide ridership. This guidance—developed by practitioners from…","container-title":"National Association of City Transportation Officials","language":"en-US","title":"Designing for All Ages &amp; Abilities","URL":"https://nacto.org/publication/urban-bikeway-design-guide/designing-ages-abilities-new/","author":[{"family":"National Association of City Transportation Officials","given":""}],"accessed":{"date-parts":[["2021",7,15]]},"issued":{"date-parts":[["2017",12,6]]}}}],"schema":"https://github.com/citation-style-language/schema/raw/master/csl-citation.json"} </w:instrText>
      </w:r>
      <w:r w:rsidRPr="00EE496F">
        <w:rPr>
          <w:bCs/>
          <w:color w:val="000000" w:themeColor="text1"/>
        </w:rPr>
        <w:fldChar w:fldCharType="separate"/>
      </w:r>
      <w:r w:rsidRPr="00EE496F">
        <w:rPr>
          <w:rFonts w:cs="Times New Roman"/>
        </w:rPr>
        <w:t>(National Association of City Transportation Officials, 2017)</w:t>
      </w:r>
      <w:r w:rsidRPr="00EE496F">
        <w:rPr>
          <w:bCs/>
          <w:color w:val="000000" w:themeColor="text1"/>
        </w:rPr>
        <w:fldChar w:fldCharType="end"/>
      </w:r>
      <w:r w:rsidRPr="00EE496F">
        <w:rPr>
          <w:bCs/>
          <w:color w:val="000000" w:themeColor="text1"/>
        </w:rPr>
        <w:t xml:space="preserve">. </w:t>
      </w:r>
    </w:p>
    <w:p w14:paraId="6C99CBB5" w14:textId="4C1044D1" w:rsidR="004B3309" w:rsidRPr="00EE496F" w:rsidRDefault="00B31D24" w:rsidP="00B31D24">
      <w:pPr>
        <w:rPr>
          <w:bCs/>
          <w:color w:val="000000" w:themeColor="text1"/>
        </w:rPr>
      </w:pPr>
      <w:r w:rsidRPr="00EE496F">
        <w:rPr>
          <w:bCs/>
          <w:color w:val="000000" w:themeColor="text1"/>
        </w:rPr>
        <w:t>Any rebound effects of induced trips is not a burden as there are no marginal emissions and it could contributes to decreasing the indirect emissions over the life cycle.</w:t>
      </w:r>
    </w:p>
    <w:p w14:paraId="66C56BBE" w14:textId="0026CA78" w:rsidR="00695682" w:rsidRPr="00EE496F" w:rsidRDefault="00695682" w:rsidP="00EB247F">
      <w:pPr>
        <w:pStyle w:val="Caption"/>
        <w:jc w:val="center"/>
        <w:rPr>
          <w:rFonts w:eastAsia="Times New Roman" w:cs="Times New Roman"/>
          <w:b/>
          <w:bCs/>
          <w:color w:val="000000" w:themeColor="text1"/>
        </w:rPr>
      </w:pPr>
      <w:bookmarkStart w:id="38" w:name="_Ref32603824"/>
      <w:bookmarkStart w:id="39" w:name="_Toc80818000"/>
      <w:r w:rsidRPr="00EE496F">
        <w:t xml:space="preserve">Table </w:t>
      </w:r>
      <w:r w:rsidR="00963BBF">
        <w:fldChar w:fldCharType="begin"/>
      </w:r>
      <w:r w:rsidR="00963BBF">
        <w:instrText xml:space="preserve"> STYLEREF 1 \s </w:instrText>
      </w:r>
      <w:r w:rsidR="00963BBF">
        <w:fldChar w:fldCharType="separate"/>
      </w:r>
      <w:r w:rsidR="00C03AAF" w:rsidRPr="00EE496F">
        <w:t>1</w:t>
      </w:r>
      <w:r w:rsidR="00963BBF">
        <w:fldChar w:fldCharType="end"/>
      </w:r>
      <w:r w:rsidR="00B72202" w:rsidRPr="00EE496F">
        <w:t>.</w:t>
      </w:r>
      <w:r w:rsidR="00963BBF">
        <w:fldChar w:fldCharType="begin"/>
      </w:r>
      <w:r w:rsidR="00963BBF">
        <w:instrText xml:space="preserve"> SEQ Table \* ARABIC \s 1 </w:instrText>
      </w:r>
      <w:r w:rsidR="00963BBF">
        <w:fldChar w:fldCharType="separate"/>
      </w:r>
      <w:r w:rsidR="00C03AAF" w:rsidRPr="00EE496F">
        <w:t>3</w:t>
      </w:r>
      <w:r w:rsidR="00963BBF">
        <w:fldChar w:fldCharType="end"/>
      </w:r>
      <w:bookmarkEnd w:id="38"/>
      <w:r w:rsidRPr="00EE496F">
        <w:t xml:space="preserve"> </w:t>
      </w:r>
      <w:bookmarkEnd w:id="37"/>
      <w:r w:rsidR="003D508F" w:rsidRPr="00EE496F">
        <w:t>Urban Passenger Mode Comparison</w:t>
      </w:r>
      <w:bookmarkEnd w:id="39"/>
    </w:p>
    <w:p w14:paraId="2C17905F" w14:textId="77777777" w:rsidR="00F52595" w:rsidRPr="00EE496F" w:rsidRDefault="00F52595" w:rsidP="00EB247F">
      <w:pPr>
        <w:autoSpaceDE w:val="0"/>
        <w:spacing w:after="0"/>
        <w:rPr>
          <w:rFonts w:asciiTheme="majorHAnsi" w:eastAsiaTheme="majorEastAsia" w:hAnsiTheme="majorHAnsi" w:cstheme="majorBidi"/>
          <w:b/>
          <w:bCs/>
          <w:smallCaps/>
          <w:color w:val="000000" w:themeColor="text1"/>
          <w:sz w:val="36"/>
          <w:szCs w:val="36"/>
        </w:rPr>
      </w:pPr>
    </w:p>
    <w:tbl>
      <w:tblPr>
        <w:tblStyle w:val="TableGrid"/>
        <w:tblW w:w="5000" w:type="pct"/>
        <w:tblLook w:val="04A0" w:firstRow="1" w:lastRow="0" w:firstColumn="1" w:lastColumn="0" w:noHBand="0" w:noVBand="1"/>
      </w:tblPr>
      <w:tblGrid>
        <w:gridCol w:w="1336"/>
        <w:gridCol w:w="1336"/>
        <w:gridCol w:w="1336"/>
        <w:gridCol w:w="1336"/>
        <w:gridCol w:w="1336"/>
        <w:gridCol w:w="1335"/>
        <w:gridCol w:w="1335"/>
      </w:tblGrid>
      <w:tr w:rsidR="003D508F" w:rsidRPr="00EE496F" w14:paraId="7C0BFD15" w14:textId="77777777" w:rsidTr="00BA253C">
        <w:trPr>
          <w:trHeight w:val="594"/>
          <w:tblHeader/>
        </w:trPr>
        <w:tc>
          <w:tcPr>
            <w:tcW w:w="714" w:type="pct"/>
            <w:shd w:val="clear" w:color="auto" w:fill="4F81BD" w:themeFill="accent1"/>
          </w:tcPr>
          <w:p w14:paraId="1F0A49CE" w14:textId="77777777" w:rsidR="003D508F" w:rsidRPr="00EE496F" w:rsidRDefault="003D508F" w:rsidP="00BA253C">
            <w:pPr>
              <w:spacing w:line="240" w:lineRule="auto"/>
              <w:jc w:val="center"/>
              <w:rPr>
                <w:b/>
                <w:color w:val="FFFFFF" w:themeColor="background1"/>
                <w:sz w:val="20"/>
                <w:szCs w:val="20"/>
              </w:rPr>
            </w:pPr>
          </w:p>
        </w:tc>
        <w:tc>
          <w:tcPr>
            <w:tcW w:w="714" w:type="pct"/>
            <w:shd w:val="clear" w:color="auto" w:fill="4F81BD" w:themeFill="accent1"/>
          </w:tcPr>
          <w:p w14:paraId="68BE2DA3" w14:textId="77777777" w:rsidR="003D508F" w:rsidRPr="00EE496F" w:rsidRDefault="003D508F" w:rsidP="00BA253C">
            <w:pPr>
              <w:spacing w:line="240" w:lineRule="auto"/>
              <w:jc w:val="center"/>
              <w:rPr>
                <w:b/>
                <w:color w:val="FFFFFF" w:themeColor="background1"/>
                <w:sz w:val="20"/>
                <w:szCs w:val="20"/>
              </w:rPr>
            </w:pPr>
            <w:r w:rsidRPr="00EE496F">
              <w:rPr>
                <w:b/>
                <w:color w:val="FFFFFF" w:themeColor="background1"/>
                <w:sz w:val="20"/>
                <w:szCs w:val="20"/>
              </w:rPr>
              <w:t>User Costs</w:t>
            </w:r>
          </w:p>
        </w:tc>
        <w:tc>
          <w:tcPr>
            <w:tcW w:w="714" w:type="pct"/>
            <w:shd w:val="clear" w:color="auto" w:fill="4F81BD" w:themeFill="accent1"/>
          </w:tcPr>
          <w:p w14:paraId="62E9C332" w14:textId="77777777" w:rsidR="003D508F" w:rsidRPr="00EE496F" w:rsidRDefault="003D508F" w:rsidP="00BA253C">
            <w:pPr>
              <w:spacing w:line="240" w:lineRule="auto"/>
              <w:jc w:val="center"/>
              <w:rPr>
                <w:b/>
                <w:color w:val="FFFFFF" w:themeColor="background1"/>
                <w:sz w:val="20"/>
                <w:szCs w:val="20"/>
              </w:rPr>
            </w:pPr>
            <w:r w:rsidRPr="00EE496F">
              <w:rPr>
                <w:b/>
                <w:color w:val="FFFFFF" w:themeColor="background1"/>
                <w:sz w:val="20"/>
                <w:szCs w:val="20"/>
              </w:rPr>
              <w:t>Emissions</w:t>
            </w:r>
          </w:p>
        </w:tc>
        <w:tc>
          <w:tcPr>
            <w:tcW w:w="714" w:type="pct"/>
            <w:shd w:val="clear" w:color="auto" w:fill="4F81BD" w:themeFill="accent1"/>
          </w:tcPr>
          <w:p w14:paraId="3CF22E1B" w14:textId="77777777" w:rsidR="003D508F" w:rsidRPr="00EE496F" w:rsidRDefault="003D508F" w:rsidP="00BA253C">
            <w:pPr>
              <w:spacing w:line="240" w:lineRule="auto"/>
              <w:jc w:val="center"/>
              <w:rPr>
                <w:b/>
                <w:color w:val="FFFFFF" w:themeColor="background1"/>
                <w:sz w:val="20"/>
                <w:szCs w:val="20"/>
              </w:rPr>
            </w:pPr>
            <w:r w:rsidRPr="00EE496F">
              <w:rPr>
                <w:b/>
                <w:color w:val="FFFFFF" w:themeColor="background1"/>
                <w:sz w:val="20"/>
                <w:szCs w:val="20"/>
              </w:rPr>
              <w:t>Speed</w:t>
            </w:r>
          </w:p>
        </w:tc>
        <w:tc>
          <w:tcPr>
            <w:tcW w:w="714" w:type="pct"/>
            <w:shd w:val="clear" w:color="auto" w:fill="4F81BD" w:themeFill="accent1"/>
          </w:tcPr>
          <w:p w14:paraId="31DF8C97" w14:textId="77777777" w:rsidR="003D508F" w:rsidRPr="00EE496F" w:rsidRDefault="003D508F" w:rsidP="00BA253C">
            <w:pPr>
              <w:spacing w:line="240" w:lineRule="auto"/>
              <w:jc w:val="center"/>
              <w:rPr>
                <w:b/>
                <w:color w:val="FFFFFF" w:themeColor="background1"/>
                <w:sz w:val="20"/>
                <w:szCs w:val="20"/>
              </w:rPr>
            </w:pPr>
            <w:r w:rsidRPr="00EE496F">
              <w:rPr>
                <w:b/>
                <w:color w:val="FFFFFF" w:themeColor="background1"/>
                <w:sz w:val="20"/>
                <w:szCs w:val="20"/>
              </w:rPr>
              <w:t>Physical Effort</w:t>
            </w:r>
          </w:p>
        </w:tc>
        <w:tc>
          <w:tcPr>
            <w:tcW w:w="714" w:type="pct"/>
            <w:shd w:val="clear" w:color="auto" w:fill="4F81BD" w:themeFill="accent1"/>
          </w:tcPr>
          <w:p w14:paraId="68213AF8" w14:textId="77777777" w:rsidR="003D508F" w:rsidRPr="00EE496F" w:rsidRDefault="003D508F" w:rsidP="00BA253C">
            <w:pPr>
              <w:spacing w:line="240" w:lineRule="auto"/>
              <w:jc w:val="center"/>
              <w:rPr>
                <w:b/>
                <w:color w:val="FFFFFF" w:themeColor="background1"/>
                <w:sz w:val="20"/>
                <w:szCs w:val="20"/>
              </w:rPr>
            </w:pPr>
            <w:r w:rsidRPr="00EE496F">
              <w:rPr>
                <w:b/>
                <w:color w:val="FFFFFF" w:themeColor="background1"/>
                <w:sz w:val="20"/>
                <w:szCs w:val="20"/>
              </w:rPr>
              <w:t>Congestion</w:t>
            </w:r>
          </w:p>
        </w:tc>
        <w:tc>
          <w:tcPr>
            <w:tcW w:w="714" w:type="pct"/>
            <w:shd w:val="clear" w:color="auto" w:fill="4F81BD" w:themeFill="accent1"/>
          </w:tcPr>
          <w:p w14:paraId="5DE02C2F" w14:textId="77777777" w:rsidR="003D508F" w:rsidRPr="00EE496F" w:rsidRDefault="003D508F" w:rsidP="00BA253C">
            <w:pPr>
              <w:spacing w:line="240" w:lineRule="auto"/>
              <w:jc w:val="center"/>
              <w:rPr>
                <w:b/>
                <w:color w:val="FFFFFF" w:themeColor="background1"/>
                <w:sz w:val="20"/>
                <w:szCs w:val="20"/>
              </w:rPr>
            </w:pPr>
            <w:r w:rsidRPr="00EE496F">
              <w:rPr>
                <w:b/>
                <w:color w:val="FFFFFF" w:themeColor="background1"/>
                <w:sz w:val="20"/>
                <w:szCs w:val="20"/>
              </w:rPr>
              <w:t>Space Efficiency</w:t>
            </w:r>
          </w:p>
        </w:tc>
      </w:tr>
      <w:tr w:rsidR="003D508F" w:rsidRPr="00EE496F" w14:paraId="7DC3B83C" w14:textId="77777777" w:rsidTr="00BA253C">
        <w:trPr>
          <w:trHeight w:val="334"/>
        </w:trPr>
        <w:tc>
          <w:tcPr>
            <w:tcW w:w="714" w:type="pct"/>
          </w:tcPr>
          <w:p w14:paraId="72F9120D" w14:textId="77777777" w:rsidR="003D508F" w:rsidRPr="00EE496F" w:rsidRDefault="003D508F" w:rsidP="00BA253C">
            <w:pPr>
              <w:spacing w:line="240" w:lineRule="auto"/>
              <w:rPr>
                <w:sz w:val="20"/>
                <w:szCs w:val="20"/>
              </w:rPr>
            </w:pPr>
            <w:r w:rsidRPr="00EE496F">
              <w:rPr>
                <w:sz w:val="20"/>
                <w:szCs w:val="20"/>
              </w:rPr>
              <w:t>E-Bike</w:t>
            </w:r>
          </w:p>
        </w:tc>
        <w:tc>
          <w:tcPr>
            <w:tcW w:w="714" w:type="pct"/>
            <w:shd w:val="clear" w:color="auto" w:fill="DBE5F1" w:themeFill="accent1" w:themeFillTint="33"/>
          </w:tcPr>
          <w:p w14:paraId="58366D7D"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BE5F1" w:themeFill="accent1" w:themeFillTint="33"/>
          </w:tcPr>
          <w:p w14:paraId="3B133C7C"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95B3D7" w:themeFill="accent1" w:themeFillTint="99"/>
          </w:tcPr>
          <w:p w14:paraId="6C044659" w14:textId="77777777" w:rsidR="003D508F" w:rsidRPr="00EE496F" w:rsidRDefault="003D508F" w:rsidP="00BA253C">
            <w:pPr>
              <w:spacing w:line="240" w:lineRule="auto"/>
              <w:rPr>
                <w:sz w:val="20"/>
                <w:szCs w:val="20"/>
              </w:rPr>
            </w:pPr>
            <w:r w:rsidRPr="00EE496F">
              <w:rPr>
                <w:sz w:val="20"/>
                <w:szCs w:val="20"/>
              </w:rPr>
              <w:t>High</w:t>
            </w:r>
          </w:p>
        </w:tc>
        <w:tc>
          <w:tcPr>
            <w:tcW w:w="714" w:type="pct"/>
            <w:shd w:val="clear" w:color="auto" w:fill="B8CCE4" w:themeFill="accent1" w:themeFillTint="66"/>
          </w:tcPr>
          <w:p w14:paraId="7B0BB459" w14:textId="77777777" w:rsidR="003D508F" w:rsidRPr="00EE496F" w:rsidRDefault="003D508F" w:rsidP="00BA253C">
            <w:pPr>
              <w:spacing w:line="240" w:lineRule="auto"/>
              <w:rPr>
                <w:sz w:val="20"/>
                <w:szCs w:val="20"/>
              </w:rPr>
            </w:pPr>
            <w:r w:rsidRPr="00EE496F">
              <w:rPr>
                <w:sz w:val="20"/>
                <w:szCs w:val="20"/>
              </w:rPr>
              <w:t>Medium</w:t>
            </w:r>
          </w:p>
        </w:tc>
        <w:tc>
          <w:tcPr>
            <w:tcW w:w="714" w:type="pct"/>
            <w:shd w:val="clear" w:color="auto" w:fill="DBE5F1" w:themeFill="accent1" w:themeFillTint="33"/>
          </w:tcPr>
          <w:p w14:paraId="0B12A974"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BE5F1" w:themeFill="accent1" w:themeFillTint="33"/>
          </w:tcPr>
          <w:p w14:paraId="65FB8900" w14:textId="77777777" w:rsidR="003D508F" w:rsidRPr="00EE496F" w:rsidRDefault="003D508F" w:rsidP="00BA253C">
            <w:pPr>
              <w:spacing w:line="240" w:lineRule="auto"/>
              <w:rPr>
                <w:sz w:val="20"/>
                <w:szCs w:val="20"/>
              </w:rPr>
            </w:pPr>
            <w:r w:rsidRPr="00EE496F">
              <w:rPr>
                <w:sz w:val="20"/>
                <w:szCs w:val="20"/>
              </w:rPr>
              <w:t>Low</w:t>
            </w:r>
          </w:p>
        </w:tc>
      </w:tr>
      <w:tr w:rsidR="003D508F" w:rsidRPr="00EE496F" w14:paraId="173B6F77" w14:textId="77777777" w:rsidTr="00BA253C">
        <w:trPr>
          <w:trHeight w:val="334"/>
        </w:trPr>
        <w:tc>
          <w:tcPr>
            <w:tcW w:w="714" w:type="pct"/>
          </w:tcPr>
          <w:p w14:paraId="587FE3EF" w14:textId="77777777" w:rsidR="003D508F" w:rsidRPr="00EE496F" w:rsidRDefault="003D508F" w:rsidP="00BA253C">
            <w:pPr>
              <w:spacing w:line="240" w:lineRule="auto"/>
              <w:rPr>
                <w:sz w:val="20"/>
                <w:szCs w:val="20"/>
              </w:rPr>
            </w:pPr>
            <w:r w:rsidRPr="00EE496F">
              <w:rPr>
                <w:sz w:val="20"/>
                <w:szCs w:val="20"/>
              </w:rPr>
              <w:t xml:space="preserve">Conventional Bike </w:t>
            </w:r>
          </w:p>
        </w:tc>
        <w:tc>
          <w:tcPr>
            <w:tcW w:w="714" w:type="pct"/>
            <w:shd w:val="clear" w:color="auto" w:fill="DBE5F1" w:themeFill="accent1" w:themeFillTint="33"/>
          </w:tcPr>
          <w:p w14:paraId="3D5837B1"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9D9D9" w:themeFill="background1" w:themeFillShade="D9"/>
          </w:tcPr>
          <w:p w14:paraId="7C5D6268" w14:textId="77777777" w:rsidR="003D508F" w:rsidRPr="00EE496F" w:rsidRDefault="003D508F" w:rsidP="00BA253C">
            <w:pPr>
              <w:spacing w:line="240" w:lineRule="auto"/>
              <w:rPr>
                <w:sz w:val="20"/>
                <w:szCs w:val="20"/>
              </w:rPr>
            </w:pPr>
            <w:r w:rsidRPr="00EE496F">
              <w:rPr>
                <w:sz w:val="20"/>
                <w:szCs w:val="20"/>
              </w:rPr>
              <w:t>None</w:t>
            </w:r>
          </w:p>
        </w:tc>
        <w:tc>
          <w:tcPr>
            <w:tcW w:w="714" w:type="pct"/>
            <w:shd w:val="clear" w:color="auto" w:fill="B8CCE4" w:themeFill="accent1" w:themeFillTint="66"/>
          </w:tcPr>
          <w:p w14:paraId="25951935" w14:textId="77777777" w:rsidR="003D508F" w:rsidRPr="00EE496F" w:rsidRDefault="003D508F" w:rsidP="00BA253C">
            <w:pPr>
              <w:spacing w:line="240" w:lineRule="auto"/>
              <w:rPr>
                <w:sz w:val="20"/>
                <w:szCs w:val="20"/>
              </w:rPr>
            </w:pPr>
            <w:r w:rsidRPr="00EE496F">
              <w:rPr>
                <w:sz w:val="20"/>
                <w:szCs w:val="20"/>
              </w:rPr>
              <w:t>Medium</w:t>
            </w:r>
          </w:p>
        </w:tc>
        <w:tc>
          <w:tcPr>
            <w:tcW w:w="714" w:type="pct"/>
            <w:shd w:val="clear" w:color="auto" w:fill="95B3D7" w:themeFill="accent1" w:themeFillTint="99"/>
          </w:tcPr>
          <w:p w14:paraId="63F4CF9B" w14:textId="77777777" w:rsidR="003D508F" w:rsidRPr="00EE496F" w:rsidRDefault="003D508F" w:rsidP="00BA253C">
            <w:pPr>
              <w:spacing w:line="240" w:lineRule="auto"/>
              <w:rPr>
                <w:sz w:val="20"/>
                <w:szCs w:val="20"/>
              </w:rPr>
            </w:pPr>
            <w:r w:rsidRPr="00EE496F">
              <w:rPr>
                <w:sz w:val="20"/>
                <w:szCs w:val="20"/>
              </w:rPr>
              <w:t>High</w:t>
            </w:r>
          </w:p>
        </w:tc>
        <w:tc>
          <w:tcPr>
            <w:tcW w:w="714" w:type="pct"/>
            <w:shd w:val="clear" w:color="auto" w:fill="DBE5F1" w:themeFill="accent1" w:themeFillTint="33"/>
          </w:tcPr>
          <w:p w14:paraId="41CD66D8"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BE5F1" w:themeFill="accent1" w:themeFillTint="33"/>
          </w:tcPr>
          <w:p w14:paraId="7FEF37C5" w14:textId="77777777" w:rsidR="003D508F" w:rsidRPr="00EE496F" w:rsidRDefault="003D508F" w:rsidP="00BA253C">
            <w:pPr>
              <w:spacing w:line="240" w:lineRule="auto"/>
              <w:rPr>
                <w:sz w:val="20"/>
                <w:szCs w:val="20"/>
              </w:rPr>
            </w:pPr>
            <w:r w:rsidRPr="00EE496F">
              <w:rPr>
                <w:sz w:val="20"/>
                <w:szCs w:val="20"/>
              </w:rPr>
              <w:t>Low</w:t>
            </w:r>
          </w:p>
        </w:tc>
      </w:tr>
      <w:tr w:rsidR="003D508F" w:rsidRPr="00EE496F" w14:paraId="6B1F409A" w14:textId="77777777" w:rsidTr="00BA253C">
        <w:trPr>
          <w:trHeight w:val="315"/>
        </w:trPr>
        <w:tc>
          <w:tcPr>
            <w:tcW w:w="714" w:type="pct"/>
          </w:tcPr>
          <w:p w14:paraId="5E2FD51C" w14:textId="77777777" w:rsidR="003D508F" w:rsidRPr="00EE496F" w:rsidRDefault="003D508F" w:rsidP="00BA253C">
            <w:pPr>
              <w:spacing w:line="240" w:lineRule="auto"/>
              <w:rPr>
                <w:sz w:val="20"/>
                <w:szCs w:val="20"/>
              </w:rPr>
            </w:pPr>
            <w:r w:rsidRPr="00EE496F">
              <w:rPr>
                <w:sz w:val="20"/>
                <w:szCs w:val="20"/>
              </w:rPr>
              <w:t>Car</w:t>
            </w:r>
          </w:p>
        </w:tc>
        <w:tc>
          <w:tcPr>
            <w:tcW w:w="714" w:type="pct"/>
            <w:shd w:val="clear" w:color="auto" w:fill="95B3D7" w:themeFill="accent1" w:themeFillTint="99"/>
          </w:tcPr>
          <w:p w14:paraId="6C0F8BCE" w14:textId="77777777" w:rsidR="003D508F" w:rsidRPr="00EE496F" w:rsidRDefault="003D508F" w:rsidP="00BA253C">
            <w:pPr>
              <w:spacing w:line="240" w:lineRule="auto"/>
              <w:rPr>
                <w:sz w:val="20"/>
                <w:szCs w:val="20"/>
              </w:rPr>
            </w:pPr>
            <w:r w:rsidRPr="00EE496F">
              <w:rPr>
                <w:sz w:val="20"/>
                <w:szCs w:val="20"/>
              </w:rPr>
              <w:t>High</w:t>
            </w:r>
          </w:p>
        </w:tc>
        <w:tc>
          <w:tcPr>
            <w:tcW w:w="714" w:type="pct"/>
            <w:shd w:val="clear" w:color="auto" w:fill="95B3D7" w:themeFill="accent1" w:themeFillTint="99"/>
          </w:tcPr>
          <w:p w14:paraId="2B73489C" w14:textId="77777777" w:rsidR="003D508F" w:rsidRPr="00EE496F" w:rsidRDefault="003D508F" w:rsidP="00BA253C">
            <w:pPr>
              <w:spacing w:line="240" w:lineRule="auto"/>
              <w:rPr>
                <w:sz w:val="20"/>
                <w:szCs w:val="20"/>
              </w:rPr>
            </w:pPr>
            <w:r w:rsidRPr="00EE496F">
              <w:rPr>
                <w:sz w:val="20"/>
                <w:szCs w:val="20"/>
              </w:rPr>
              <w:t>High</w:t>
            </w:r>
          </w:p>
        </w:tc>
        <w:tc>
          <w:tcPr>
            <w:tcW w:w="714" w:type="pct"/>
            <w:shd w:val="clear" w:color="auto" w:fill="B8CCE4" w:themeFill="accent1" w:themeFillTint="66"/>
          </w:tcPr>
          <w:p w14:paraId="00B55C5F" w14:textId="77777777" w:rsidR="003D508F" w:rsidRPr="00EE496F" w:rsidRDefault="003D508F" w:rsidP="00BA253C">
            <w:pPr>
              <w:spacing w:line="240" w:lineRule="auto"/>
              <w:rPr>
                <w:sz w:val="20"/>
                <w:szCs w:val="20"/>
              </w:rPr>
            </w:pPr>
            <w:r w:rsidRPr="00EE496F">
              <w:rPr>
                <w:sz w:val="20"/>
                <w:szCs w:val="20"/>
              </w:rPr>
              <w:t>Medium</w:t>
            </w:r>
          </w:p>
        </w:tc>
        <w:tc>
          <w:tcPr>
            <w:tcW w:w="714" w:type="pct"/>
            <w:shd w:val="clear" w:color="auto" w:fill="DBE5F1" w:themeFill="accent1" w:themeFillTint="33"/>
          </w:tcPr>
          <w:p w14:paraId="48A557DE"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95B3D7" w:themeFill="accent1" w:themeFillTint="99"/>
          </w:tcPr>
          <w:p w14:paraId="0A28B1B3" w14:textId="77777777" w:rsidR="003D508F" w:rsidRPr="00EE496F" w:rsidRDefault="003D508F" w:rsidP="00BA253C">
            <w:pPr>
              <w:spacing w:line="240" w:lineRule="auto"/>
              <w:rPr>
                <w:sz w:val="20"/>
                <w:szCs w:val="20"/>
              </w:rPr>
            </w:pPr>
            <w:r w:rsidRPr="00EE496F">
              <w:rPr>
                <w:sz w:val="20"/>
                <w:szCs w:val="20"/>
              </w:rPr>
              <w:t>High</w:t>
            </w:r>
          </w:p>
        </w:tc>
        <w:tc>
          <w:tcPr>
            <w:tcW w:w="714" w:type="pct"/>
            <w:shd w:val="clear" w:color="auto" w:fill="95B3D7" w:themeFill="accent1" w:themeFillTint="99"/>
          </w:tcPr>
          <w:p w14:paraId="5635DAFF" w14:textId="77777777" w:rsidR="003D508F" w:rsidRPr="00EE496F" w:rsidRDefault="003D508F" w:rsidP="00BA253C">
            <w:pPr>
              <w:spacing w:line="240" w:lineRule="auto"/>
              <w:rPr>
                <w:sz w:val="20"/>
                <w:szCs w:val="20"/>
              </w:rPr>
            </w:pPr>
            <w:r w:rsidRPr="00EE496F">
              <w:rPr>
                <w:sz w:val="20"/>
                <w:szCs w:val="20"/>
              </w:rPr>
              <w:t>High</w:t>
            </w:r>
          </w:p>
        </w:tc>
      </w:tr>
      <w:tr w:rsidR="003D508F" w:rsidRPr="00EE496F" w14:paraId="2936D25C" w14:textId="77777777" w:rsidTr="00BA253C">
        <w:trPr>
          <w:trHeight w:val="352"/>
        </w:trPr>
        <w:tc>
          <w:tcPr>
            <w:tcW w:w="714" w:type="pct"/>
          </w:tcPr>
          <w:p w14:paraId="28FE373A" w14:textId="77777777" w:rsidR="003D508F" w:rsidRPr="00EE496F" w:rsidRDefault="003D508F" w:rsidP="00BA253C">
            <w:pPr>
              <w:spacing w:line="240" w:lineRule="auto"/>
              <w:rPr>
                <w:sz w:val="20"/>
                <w:szCs w:val="20"/>
              </w:rPr>
            </w:pPr>
            <w:r w:rsidRPr="00EE496F">
              <w:rPr>
                <w:sz w:val="20"/>
                <w:szCs w:val="20"/>
              </w:rPr>
              <w:t>Public Transit</w:t>
            </w:r>
          </w:p>
        </w:tc>
        <w:tc>
          <w:tcPr>
            <w:tcW w:w="714" w:type="pct"/>
            <w:shd w:val="clear" w:color="auto" w:fill="DBE5F1" w:themeFill="accent1" w:themeFillTint="33"/>
          </w:tcPr>
          <w:p w14:paraId="3B997979"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BE5F1" w:themeFill="accent1" w:themeFillTint="33"/>
          </w:tcPr>
          <w:p w14:paraId="09D5E2CA"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95B3D7" w:themeFill="accent1" w:themeFillTint="99"/>
          </w:tcPr>
          <w:p w14:paraId="6D6A0BF6" w14:textId="77777777" w:rsidR="003D508F" w:rsidRPr="00EE496F" w:rsidRDefault="003D508F" w:rsidP="00BA253C">
            <w:pPr>
              <w:spacing w:after="0" w:line="240" w:lineRule="auto"/>
              <w:jc w:val="left"/>
              <w:rPr>
                <w:sz w:val="20"/>
                <w:szCs w:val="20"/>
              </w:rPr>
            </w:pPr>
            <w:r w:rsidRPr="00EE496F">
              <w:rPr>
                <w:sz w:val="20"/>
                <w:szCs w:val="20"/>
              </w:rPr>
              <w:t>High</w:t>
            </w:r>
          </w:p>
        </w:tc>
        <w:tc>
          <w:tcPr>
            <w:tcW w:w="714" w:type="pct"/>
            <w:shd w:val="clear" w:color="auto" w:fill="DBE5F1" w:themeFill="accent1" w:themeFillTint="33"/>
          </w:tcPr>
          <w:p w14:paraId="1859DF7F"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BE5F1" w:themeFill="accent1" w:themeFillTint="33"/>
          </w:tcPr>
          <w:p w14:paraId="4ADFB9AB"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B8CCE4" w:themeFill="accent1" w:themeFillTint="66"/>
          </w:tcPr>
          <w:p w14:paraId="03E2A73F" w14:textId="77777777" w:rsidR="003D508F" w:rsidRPr="00EE496F" w:rsidRDefault="003D508F" w:rsidP="00BA253C">
            <w:pPr>
              <w:spacing w:line="240" w:lineRule="auto"/>
              <w:rPr>
                <w:sz w:val="20"/>
                <w:szCs w:val="20"/>
              </w:rPr>
            </w:pPr>
            <w:r w:rsidRPr="00EE496F">
              <w:rPr>
                <w:sz w:val="20"/>
                <w:szCs w:val="20"/>
              </w:rPr>
              <w:t>Medium</w:t>
            </w:r>
          </w:p>
        </w:tc>
      </w:tr>
      <w:tr w:rsidR="003D508F" w:rsidRPr="00EE496F" w14:paraId="41528DD3" w14:textId="77777777" w:rsidTr="00BA253C">
        <w:trPr>
          <w:trHeight w:val="352"/>
        </w:trPr>
        <w:tc>
          <w:tcPr>
            <w:tcW w:w="714" w:type="pct"/>
          </w:tcPr>
          <w:p w14:paraId="3730EF49" w14:textId="77777777" w:rsidR="003D508F" w:rsidRPr="00EE496F" w:rsidRDefault="003D508F" w:rsidP="00BA253C">
            <w:pPr>
              <w:spacing w:line="240" w:lineRule="auto"/>
              <w:rPr>
                <w:sz w:val="20"/>
                <w:szCs w:val="20"/>
              </w:rPr>
            </w:pPr>
            <w:r w:rsidRPr="00EE496F">
              <w:rPr>
                <w:sz w:val="20"/>
                <w:szCs w:val="20"/>
              </w:rPr>
              <w:t>Walking.</w:t>
            </w:r>
          </w:p>
        </w:tc>
        <w:tc>
          <w:tcPr>
            <w:tcW w:w="714" w:type="pct"/>
            <w:shd w:val="clear" w:color="auto" w:fill="DBE5F1" w:themeFill="accent1" w:themeFillTint="33"/>
          </w:tcPr>
          <w:p w14:paraId="6B589184"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9D9D9" w:themeFill="background1" w:themeFillShade="D9"/>
          </w:tcPr>
          <w:p w14:paraId="3FD37887" w14:textId="77777777" w:rsidR="003D508F" w:rsidRPr="00EE496F" w:rsidRDefault="003D508F" w:rsidP="00BA253C">
            <w:pPr>
              <w:spacing w:line="240" w:lineRule="auto"/>
              <w:rPr>
                <w:sz w:val="20"/>
                <w:szCs w:val="20"/>
              </w:rPr>
            </w:pPr>
            <w:r w:rsidRPr="00EE496F">
              <w:rPr>
                <w:sz w:val="20"/>
                <w:szCs w:val="20"/>
              </w:rPr>
              <w:t>None</w:t>
            </w:r>
          </w:p>
        </w:tc>
        <w:tc>
          <w:tcPr>
            <w:tcW w:w="714" w:type="pct"/>
            <w:shd w:val="clear" w:color="auto" w:fill="DBE5F1" w:themeFill="accent1" w:themeFillTint="33"/>
          </w:tcPr>
          <w:p w14:paraId="2EC3AB63"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95B3D7" w:themeFill="accent1" w:themeFillTint="99"/>
          </w:tcPr>
          <w:p w14:paraId="2392AE5D" w14:textId="77777777" w:rsidR="003D508F" w:rsidRPr="00EE496F" w:rsidRDefault="003D508F" w:rsidP="00BA253C">
            <w:pPr>
              <w:spacing w:line="240" w:lineRule="auto"/>
              <w:rPr>
                <w:sz w:val="20"/>
                <w:szCs w:val="20"/>
              </w:rPr>
            </w:pPr>
            <w:r w:rsidRPr="00EE496F">
              <w:rPr>
                <w:sz w:val="20"/>
                <w:szCs w:val="20"/>
              </w:rPr>
              <w:t>High</w:t>
            </w:r>
          </w:p>
        </w:tc>
        <w:tc>
          <w:tcPr>
            <w:tcW w:w="714" w:type="pct"/>
            <w:shd w:val="clear" w:color="auto" w:fill="DBE5F1" w:themeFill="accent1" w:themeFillTint="33"/>
          </w:tcPr>
          <w:p w14:paraId="4D37DE81" w14:textId="77777777" w:rsidR="003D508F" w:rsidRPr="00EE496F" w:rsidRDefault="003D508F" w:rsidP="00BA253C">
            <w:pPr>
              <w:spacing w:line="240" w:lineRule="auto"/>
              <w:rPr>
                <w:sz w:val="20"/>
                <w:szCs w:val="20"/>
              </w:rPr>
            </w:pPr>
            <w:r w:rsidRPr="00EE496F">
              <w:rPr>
                <w:sz w:val="20"/>
                <w:szCs w:val="20"/>
              </w:rPr>
              <w:t>Low</w:t>
            </w:r>
          </w:p>
        </w:tc>
        <w:tc>
          <w:tcPr>
            <w:tcW w:w="714" w:type="pct"/>
            <w:shd w:val="clear" w:color="auto" w:fill="DBE5F1" w:themeFill="accent1" w:themeFillTint="33"/>
          </w:tcPr>
          <w:p w14:paraId="735FE7F5" w14:textId="77777777" w:rsidR="003D508F" w:rsidRPr="00EE496F" w:rsidRDefault="003D508F" w:rsidP="00BA253C">
            <w:pPr>
              <w:spacing w:line="240" w:lineRule="auto"/>
              <w:rPr>
                <w:sz w:val="20"/>
                <w:szCs w:val="20"/>
              </w:rPr>
            </w:pPr>
            <w:r w:rsidRPr="00EE496F">
              <w:rPr>
                <w:sz w:val="20"/>
                <w:szCs w:val="20"/>
              </w:rPr>
              <w:t>Low</w:t>
            </w:r>
          </w:p>
        </w:tc>
      </w:tr>
    </w:tbl>
    <w:p w14:paraId="58D827DE" w14:textId="37CC1A3E" w:rsidR="003D508F" w:rsidRPr="00EE496F" w:rsidRDefault="003D508F" w:rsidP="00EB247F">
      <w:pPr>
        <w:autoSpaceDE w:val="0"/>
        <w:spacing w:after="0"/>
        <w:rPr>
          <w:rFonts w:asciiTheme="majorHAnsi" w:eastAsiaTheme="majorEastAsia" w:hAnsiTheme="majorHAnsi" w:cstheme="majorBidi"/>
          <w:b/>
          <w:bCs/>
          <w:smallCaps/>
          <w:color w:val="000000" w:themeColor="text1"/>
          <w:sz w:val="36"/>
          <w:szCs w:val="36"/>
        </w:rPr>
        <w:sectPr w:rsidR="003D508F" w:rsidRPr="00EE496F" w:rsidSect="00C44058">
          <w:footerReference w:type="default" r:id="rId22"/>
          <w:pgSz w:w="12240" w:h="15840"/>
          <w:pgMar w:top="1440" w:right="1440" w:bottom="1440" w:left="1440" w:header="720" w:footer="720" w:gutter="0"/>
          <w:pgNumType w:start="1"/>
          <w:cols w:space="720"/>
        </w:sectPr>
      </w:pPr>
    </w:p>
    <w:p w14:paraId="756DEC01" w14:textId="2A9B7491" w:rsidR="00966563" w:rsidRPr="00EE496F" w:rsidRDefault="551A77D0" w:rsidP="00AE749D">
      <w:pPr>
        <w:pStyle w:val="Heading1"/>
      </w:pPr>
      <w:bookmarkStart w:id="40" w:name="_Toc80817964"/>
      <w:r w:rsidRPr="00EE496F">
        <w:t>Methodology</w:t>
      </w:r>
      <w:bookmarkEnd w:id="40"/>
    </w:p>
    <w:p w14:paraId="567926D6" w14:textId="2E842B8D" w:rsidR="00BD136D" w:rsidRPr="00EE496F" w:rsidRDefault="00686965" w:rsidP="00AE749D">
      <w:pPr>
        <w:pStyle w:val="Heading2"/>
        <w:numPr>
          <w:ilvl w:val="1"/>
          <w:numId w:val="28"/>
        </w:numPr>
      </w:pPr>
      <w:bookmarkStart w:id="41" w:name="_Toc80817965"/>
      <w:r w:rsidRPr="00EE496F">
        <w:t>Introduction</w:t>
      </w:r>
      <w:bookmarkEnd w:id="41"/>
    </w:p>
    <w:p w14:paraId="4C575FB1" w14:textId="77777777" w:rsidR="00F8174C" w:rsidRPr="00EE496F" w:rsidRDefault="00F8174C" w:rsidP="00F8174C">
      <w:bookmarkStart w:id="42" w:name="_Ref34129791"/>
      <w:bookmarkStart w:id="43" w:name="_Ref34133973"/>
      <w:r w:rsidRPr="00EE496F">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Pr="00EE496F">
        <w:rPr>
          <w:rStyle w:val="FootnoteReference"/>
        </w:rPr>
        <w:footnoteReference w:id="4"/>
      </w:r>
      <w:r w:rsidRPr="00EE496F">
        <w:t>) is what constituted the results.</w:t>
      </w:r>
    </w:p>
    <w:p w14:paraId="4EFEDBF2" w14:textId="574F7A2E" w:rsidR="00F8174C" w:rsidRPr="00EE496F" w:rsidRDefault="00F8174C" w:rsidP="00F8174C">
      <w:r w:rsidRPr="00EE496F">
        <w:t xml:space="preserve">The functional unit of the analysis is billion PKM and the implementation unit is </w:t>
      </w:r>
      <w:r w:rsidR="000B2ABF" w:rsidRPr="00EE496F">
        <w:t>kilometer of bicycle infrastructure installed (</w:t>
      </w:r>
      <w:r w:rsidRPr="00EE496F">
        <w:t>bike lane km / car lane km</w:t>
      </w:r>
      <w:r w:rsidR="000B2ABF" w:rsidRPr="00EE496F">
        <w:t>)</w:t>
      </w:r>
      <w:r w:rsidRPr="00EE496F">
        <w:t xml:space="preserve">. This implementation unit is </w:t>
      </w:r>
      <w:r w:rsidR="000B2ABF" w:rsidRPr="00EE496F">
        <w:t>used to calculate financial outcomes</w:t>
      </w:r>
      <w:r w:rsidRPr="00EE496F">
        <w:t xml:space="preserve">. </w:t>
      </w:r>
      <w:r w:rsidR="000B2ABF" w:rsidRPr="00EE496F">
        <w:t xml:space="preserve">The functional units feed the climate outputs. </w:t>
      </w:r>
      <w:r w:rsidRPr="00EE496F">
        <w:t xml:space="preserve">The agency level is </w:t>
      </w:r>
      <w:r w:rsidR="000B2ABF" w:rsidRPr="00EE496F">
        <w:t>city</w:t>
      </w:r>
      <w:r w:rsidRPr="00EE496F">
        <w:t xml:space="preserve"> meaning that the costs are analyzed from a </w:t>
      </w:r>
      <w:r w:rsidR="000B2ABF" w:rsidRPr="00EE496F">
        <w:t>city/municipal</w:t>
      </w:r>
      <w:r w:rsidRPr="00EE496F">
        <w:t xml:space="preserve"> perspective (rather than at the bike manufacturer </w:t>
      </w:r>
      <w:r w:rsidR="000B2ABF" w:rsidRPr="00EE496F">
        <w:t xml:space="preserve">or bike purchaser </w:t>
      </w:r>
      <w:r w:rsidRPr="00EE496F">
        <w:t xml:space="preserve">for example) because the </w:t>
      </w:r>
      <w:r w:rsidR="000B2ABF" w:rsidRPr="00EE496F">
        <w:t>city</w:t>
      </w:r>
      <w:r w:rsidRPr="00EE496F">
        <w:t xml:space="preserve"> makes the </w:t>
      </w:r>
      <w:r w:rsidR="000B2ABF" w:rsidRPr="00EE496F">
        <w:t>investment into the infrastructure</w:t>
      </w:r>
      <w:r w:rsidRPr="00EE496F">
        <w:t xml:space="preserve">. </w:t>
      </w:r>
    </w:p>
    <w:p w14:paraId="2248BA2B" w14:textId="35DDE714" w:rsidR="00F8174C" w:rsidRPr="00EE496F" w:rsidRDefault="00F8174C" w:rsidP="00F8174C">
      <w:pPr>
        <w:spacing w:after="240"/>
      </w:pPr>
      <w:r w:rsidRPr="00EE496F">
        <w:t xml:space="preserve">The Total Addressable Market (TAM) covers all demand for the function provided by the solution e.g. if the solution focuses on </w:t>
      </w:r>
      <w:r w:rsidR="00B647F2" w:rsidRPr="00EE496F">
        <w:t>bicycle</w:t>
      </w:r>
      <w:r w:rsidRPr="00EE496F">
        <w:t xml:space="preserve"> usage, the TAM is global demand for urban passenger travel including conventional technologies and practices and emerging solutions. Most reports available in the literature exclude non-motorized trips when calculating urban modal share. There are two reasons for this. First the modal share is calculated through PKM, and therefore the smaller trip distance of a non-motorized trip results to a much smaller share. Second, non-motorized trips are much harder to record and predict. The TAM has been increased to account for the non-motorized PKM.</w:t>
      </w:r>
    </w:p>
    <w:p w14:paraId="5B1AC2A2" w14:textId="7EA4B07B" w:rsidR="00F8174C" w:rsidRPr="00EE496F" w:rsidRDefault="00F8174C" w:rsidP="00F8174C">
      <w:r w:rsidRPr="00EE496F">
        <w:t>The Project Drawdown Scenario, (PDS), shows a</w:t>
      </w:r>
      <w:r w:rsidR="00B647F2" w:rsidRPr="00EE496F">
        <w:t>n</w:t>
      </w:r>
      <w:r w:rsidRPr="00EE496F">
        <w:t xml:space="preserve"> increase of the modal share of </w:t>
      </w:r>
      <w:r w:rsidR="00B647F2" w:rsidRPr="00EE496F">
        <w:t>bicycles</w:t>
      </w:r>
      <w:r w:rsidRPr="00EE496F">
        <w:t xml:space="preserve"> in urban environments as the total number of PKM grows. The increased number of </w:t>
      </w:r>
      <w:r w:rsidR="00B647F2" w:rsidRPr="00EE496F">
        <w:t>bicycle</w:t>
      </w:r>
      <w:r w:rsidRPr="00EE496F">
        <w:t xml:space="preserve"> PKM will come from some newly generated trips, but mostly from mode switch mainly from car and public transit.</w:t>
      </w:r>
    </w:p>
    <w:p w14:paraId="2CA9B7D7" w14:textId="669B8D09" w:rsidR="00F8174C" w:rsidRPr="00EE496F" w:rsidRDefault="00E83CFE" w:rsidP="00F8174C">
      <w:pPr>
        <w:rPr>
          <w:bCs/>
          <w:sz w:val="24"/>
        </w:rPr>
      </w:pPr>
      <w:r w:rsidRPr="00EE496F">
        <w:rPr>
          <w:bCs/>
          <w:sz w:val="24"/>
        </w:rPr>
        <w:t xml:space="preserve">The conventional technology for implementation units is kilometer of road constructed and maintained. </w:t>
      </w:r>
      <w:r w:rsidR="00F8174C" w:rsidRPr="00EE496F">
        <w:rPr>
          <w:bCs/>
          <w:sz w:val="24"/>
        </w:rPr>
        <w:t xml:space="preserve">The conventional technology </w:t>
      </w:r>
      <w:r w:rsidR="00B647F2" w:rsidRPr="00EE496F">
        <w:rPr>
          <w:bCs/>
          <w:sz w:val="24"/>
        </w:rPr>
        <w:t xml:space="preserve">for functional units </w:t>
      </w:r>
      <w:r w:rsidR="00F8174C" w:rsidRPr="00EE496F">
        <w:rPr>
          <w:bCs/>
          <w:sz w:val="24"/>
        </w:rPr>
        <w:t xml:space="preserve">in this model is defined as all modes used for urban passenger travel, more specifically Cars (ICE and others proportionally), Motorized 2/3 Wheelers, Public Transit, </w:t>
      </w:r>
      <w:r w:rsidR="00EC38A8" w:rsidRPr="00EE496F">
        <w:rPr>
          <w:bCs/>
          <w:sz w:val="24"/>
        </w:rPr>
        <w:t>Electric</w:t>
      </w:r>
      <w:r w:rsidR="00F8174C" w:rsidRPr="00EE496F">
        <w:rPr>
          <w:bCs/>
          <w:sz w:val="24"/>
        </w:rPr>
        <w:t xml:space="preserve"> Bi</w:t>
      </w:r>
      <w:r w:rsidR="00EC38A8" w:rsidRPr="00EE496F">
        <w:rPr>
          <w:bCs/>
          <w:sz w:val="24"/>
        </w:rPr>
        <w:t>cycling</w:t>
      </w:r>
      <w:r w:rsidR="00F8174C" w:rsidRPr="00EE496F">
        <w:rPr>
          <w:bCs/>
          <w:sz w:val="24"/>
        </w:rPr>
        <w:t xml:space="preserve"> and Walking. </w:t>
      </w:r>
    </w:p>
    <w:p w14:paraId="298F46AB" w14:textId="162ED084" w:rsidR="00F52595" w:rsidRPr="00EE496F" w:rsidRDefault="00686965" w:rsidP="00C07355">
      <w:pPr>
        <w:pStyle w:val="Heading2"/>
        <w:numPr>
          <w:ilvl w:val="1"/>
          <w:numId w:val="28"/>
        </w:numPr>
      </w:pPr>
      <w:bookmarkStart w:id="44" w:name="_Toc80817966"/>
      <w:r w:rsidRPr="00EE496F">
        <w:t>Data Sources</w:t>
      </w:r>
      <w:bookmarkEnd w:id="42"/>
      <w:bookmarkEnd w:id="43"/>
      <w:bookmarkEnd w:id="44"/>
    </w:p>
    <w:p w14:paraId="37D124D7" w14:textId="77777777" w:rsidR="008B411E" w:rsidRPr="00EE496F" w:rsidRDefault="0048539E" w:rsidP="008B411E">
      <w:r w:rsidRPr="00EE496F">
        <w:t>Data from multiple sources were compiled to construct this model, with an emphasis on recent, credible, and peer-reviewed methodology. The data sources used for the model have been divided in three main sections: Total Addressable Market (TAM), Adoption Projections and Variable Inputs.</w:t>
      </w:r>
      <w:bookmarkStart w:id="45" w:name="_Toc68775174"/>
      <w:bookmarkStart w:id="46" w:name="_Toc72966202"/>
    </w:p>
    <w:p w14:paraId="38C6EB49" w14:textId="27104FC6" w:rsidR="00EC38A8" w:rsidRPr="00EE496F" w:rsidRDefault="00EC38A8" w:rsidP="008B411E">
      <w:pPr>
        <w:pStyle w:val="Heading3"/>
      </w:pPr>
      <w:bookmarkStart w:id="47" w:name="_Toc80817967"/>
      <w:r w:rsidRPr="00EE496F">
        <w:t>Total Addressable Market</w:t>
      </w:r>
      <w:bookmarkEnd w:id="45"/>
      <w:bookmarkEnd w:id="46"/>
      <w:bookmarkEnd w:id="47"/>
    </w:p>
    <w:p w14:paraId="593037BC" w14:textId="77777777" w:rsidR="00AF4E0B" w:rsidRPr="00EE496F" w:rsidRDefault="00EC38A8" w:rsidP="00AF4E0B">
      <w:bookmarkStart w:id="48" w:name="_Hlk66991771"/>
      <w:r w:rsidRPr="00EE496F">
        <w:t xml:space="preserve">The Total Addressable Market (TAM) covers all demand for the function provided by the solution. For the Bicycle Infrastructure solution, TAM is world urban passenger kilometers made by all modes. Global TAM was projected mainly using data obtained from </w:t>
      </w:r>
      <w:r w:rsidRPr="00EE496F">
        <w:fldChar w:fldCharType="begin"/>
      </w:r>
      <w:r w:rsidRPr="00EE496F">
        <w:instrText xml:space="preserve"> ADDIN ZOTERO_ITEM CSL_CITATION {"citationID":"c9Xwxwr3","properties":{"formattedCitation":"(IEA, 2016; The International Council on Clean Transportation, 2012; UC Davis et al., 2015)","plainCitation":"(IEA, 2016; The International Council on Clean Transportation, 2012; UC Davis et al., 2015)","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4021,"uris":["http://zotero.org/groups/277937/items/JKNCVGCJ"],"uri":["http://zotero.org/groups/277937/items/JKNCVGCJ"],"itemData":{"id":4021,"type":"report","publisher":"The International Council on Clean Transportation","title":"ICCT Roadmap Model","URL":"http://www.theicct.org/global-transportation-roadmap-model","author":[{"literal":"The International Council on Clean Transportation"}],"accessed":{"date-parts":[["2016",5,19]]},"issued":{"date-parts":[["2012",12]]}}},{"id":3061,"uris":["http://zotero.org/groups/277937/items/V5S7QU6I"],"uri":["http://zotero.org/groups/277937/items/V5S7QU6I"],"itemData":{"id":3061,"type":"article","title":"ITDP-UCD HS Cycling Report Figures","author":[{"family":"UC Davis","given":""},{"family":"Fulton","given":"Lewis"},{"family":"Mason","given":"Jacob"}],"issued":{"date-parts":[["2015",11,10]]}},"label":"page"}],"schema":"https://github.com/citation-style-language/schema/raw/master/csl-citation.json"} </w:instrText>
      </w:r>
      <w:r w:rsidRPr="00EE496F">
        <w:fldChar w:fldCharType="separate"/>
      </w:r>
      <w:r w:rsidRPr="00EE496F">
        <w:rPr>
          <w:rFonts w:cs="Times New Roman"/>
        </w:rPr>
        <w:t>(IEA, 2016; The International Council on Clean Transportation, 2012; UC Davis et al., 2015)</w:t>
      </w:r>
      <w:r w:rsidRPr="00EE496F">
        <w:fldChar w:fldCharType="end"/>
      </w:r>
      <w:r w:rsidRPr="00EE496F">
        <w:t xml:space="preserve">. </w:t>
      </w:r>
      <w:bookmarkStart w:id="49" w:name="_Toc68775175"/>
      <w:bookmarkStart w:id="50" w:name="_Toc72966203"/>
      <w:bookmarkEnd w:id="48"/>
    </w:p>
    <w:p w14:paraId="3BCDC99C" w14:textId="13A26CAF" w:rsidR="00EC38A8" w:rsidRPr="00EE496F" w:rsidRDefault="00EC38A8" w:rsidP="00AF4E0B">
      <w:pPr>
        <w:pStyle w:val="Heading3"/>
      </w:pPr>
      <w:bookmarkStart w:id="51" w:name="_Toc80817968"/>
      <w:r w:rsidRPr="00EE496F">
        <w:t>A</w:t>
      </w:r>
      <w:bookmarkStart w:id="52" w:name="_Hlk66991970"/>
      <w:r w:rsidRPr="00EE496F">
        <w:t>doption Projections</w:t>
      </w:r>
      <w:bookmarkEnd w:id="49"/>
      <w:bookmarkEnd w:id="50"/>
      <w:bookmarkEnd w:id="51"/>
    </w:p>
    <w:p w14:paraId="60BC2B34" w14:textId="63DD263C" w:rsidR="00EC38A8" w:rsidRPr="00EE496F" w:rsidRDefault="00EC38A8" w:rsidP="00EC38A8">
      <w:r w:rsidRPr="00EE496F">
        <w:t xml:space="preserve">Adoption projections are gathered from as many credible sources as possible. Sources include </w:t>
      </w:r>
      <w:r w:rsidRPr="00EE496F">
        <w:fldChar w:fldCharType="begin"/>
      </w:r>
      <w:r w:rsidRPr="00EE496F">
        <w:instrText xml:space="preserve"> ADDIN ZOTERO_ITEM CSL_CITATION {"citationID":"qiaWbRP4","properties":{"formattedCitation":"(IEA, 2016; OECD/ITF, 2021; UC Davis et al., 2015)","plainCitation":"(IEA, 2016; OECD/ITF, 2021; UC Davis et al., 2015)","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18042,"uris":["http://zotero.org/groups/2241942/items/BRBA4SQW"],"uri":["http://zotero.org/groups/2241942/items/BRBA4SQW"],"itemData":{"id":18042,"type":"article","title":"ITF Transport Outlook 2021","author":[{"family":"OECD/ITF","given":""}],"issued":{"date-parts":[["2021"]]}}},{"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EE496F">
        <w:fldChar w:fldCharType="separate"/>
      </w:r>
      <w:r w:rsidRPr="00EE496F">
        <w:rPr>
          <w:rFonts w:cs="Times New Roman"/>
        </w:rPr>
        <w:t>(IEA, 2016; OECD/ITF, 2021; UC Davis et al., 2015)</w:t>
      </w:r>
      <w:r w:rsidRPr="00EE496F">
        <w:fldChar w:fldCharType="end"/>
      </w:r>
      <w:r w:rsidRPr="00EE496F">
        <w:t xml:space="preserve">. Regional data come from ITF </w:t>
      </w:r>
      <w:r w:rsidRPr="00EE496F">
        <w:fldChar w:fldCharType="begin"/>
      </w:r>
      <w:r w:rsidRPr="00EE496F">
        <w:instrText xml:space="preserve"> ADDIN ZOTERO_ITEM CSL_CITATION {"citationID":"tnx2ol6Q","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EE496F">
        <w:fldChar w:fldCharType="separate"/>
      </w:r>
      <w:r w:rsidRPr="00EE496F">
        <w:rPr>
          <w:rFonts w:cs="Times New Roman"/>
        </w:rPr>
        <w:t>(OECD/ITF, 2021)</w:t>
      </w:r>
      <w:r w:rsidRPr="00EE496F">
        <w:fldChar w:fldCharType="end"/>
      </w:r>
    </w:p>
    <w:p w14:paraId="2DD2594F" w14:textId="77777777" w:rsidR="00EC38A8" w:rsidRPr="00EE496F" w:rsidRDefault="00EC38A8" w:rsidP="00AF4E0B">
      <w:pPr>
        <w:pStyle w:val="Heading3"/>
      </w:pPr>
      <w:bookmarkStart w:id="53" w:name="_Toc68775176"/>
      <w:bookmarkStart w:id="54" w:name="_Toc72966204"/>
      <w:bookmarkStart w:id="55" w:name="_Toc80817969"/>
      <w:bookmarkEnd w:id="52"/>
      <w:r w:rsidRPr="00EE496F">
        <w:t>Variable Inputs</w:t>
      </w:r>
      <w:bookmarkEnd w:id="53"/>
      <w:bookmarkEnd w:id="54"/>
      <w:bookmarkEnd w:id="55"/>
    </w:p>
    <w:p w14:paraId="7435F951" w14:textId="77777777" w:rsidR="00AF4E0B" w:rsidRPr="00EE496F" w:rsidRDefault="00EC38A8" w:rsidP="00AF4E0B">
      <w:r w:rsidRPr="00EE496F">
        <w:t xml:space="preserve">Variable inputs are used in the Variable Meta-Analysis and are updated to reflect current conditions at each update. </w:t>
      </w:r>
    </w:p>
    <w:p w14:paraId="4AA8EA35" w14:textId="29E8ED55" w:rsidR="00EC38A8" w:rsidRPr="00EE496F" w:rsidRDefault="00EC38A8" w:rsidP="00AF4E0B">
      <w:pPr>
        <w:pStyle w:val="Heading4"/>
        <w:numPr>
          <w:ilvl w:val="3"/>
          <w:numId w:val="26"/>
        </w:numPr>
      </w:pPr>
      <w:r w:rsidRPr="00EE496F">
        <w:t>Financial Variables</w:t>
      </w:r>
    </w:p>
    <w:p w14:paraId="4D2DE0B9" w14:textId="77777777" w:rsidR="00EC38A8" w:rsidRPr="00EE496F" w:rsidRDefault="00EC38A8" w:rsidP="00EC38A8">
      <w:r w:rsidRPr="00EE496F">
        <w:t xml:space="preserve">Financial variables include first costs and operating costs for both conventional and the solution. Operating costs are variable and fixed and are derived from lifetime capacity and average annual use for conventional and solution. </w:t>
      </w:r>
    </w:p>
    <w:p w14:paraId="74130181" w14:textId="786F6E75" w:rsidR="00EC38A8" w:rsidRPr="00EE496F" w:rsidRDefault="00EC38A8" w:rsidP="002E7421">
      <w:r w:rsidRPr="00EE496F">
        <w:t>Conventional first costs are mostly reported at the regional level and are based on</w:t>
      </w:r>
      <w:r w:rsidR="002B1D16" w:rsidRPr="00EE496F">
        <w:t xml:space="preserve"> </w:t>
      </w:r>
      <w:r w:rsidR="002B1D16" w:rsidRPr="00EE496F">
        <w:fldChar w:fldCharType="begin"/>
      </w:r>
      <w:r w:rsidR="002E7421" w:rsidRPr="00EE496F">
        <w:instrText xml:space="preserve"> ADDIN ZOTERO_ITEM CSL_CITATION {"citationID":"6rM6svKm","properties":{"formattedCitation":"(ARTBA, 2019; FDOT, 2020; San Francisco Bicycle Coalition, 2014; World Bank, 2016, 2018)","plainCitation":"(ARTBA, 2019; FDOT, 2020; San Francisco Bicycle Coalition, 2014; World Bank, 2016, 2018)","noteIndex":0},"citationItems":[{"id":18735,"uris":["http://zotero.org/groups/2241942/items/LI2UA226"],"uri":["http://zotero.org/groups/2241942/items/LI2UA226"],"itemData":{"id":18735,"type":"post-weblog","abstract":"Scope &amp; Conditions Building Transportation Infrastructure Funding, Financing &amp; Costs Environment \n\nA safe and efficient transportation system is one of the fundamental requirements of a modern economy. Businesses depend on the transportation system for access to materials and labor and to get","container-title":"The American Road &amp; Transportation Builders Association (ARTBA)","language":"en-US","title":"Scope &amp; Conditions Building Transportation Infrastructure Funding, Financing &amp; Costs Environment","URL":"https://www.artba.org/about/faq/","author":[{"family":"ARTBA","given":""}],"accessed":{"date-parts":[["2021",7,25]]},"issued":{"date-parts":[["2019"]]}}},{"id":18967,"uris":["http://zotero.org/groups/2241942/items/7BK3MS4P"],"uri":["http://zotero.org/groups/2241942/items/7BK3MS4P"],"itemData":{"id":18967,"type":"webpage","container-title":"FDOT","language":"en","title":"Cost Per Mile Models","URL":"https://www.fdot.gov/programmanagement/estimates/lre/costpermilemodels/cpmsummary.shtm","author":[{"family":"FDOT","given":""}],"accessed":{"date-parts":[["2021",8,23]]},"issued":{"date-parts":[["2020"]]}}},{"id":18962,"uris":["http://zotero.org/groups/2241942/items/CPIV2I77"],"uri":["http://zotero.org/groups/2241942/items/CPIV2I77"],"itemData":{"id":18962,"type":"post-weblog","abstract":"San Francisco Bicycle Coalition","language":"en-US","title":"Biking by the Numbers","URL":"https://sfbike.org/news/biking-by-the-numbers/","author":[{"family":"San Francisco Bicycle Coalition","given":""}],"accessed":{"date-parts":[["2021",8,23]]},"issued":{"date-parts":[["2014"]]}}},{"id":18966,"uris":["http://zotero.org/groups/2241942/items/F72G7YFK"],"uri":["http://zotero.org/groups/2241942/items/F72G7YFK"],"itemData":{"id":18966,"type":"article-journal","abstract":"The connections between transport infrastructure and economic development have been extensively analyzed in previous research, but little is known about the cost of infrastructure investments in poor countries. This paper examines drivers of unit costs of construction and maintenance of transport infrastructure in low- and middle-income countries and documents that: (i) there is a large dispersion in unit costs for comparable road work activities; (ii) after accounting for environmental drivers of costs, residual unit costs are significantly higher in conflict countries; (iii) there is evidence that costs are higher in countries with higher levels of corruption; (iv) these effects are robust to controlling for a country's public investment capacity and business environment. Our findings have implications for governments aiming to increase connectivity in poor countries.","container-title":"World Bank Economic Review","DOI":"10.1093/wber/lhv037","ISSN":"1564-698X","issue":"3","note":"publisher: Oxford University Press","page":"522-548","source":"elibrary.worldbank.org (Atypon)","title":"The Cost of Road Infrastructure in Low- and Middle-Income Countries","volume":"30","author":[{"family":"World Bank","given":""}],"issued":{"date-parts":[["2016",10,1]]}}},{"id":18733,"uris":["http://zotero.org/groups/2241942/items/DD4LY9KB"],"uri":["http://zotero.org/groups/2241942/items/DD4LY9KB"],"itemData":{"id":18733,"type":"webpage","title":"Road Costs Knowledge System (ROCKS) – Update","URL":"https://www.doingbusiness.org/en/reports/thematic-reports/road-costs-knowledge-system","author":[{"family":"World Bank","given":""}],"accessed":{"date-parts":[["2021",7,25]]},"issued":{"date-parts":[["2018"]]}}}],"schema":"https://github.com/citation-style-language/schema/raw/master/csl-citation.json"} </w:instrText>
      </w:r>
      <w:r w:rsidR="002B1D16" w:rsidRPr="00EE496F">
        <w:fldChar w:fldCharType="separate"/>
      </w:r>
      <w:r w:rsidR="002E7421" w:rsidRPr="00EE496F">
        <w:rPr>
          <w:rFonts w:cs="Times New Roman"/>
        </w:rPr>
        <w:t>(ARTBA, 2019; FDOT, 2020; San Francisco Bicycle Coalition, 2014; World Bank, 2016, 2018)</w:t>
      </w:r>
      <w:r w:rsidR="002B1D16" w:rsidRPr="00EE496F">
        <w:fldChar w:fldCharType="end"/>
      </w:r>
      <w:r w:rsidRPr="00EE496F">
        <w:t>.</w:t>
      </w:r>
    </w:p>
    <w:p w14:paraId="62E65A24" w14:textId="0FE6A81E" w:rsidR="002E7421" w:rsidRPr="00EE496F" w:rsidRDefault="00170FD9" w:rsidP="00456E7C">
      <w:r w:rsidRPr="00EE496F">
        <w:t>Solution</w:t>
      </w:r>
      <w:r w:rsidR="002E7421" w:rsidRPr="00EE496F">
        <w:t xml:space="preserve"> first costs are mostly reported at the regional level and are based on </w:t>
      </w:r>
      <w:r w:rsidR="002E7421" w:rsidRPr="00EE496F">
        <w:fldChar w:fldCharType="begin"/>
      </w:r>
      <w:r w:rsidR="00456E7C" w:rsidRPr="00EE496F">
        <w:instrText xml:space="preserve"> ADDIN ZOTERO_ITEM CSL_CITATION {"citationID":"FvsmnBQC","properties":{"formattedCitation":"(Bongardt et al, 2013; Buekers et al, 2015; Erznoznik, 2014; FDOT, 2020; Friedrichshain-Kreuzberg District Office, 2020; Kraus &amp; Koch, 2021; UC Davis et al., 2015)","plainCitation":"(Bongardt et al, 2013; Buekers et al, 2015; Erznoznik, 2014; FDOT, 2020; Friedrichshain-Kreuzberg District Office, 2020; Kraus &amp; Koch, 2021; UC Davis et al., 2015)","noteIndex":0},"citationItems":[{"id":18970,"uris":["http://zotero.org/groups/2241942/items/8JZV3A8V"],"uri":["http://zotero.org/groups/2241942/items/8JZV3A8V"],"itemData":{"id":18970,"type":"webpage","abstract":"Practical guide for transport policymakers and planners to achieve low-carbon land transport systems. \nBased on wide ranging research, it shows how policies can be bundled successfully and worked into urban transport decision-making and planning strategies. \nWith case studies from developed and developing countries, it outlines measures for reducing emissions, tailoring these to specific circumstances. It also highlights how greenhouse gas savings are measured, as well as success factors for imp","container-title":"Routledge &amp; CRC Press","language":"en","title":"Low-Carbon Land Transport: Policy Handbook","title-short":"Low-Carbon Land Transport","URL":"https://www.routledge.com/Low-Carbon-Land-Transport-Policy-Handbook/Bongardt-Creutzig-Huging-Sakamoto-Bakker-Gota-Bohler-Baedeker/p/book/9781849713771","author":[{"family":"Bongardt et al","given":""}],"accessed":{"date-parts":[["2021",8,23]]},"issued":{"date-parts":[["2013"]]}}},{"id":18972,"uris":["http://zotero.org/groups/2241942/items/P44ES6LY"],"uri":["http://zotero.org/groups/2241942/items/P44ES6LY"],"itemData":{"id":18972,"type":"webpage","title":"[PDF] Health impact model for modal shift from car use to cycling or walking in Flanders: application to two bicycle highways | Semantic Scholar","URL":"https://www.semanticscholar.org/paper/Health-impact-model-for-modal-shift-from-car-use-to-Buekers-Dons/7d6c08cdcba8189c239af18892c87465c05ec354","author":[{"family":"Buekers et al","given":""}],"accessed":{"date-parts":[["2021",8,23]]},"issued":{"date-parts":[["2015"]]}}},{"id":18969,"uris":["http://zotero.org/groups/2241942/items/2Z3R9P9G"],"uri":["http://zotero.org/groups/2241942/items/2Z3R9P9G"],"itemData":{"id":18969,"type":"article","title":"New Ways to Go: Public Investment in Cycling","author":[{"family":"Erznoznik","given":""}],"issued":{"date-parts":[["2014"]]}}},{"id":18967,"uris":["http://zotero.org/groups/2241942/items/7BK3MS4P"],"uri":["http://zotero.org/groups/2241942/items/7BK3MS4P"],"itemData":{"id":18967,"type":"webpage","container-title":"FDOT","language":"en","title":"Cost Per Mile Models","URL":"https://www.fdot.gov/programmanagement/estimates/lre/costpermilemodels/cpmsummary.shtm","author":[{"family":"FDOT","given":""}],"accessed":{"date-parts":[["2021",8,23]]},"issued":{"date-parts":[["2020"]]}}},{"id":18741,"uris":["http://zotero.org/groups/2241942/items/DZW8NWNW"],"uri":["http://zotero.org/groups/2241942/items/DZW8NWNW"],"itemData":{"id":18741,"type":"webpage","language":"en","title":"Einrichtung von pandemieresilienter Infrastruktur in Form von temporären Radverkehrsanlagen","URL":"https://www.berlin.de/ba-friedrichshain-kreuzberg/aktuelles/pressemitteilungen/2020/pressemitteilung.937004.php","author":[{"family":"Friedrichshain-Kreuzberg District Office","given":""}],"accessed":{"date-parts":[["2021",7,26]]},"issued":{"date-parts":[["2020",5,27]]}}},{"id":18703,"uris":["http://zotero.org/groups/2241942/items/BKW4DNRL"],"uri":["http://zotero.org/groups/2241942/items/BKW4DNRL"],"itemData":{"id":18703,"type":"article-journal","abstract":"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NAS","language":"en","note":"ISBN: 9782024399117\npublisher: National Academy of Sciences\nsection: Social Sciences\nPMID: 33782111","source":"www.pnas.org","title":"Provisional COVID-19 infrastructure induces large, rapid increases in cycling","URL":"https://www.pnas.org/content/118/15/e2024399118","volume":"118","author":[{"family":"Kraus","given":"Sebastian"},{"family":"Koch","given":"Nicolas"}],"accessed":{"date-parts":[["2021",7,18]]},"issued":{"date-parts":[["2021",4,13]]}}},{"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2E7421" w:rsidRPr="00EE496F">
        <w:fldChar w:fldCharType="separate"/>
      </w:r>
      <w:r w:rsidR="00456E7C" w:rsidRPr="00EE496F">
        <w:rPr>
          <w:rFonts w:cs="Times New Roman"/>
        </w:rPr>
        <w:t>(Bongardt et al, 2013; Buekers et al, 2015; Erznoznik, 2014; FDOT, 2020; Friedrichshain-Kreuzberg District Office, 2020; Kraus &amp; Koch, 2021; UC Davis et al., 2015)</w:t>
      </w:r>
      <w:r w:rsidR="002E7421" w:rsidRPr="00EE496F">
        <w:fldChar w:fldCharType="end"/>
      </w:r>
      <w:r w:rsidR="00456E7C" w:rsidRPr="00EE496F">
        <w:t xml:space="preserve"> (Bushell et al, 2015; Fucoloro, 2012; Ruhr Nachrichten, 2014; </w:t>
      </w:r>
      <w:r w:rsidR="002E7421" w:rsidRPr="00EE496F">
        <w:t>.</w:t>
      </w:r>
    </w:p>
    <w:p w14:paraId="2B2F1245" w14:textId="32DF034F" w:rsidR="00EC38A8" w:rsidRPr="00EE496F" w:rsidRDefault="00EC38A8" w:rsidP="0063081C">
      <w:r w:rsidRPr="00EE496F">
        <w:t xml:space="preserve">The conventional and solution lifetime capacity data come from </w:t>
      </w:r>
      <w:r w:rsidRPr="00EE496F">
        <w:fldChar w:fldCharType="begin"/>
      </w:r>
      <w:r w:rsidR="0063081C" w:rsidRPr="00EE496F">
        <w:instrText xml:space="preserve"> ADDIN ZOTERO_ITEM CSL_CITATION {"citationID":"L3X9Uj95","properties":{"formattedCitation":"(Wisconsin DOT, 2021)","plainCitation":"(Wisconsin DOT, 2021)","noteIndex":0},"citationItems":[{"id":18743,"uris":["http://zotero.org/groups/2241942/items/JYQAZLIP"],"uri":["http://zotero.org/groups/2241942/items/JYQAZLIP"],"itemData":{"id":18743,"type":"webpage","title":"Facilities Development Manual","URL":"https://wisconsindot.gov/Pages/global-footer/formdocs/default.aspx","author":[{"family":"Wisconsin DOT","given":""}],"issued":{"date-parts":[["2021"]]}}}],"schema":"https://github.com/citation-style-language/schema/raw/master/csl-citation.json"} </w:instrText>
      </w:r>
      <w:r w:rsidRPr="00EE496F">
        <w:fldChar w:fldCharType="separate"/>
      </w:r>
      <w:r w:rsidR="0063081C" w:rsidRPr="00EE496F">
        <w:rPr>
          <w:rFonts w:cs="Times New Roman"/>
        </w:rPr>
        <w:t>(Wisconsin DOT, 2021)</w:t>
      </w:r>
      <w:r w:rsidRPr="00EE496F">
        <w:fldChar w:fldCharType="end"/>
      </w:r>
      <w:r w:rsidRPr="00EE496F">
        <w:t>.</w:t>
      </w:r>
    </w:p>
    <w:p w14:paraId="664E9A7E" w14:textId="6D3EAD88" w:rsidR="0063081C" w:rsidRPr="00EE496F" w:rsidRDefault="0063081C" w:rsidP="0063081C">
      <w:r w:rsidRPr="00EE496F">
        <w:t xml:space="preserve">The conventional average annual use data come from </w:t>
      </w:r>
      <w:r w:rsidRPr="00EE496F">
        <w:fldChar w:fldCharType="begin"/>
      </w:r>
      <w:r w:rsidR="00266935">
        <w:instrText xml:space="preserve"> ADDIN ZOTERO_ITEM CSL_CITATION {"citationID":"EXRobn0Y","properties":{"formattedCitation":"(City of Toronto, 2021; Transport &amp; Environment, 2020; UC Davis et al., 2015)","plainCitation":"(City of Toronto, 2021; Transport &amp; Environment, 2020; UC Davis et al., 2015)","noteIndex":0},"citationItems":[{"id":18951,"uris":["http://zotero.org/groups/2241942/items/XK2JAYDD"],"uri":["http://zotero.org/groups/2241942/items/XK2JAYDD"],"itemData":{"id":18951,"type":"webpage","title":"ActiveTO: Lessons Learned from 2020 and Next Steps for 2021","URL":"http://app.toronto.ca/tmmis/viewAgendaItemHistory.do?item=2021.IE20.12","author":[{"family":"City of Toronto","given":""}],"accessed":{"date-parts":[["2021",8,20]]},"issued":{"date-parts":[["2021"]]}}},{"id":18947,"uris":["http://zotero.org/groups/2241942/items/8RC9VD58"],"uri":["http://zotero.org/groups/2241942/items/8RC9VD58"],"itemData":{"id":18947,"type":"webpage","title":"Increase in Paris cycle lanes leads to dramatic rise in bike commuting | Transport &amp; Environment","URL":"https://www.transportenvironment.org/news/increase-paris-cycle-lanes-leads-dramatic-rise-bike-commuting","author":[{"family":"Transport &amp; Environment","given":""}],"accessed":{"date-parts":[["2021",8,20]]},"issued":{"date-parts":[["2020"]]}}},{"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EE496F">
        <w:fldChar w:fldCharType="separate"/>
      </w:r>
      <w:r w:rsidRPr="00EE496F">
        <w:rPr>
          <w:rFonts w:cs="Times New Roman"/>
        </w:rPr>
        <w:t>(City of Toronto, 2021; Transport &amp; Environment, 2020; UC Davis et al., 2015)</w:t>
      </w:r>
      <w:r w:rsidRPr="00EE496F">
        <w:fldChar w:fldCharType="end"/>
      </w:r>
      <w:r w:rsidRPr="00EE496F">
        <w:t>.</w:t>
      </w:r>
    </w:p>
    <w:p w14:paraId="527A11EF" w14:textId="563F3024" w:rsidR="0063081C" w:rsidRPr="00EE496F" w:rsidRDefault="0063081C" w:rsidP="0063081C">
      <w:r w:rsidRPr="00EE496F">
        <w:t xml:space="preserve">The solution average annual use data come from </w:t>
      </w:r>
      <w:r w:rsidRPr="00EE496F">
        <w:fldChar w:fldCharType="begin"/>
      </w:r>
      <w:r w:rsidR="00266935">
        <w:instrText xml:space="preserve"> ADDIN ZOTERO_ITEM CSL_CITATION {"citationID":"MhTBG979","properties":{"formattedCitation":"(City of Toronto, 2021; F\\uc0\\u233{}lix et al., 2020; Kraus &amp; Koch, 2021; Transport &amp; Environment, 2020; UC Davis et al., 2015)","plainCitation":"(City of Toronto, 2021; Félix et al., 2020; Kraus &amp; Koch, 2021; Transport &amp; Environment, 2020; UC Davis et al., 2015)","noteIndex":0},"citationItems":[{"id":18951,"uris":["http://zotero.org/groups/2241942/items/XK2JAYDD"],"uri":["http://zotero.org/groups/2241942/items/XK2JAYDD"],"itemData":{"id":18951,"type":"webpage","title":"ActiveTO: Lessons Learned from 2020 and Next Steps for 2021","URL":"http://app.toronto.ca/tmmis/viewAgendaItemHistory.do?item=2021.IE20.12","author":[{"family":"City of Toronto","given":""}],"accessed":{"date-parts":[["2021",8,20]]},"issued":{"date-parts":[["2021"]]}}},{"id":18953,"uris":["http://zotero.org/groups/2241942/items/TNZ6QLKV"],"uri":["http://zotero.org/groups/2241942/items/TNZ6QLKV"],"itemData":{"id":18953,"type":"article-journal","abstract":"Reliable and detailed data are required for the evaluation of pro-bike investments. Longitudinal studies that compare the cycling levels before and after interventions provide crucial information to policy design. In cities where cycling is starting to grow, little data is available. The expansion of the cycling network and the implementation of a public e-bike sharing system were an opportunity to conduct a before-after evaluation of the effects of these two policies in cycling levels, in Lisbon, Portugal. A “pen-and-paper” method for cyclists’ manual counts was refined and tested. Data was collected from 2016 to 2018 in the city center, where significant changes to the built environment took place, as well as in an external control area. Four different types of locations were observed regarding the existence of cycling infrastructure and bike-sharing service. Besides flow, data included gender, helmet use, and bicycle type. The results revealed a 3.5-fold growth between 2016 and 2017 when the segregated cycling network was expanded in the city center, and an added 2.5-fold growth between 2017 and 2018, after the bike-sharing launching. City-wide, from 2017 to 2018, women’s share increased from 16% to 22%, mostly driven by bike-sharing usage, while helmet use decreased from 45% to 30%. Bike-sharing accounted for 34% of all observed trips in 2018. Our findings suggest that “hard” measures to encourage cycling, such as cycling networks and bike-sharing systems, can have considerable impacts on raising levels of bicycle modal share in a low cycling maturity city. Furthermore, the method allowed to distinguish cyclists using their bicycles from those using the bike-sharing system. Hence, we could isolate the effects of the two measures – provision of infrastructure and implementation of the bike-sharing system. The method proved to be a simple and effective way for city authorities and practitioners to collect detailed baseline and follow up data.","container-title":"Case Studies on Transport Policy","DOI":"10.1016/j.cstp.2020.03.002","ISSN":"2213-624X","issue":"2","journalAbbreviation":"Case Studies on Transport Policy","language":"en","page":"672-682","source":"ScienceDirect","title":"Build it and give ‘em bikes, and they will come: The effects of cycling infrastructure and bike-sharing system in Lisbon","title-short":"Build it and give ‘em bikes, and they will come","volume":"8","author":[{"family":"Félix","given":"Rosa"},{"family":"Cambra","given":"Paulo"},{"family":"Moura","given":"Filipe"}],"issued":{"date-parts":[["2020",6,1]]}}},{"id":18703,"uris":["http://zotero.org/groups/2241942/items/BKW4DNRL"],"uri":["http://zotero.org/groups/2241942/items/BKW4DNRL"],"itemData":{"id":18703,"type":"article-journal","abstract":"The bicycle is a low-cost means of transport linked to low risk of transmission of infectious disease. During the COVID-19 crisis, governments have therefore incentivized cycling by provisionally redistributing street space. We evaluate the impact of this new bicycle infrastructure on cycling traffic using a generalized difference in differences design. We scrape daily bicycle counts from 736 bicycle counters in 106 European cities. We combine these with data on announced and completed pop-up bike lane road work projects. Within 4 mo, an average of 11.5 km of provisional pop-up bike lanes have been built per city and the policy has increased cycling between 11 and 48% on average. We calculate that the new infrastructure will generate between $1 and $7 billion in health benefits per year if cycling habits are sticky.","container-title":"Proceedings of the National Academy of Sciences","DOI":"10.1073/pnas.2024399118","ISSN":"0027-8424, 1091-6490","issue":"15","journalAbbreviation":"PNAS","language":"en","note":"ISBN: 9782024399117\npublisher: National Academy of Sciences\nsection: Social Sciences\nPMID: 33782111","source":"www.pnas.org","title":"Provisional COVID-19 infrastructure induces large, rapid increases in cycling","URL":"https://www.pnas.org/content/118/15/e2024399118","volume":"118","author":[{"family":"Kraus","given":"Sebastian"},{"family":"Koch","given":"Nicolas"}],"accessed":{"date-parts":[["2021",7,18]]},"issued":{"date-parts":[["2021",4,13]]}}},{"id":18947,"uris":["http://zotero.org/groups/2241942/items/8RC9VD58"],"uri":["http://zotero.org/groups/2241942/items/8RC9VD58"],"itemData":{"id":18947,"type":"webpage","title":"Increase in Paris cycle lanes leads to dramatic rise in bike commuting | Transport &amp; Environment","URL":"https://www.transportenvironment.org/news/increase-paris-cycle-lanes-leads-dramatic-rise-bike-commuting","author":[{"family":"Transport &amp; Environment","given":""}],"accessed":{"date-parts":[["2021",8,20]]},"issued":{"date-parts":[["2020"]]}}},{"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EE496F">
        <w:fldChar w:fldCharType="separate"/>
      </w:r>
      <w:r w:rsidR="008B411E" w:rsidRPr="00EE496F">
        <w:rPr>
          <w:rFonts w:cs="Times New Roman"/>
          <w:szCs w:val="24"/>
        </w:rPr>
        <w:t>(City of Toronto, 2021; Félix et al., 2020; Kraus &amp; Koch, 2021; Transport &amp; Environment, 2020; UC Davis et al., 2015)</w:t>
      </w:r>
      <w:r w:rsidRPr="00EE496F">
        <w:fldChar w:fldCharType="end"/>
      </w:r>
      <w:r w:rsidRPr="00EE496F">
        <w:t>.</w:t>
      </w:r>
    </w:p>
    <w:p w14:paraId="47DCB1D7" w14:textId="64804F61" w:rsidR="00EC38A8" w:rsidRPr="00EE496F" w:rsidRDefault="00EC38A8" w:rsidP="008B411E">
      <w:r w:rsidRPr="00EE496F">
        <w:t xml:space="preserve">Conventional variable operating costs are regional and based on </w:t>
      </w:r>
      <w:r w:rsidRPr="00EE496F">
        <w:fldChar w:fldCharType="begin"/>
      </w:r>
      <w:r w:rsidR="008B411E" w:rsidRPr="00EE496F">
        <w:instrText xml:space="preserve"> ADDIN ZOTERO_ITEM CSL_CITATION {"citationID":"nmiejf4S","properties":{"formattedCitation":"(FDOT, 2020; UC Davis et al., 2015; World Bank, 2018)","plainCitation":"(FDOT, 2020; UC Davis et al., 2015; World Bank, 2018)","noteIndex":0},"citationItems":[{"id":18967,"uris":["http://zotero.org/groups/2241942/items/7BK3MS4P"],"uri":["http://zotero.org/groups/2241942/items/7BK3MS4P"],"itemData":{"id":18967,"type":"webpage","container-title":"FDOT","language":"en","title":"Cost Per Mile Models","URL":"https://www.fdot.gov/programmanagement/estimates/lre/costpermilemodels/cpmsummary.shtm","author":[{"family":"FDOT","given":""}],"accessed":{"date-parts":[["2021",8,23]]},"issued":{"date-parts":[["2020"]]}}},{"id":3061,"uris":["http://zotero.org/groups/277937/items/V5S7QU6I"],"uri":["http://zotero.org/groups/277937/items/V5S7QU6I"],"itemData":{"id":3061,"type":"article","title":"ITDP-UCD HS Cycling Report Figures","author":[{"family":"UC Davis","given":""},{"family":"Fulton","given":"Lewis"},{"family":"Mason","given":"Jacob"}],"issued":{"date-parts":[["2015",11,10]]}}},{"id":18733,"uris":["http://zotero.org/groups/2241942/items/DD4LY9KB"],"uri":["http://zotero.org/groups/2241942/items/DD4LY9KB"],"itemData":{"id":18733,"type":"webpage","title":"Road Costs Knowledge System (ROCKS) – Update","URL":"https://www.doingbusiness.org/en/reports/thematic-reports/road-costs-knowledge-system","author":[{"family":"World Bank","given":""}],"accessed":{"date-parts":[["2021",7,25]]},"issued":{"date-parts":[["2018"]]}}}],"schema":"https://github.com/citation-style-language/schema/raw/master/csl-citation.json"} </w:instrText>
      </w:r>
      <w:r w:rsidRPr="00EE496F">
        <w:fldChar w:fldCharType="separate"/>
      </w:r>
      <w:r w:rsidR="008B411E" w:rsidRPr="00EE496F">
        <w:rPr>
          <w:rFonts w:cs="Times New Roman"/>
        </w:rPr>
        <w:t>(FDOT, 2020; UC Davis et al., 2015; World Bank, 2018)</w:t>
      </w:r>
      <w:r w:rsidRPr="00EE496F">
        <w:fldChar w:fldCharType="end"/>
      </w:r>
      <w:r w:rsidRPr="00EE496F">
        <w:t>.</w:t>
      </w:r>
    </w:p>
    <w:p w14:paraId="789F5799" w14:textId="7838BEB2" w:rsidR="00EC38A8" w:rsidRPr="00EE496F" w:rsidRDefault="00EC38A8" w:rsidP="008B411E">
      <w:r w:rsidRPr="00EE496F">
        <w:t xml:space="preserve">Solution variable operating costs are regional and come from </w:t>
      </w:r>
      <w:r w:rsidRPr="00EE496F">
        <w:fldChar w:fldCharType="begin"/>
      </w:r>
      <w:r w:rsidR="008B411E" w:rsidRPr="00EE496F">
        <w:instrText xml:space="preserve"> ADDIN ZOTERO_ITEM CSL_CITATION {"citationID":"beDNHFmF","properties":{"formattedCitation":"(UC Davis et al., 2015; World Bank, 2018)","plainCitation":"(UC Davis et al., 2015; World Bank, 2018)","noteIndex":0},"citationItems":[{"id":3061,"uris":["http://zotero.org/groups/277937/items/V5S7QU6I"],"uri":["http://zotero.org/groups/277937/items/V5S7QU6I"],"itemData":{"id":3061,"type":"article","title":"ITDP-UCD HS Cycling Report Figures","author":[{"family":"UC Davis","given":""},{"family":"Fulton","given":"Lewis"},{"family":"Mason","given":"Jacob"}],"issued":{"date-parts":[["2015",11,10]]}}},{"id":18733,"uris":["http://zotero.org/groups/2241942/items/DD4LY9KB"],"uri":["http://zotero.org/groups/2241942/items/DD4LY9KB"],"itemData":{"id":18733,"type":"webpage","title":"Road Costs Knowledge System (ROCKS) – Update","URL":"https://www.doingbusiness.org/en/reports/thematic-reports/road-costs-knowledge-system","author":[{"family":"World Bank","given":""}],"accessed":{"date-parts":[["2021",7,25]]},"issued":{"date-parts":[["2018"]]}}}],"schema":"https://github.com/citation-style-language/schema/raw/master/csl-citation.json"} </w:instrText>
      </w:r>
      <w:r w:rsidRPr="00EE496F">
        <w:fldChar w:fldCharType="separate"/>
      </w:r>
      <w:r w:rsidR="008B411E" w:rsidRPr="00EE496F">
        <w:rPr>
          <w:rFonts w:cs="Times New Roman"/>
        </w:rPr>
        <w:t>(UC Davis et al., 2015; World Bank, 2018)</w:t>
      </w:r>
      <w:r w:rsidRPr="00EE496F">
        <w:fldChar w:fldCharType="end"/>
      </w:r>
      <w:r w:rsidRPr="00EE496F">
        <w:t>.</w:t>
      </w:r>
    </w:p>
    <w:p w14:paraId="09B67276" w14:textId="1FF5AF1D" w:rsidR="00EC38A8" w:rsidRPr="00EE496F" w:rsidRDefault="00EC38A8" w:rsidP="00AF4E0B">
      <w:pPr>
        <w:pStyle w:val="Heading4"/>
        <w:numPr>
          <w:ilvl w:val="3"/>
          <w:numId w:val="26"/>
        </w:numPr>
      </w:pPr>
      <w:r w:rsidRPr="00EE496F">
        <w:t>Emissions Reduction Variables</w:t>
      </w:r>
    </w:p>
    <w:p w14:paraId="3751BE1B" w14:textId="2CE90BB0" w:rsidR="00EC38A8" w:rsidRPr="00EE496F" w:rsidRDefault="00AF4E0B" w:rsidP="00EC38A8">
      <w:r w:rsidRPr="00EE496F">
        <w:t>Electricity and fuel consumed per conventional functional unit</w:t>
      </w:r>
      <w:r w:rsidR="00EC38A8" w:rsidRPr="00EE496F">
        <w:t xml:space="preserve"> </w:t>
      </w:r>
      <w:r w:rsidRPr="00EE496F">
        <w:t xml:space="preserve">are estimates made by the Drawdown team </w:t>
      </w:r>
      <w:r w:rsidR="00EC38A8" w:rsidRPr="00EE496F">
        <w:t xml:space="preserve">based on </w:t>
      </w:r>
      <w:r w:rsidR="00EC38A8" w:rsidRPr="00EE496F">
        <w:fldChar w:fldCharType="begin"/>
      </w:r>
      <w:r w:rsidR="00EC38A8" w:rsidRPr="00EE496F">
        <w:instrText xml:space="preserve"> ADDIN ZOTERO_ITEM CSL_CITATION {"citationID":"53lk7hoI","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EC38A8" w:rsidRPr="00EE496F">
        <w:fldChar w:fldCharType="separate"/>
      </w:r>
      <w:r w:rsidR="00EC38A8" w:rsidRPr="00EE496F">
        <w:rPr>
          <w:rFonts w:cs="Times New Roman"/>
        </w:rPr>
        <w:t>(UC Davis et al., 2015)</w:t>
      </w:r>
      <w:r w:rsidR="00EC38A8" w:rsidRPr="00EE496F">
        <w:fldChar w:fldCharType="end"/>
      </w:r>
      <w:r w:rsidR="00EC38A8" w:rsidRPr="00EE496F">
        <w:t xml:space="preserve">. </w:t>
      </w:r>
    </w:p>
    <w:p w14:paraId="3EF3B26F" w14:textId="77777777" w:rsidR="00EC38A8" w:rsidRPr="00EE496F" w:rsidRDefault="00EC38A8" w:rsidP="00AF4E0B">
      <w:pPr>
        <w:pStyle w:val="Heading4"/>
        <w:numPr>
          <w:ilvl w:val="3"/>
          <w:numId w:val="26"/>
        </w:numPr>
      </w:pPr>
      <w:r w:rsidRPr="00EE496F">
        <w:t>Additional Variables</w:t>
      </w:r>
    </w:p>
    <w:p w14:paraId="5FDE60EF" w14:textId="2D340FE9" w:rsidR="00B84D51" w:rsidRPr="00EE496F" w:rsidRDefault="00B84D51" w:rsidP="00EC38A8">
      <w:r w:rsidRPr="00EE496F">
        <w:t xml:space="preserve">The average annual use conversion calculation is based on (Metropolitan Washington Council of Governments, 2016). </w:t>
      </w:r>
    </w:p>
    <w:p w14:paraId="1E592B21" w14:textId="23A332D9" w:rsidR="00EC38A8" w:rsidRPr="00EE496F" w:rsidRDefault="00EC38A8" w:rsidP="00B84D51">
      <w:r w:rsidRPr="00EE496F">
        <w:t xml:space="preserve">The discount rate </w:t>
      </w:r>
      <w:r w:rsidR="00B84D51" w:rsidRPr="00EE496F">
        <w:t xml:space="preserve">for public entities </w:t>
      </w:r>
      <w:r w:rsidRPr="00EE496F">
        <w:t xml:space="preserve">is based on data from </w:t>
      </w:r>
      <w:r w:rsidRPr="00EE496F">
        <w:fldChar w:fldCharType="begin"/>
      </w:r>
      <w:r w:rsidR="00B84D51" w:rsidRPr="00EE496F">
        <w:instrText xml:space="preserve"> ADDIN ZOTERO_ITEM CSL_CITATION {"citationID":"tz0CQ6Vf","properties":{"formattedCitation":"(Bauer et al., 2013; Jones et al., 2014; Zhuang et al, 2007)","plainCitation":"(Bauer et al., 2013; Jones et al., 2014; Zhuang et al, 2007)","noteIndex":0},"citationItems":[{"id":18608,"uris":["http://zotero.org/groups/2241942/items/QVSPI7RF"],"uri":["http://zotero.org/groups/2241942/items/QVSPI7RF"],"itemData":{"id":18608,"type":"article-journal","abstract":"We analyze the dynamics of global fossil resource markets under different assumptions for the supply of fossil fuel resources, development pathways for energy demand, and climate policy settings. Resource markets, in particular the oil market, are characterized by a large discrepancy between costs of resource extraction and commodity prices on international markets. We explain this observation in terms of (a) the intertemporal scarcity rent, (b) regional price differentials arising from trade and transport costs, (c) heterogeneity and inertia in the extraction sector. These effects are captured by the REMIND model. We use the model to explore economic effects of changes in coal, oil and gas markets induced by climate-change mitigation policies. A large share of fossil fuel reserves and resources will be used in the absence of climate policy leading to atmospheric GHG concentrations well beyond a level of 550 ppm CO2-eq. This result holds independently of different assumptions about energy demand and fossil fuel availability. Achieving ambitious climate targets will drastically reduce fossil fuel consumption, in particular the consumption of coal. Conventional oil and gas as well as non-conventional oil reserves are still exhausted. We find the net present value of fossil fuel rent until 2100 at 30tril.US$ with a large share of oil and a small share of coal. This is reduced by 9 and 12tril.US$ to achieve climate stabilization at 550 and 450 ppm CO2-eq, respectively. This loss is, however, overcompensated by revenues from carbon pricing that are 21 and 32tril.US$, respectively. The overcompensation also holds under variations of energy demand and fossil fuel supply.","container-title":"Climatic Change","DOI":"10.1007/s10584-013-0901-6","ISSN":"1573-1480","issue":"1","journalAbbreviation":"Climatic Change","language":"en","page":"69-82","source":"Springer Link","title":"Global fossil energy markets and climate change mitigation – an analysis with REMIND","volume":"136","author":[{"family":"Bauer","given":"Nico"},{"family":"Mouratiadou","given":"Ioanna"},{"family":"Luderer","given":"Gunnar"},{"family":"Baumstark","given":"Lavinia"},{"family":"Brecha","given":"Robert J."},{"family":"Edenhofer","given":"Ottmar"},{"family":"Kriegler","given":"Elmar"}],"issued":{"date-parts":[["2013"]]}}},{"id":18959,"uris":["http://zotero.org/groups/2241942/items/N4RGKTSJ"],"uri":["http://zotero.org/groups/2241942/items/N4RGKTSJ"],"itemData":{"id":18959,"type":"article-journal","abstract":"The advent of megaprojects is exacerbating the need for a comprehensive tool for decision making. Financial resources are scarce and cost-benefit analysis (CBA) can help decision makers select the most efficient allocation of these resources. This paper addresses CBA as an evaluation tool and its major weaknesses. We conclude that the treatment of residual value (RV) is inadequate and needs further research. RV represents the value of the infrastructure at the end of its project lifetime and the value that the asset generates over time. The current methods for calculating RV do not properly reflect the true value.","collection-title":"Transportation: Can we do more with less resources? – 16th Meeting of the Euro Working Group on Transportation – Porto 2013","container-title":"Procedia - Social and Behavioral Sciences","DOI":"10.1016/j.sbspro.2014.01.073","ISSN":"1877-0428","journalAbbreviation":"Procedia - Social and Behavioral Sciences","language":"en","page":"400-409","source":"ScienceDirect","title":"Transport Infrastructure Project Evaluation Using Cost-benefit Analysis","volume":"111","author":[{"family":"Jones","given":"Heather"},{"family":"Moura","given":"Filipe"},{"family":"Domingos","given":"Tiago"}],"issued":{"date-parts":[["2014",2,5]]}}},{"id":18974,"uris":["http://zotero.org/groups/2241942/items/GZXUCTCL"],"uri":["http://zotero.org/groups/2241942/items/GZXUCTCL"],"itemData":{"id":18974,"type":"webpage","title":"Theory and Practice in the Choice of Social Discount Rate for Cost-Benefit Analysis: A Survey | Asian Development Bank","URL":"https://www.adb.org/publications/theory-and-practice-choice-social-discount-rate-cost-benefit-analysis-survey","author":[{"family":"Zhuang et al","given":""}],"accessed":{"date-parts":[["2021",8,23]]},"issued":{"date-parts":[["2007"]]}}}],"schema":"https://github.com/citation-style-language/schema/raw/master/csl-citation.json"} </w:instrText>
      </w:r>
      <w:r w:rsidRPr="00EE496F">
        <w:fldChar w:fldCharType="separate"/>
      </w:r>
      <w:r w:rsidR="00B84D51" w:rsidRPr="00EE496F">
        <w:rPr>
          <w:rFonts w:cs="Times New Roman"/>
        </w:rPr>
        <w:t>(Bauer et al., 2013; Jones et al., 2014; Zhuang et al, 2007)</w:t>
      </w:r>
      <w:r w:rsidRPr="00EE496F">
        <w:fldChar w:fldCharType="end"/>
      </w:r>
      <w:r w:rsidR="00B84D51" w:rsidRPr="00EE496F">
        <w:t xml:space="preserve"> (New Zealand Treasury, 2008; Treasury Board of Canada,</w:t>
      </w:r>
      <w:r w:rsidR="008121CD" w:rsidRPr="00EE496F">
        <w:t xml:space="preserve"> 2007, McKinsey et al, 2007; US EPA, 2007; Nordhaus, 2007; Weitzman 2007)</w:t>
      </w:r>
      <w:r w:rsidRPr="00EE496F">
        <w:t>.</w:t>
      </w:r>
    </w:p>
    <w:p w14:paraId="3F6B79A0" w14:textId="516F02A1" w:rsidR="00DF4904" w:rsidRPr="00EE496F" w:rsidRDefault="00686965" w:rsidP="00C07355">
      <w:pPr>
        <w:pStyle w:val="Heading2"/>
        <w:numPr>
          <w:ilvl w:val="1"/>
          <w:numId w:val="28"/>
        </w:numPr>
      </w:pPr>
      <w:bookmarkStart w:id="56" w:name="_Toc80817970"/>
      <w:r w:rsidRPr="00EE496F">
        <w:t>Total Addressable Market</w:t>
      </w:r>
      <w:bookmarkEnd w:id="56"/>
    </w:p>
    <w:p w14:paraId="128A40B1" w14:textId="77777777" w:rsidR="00A34A5A" w:rsidRPr="00EE496F" w:rsidRDefault="00A34A5A" w:rsidP="00A34A5A">
      <w:bookmarkStart w:id="57" w:name="_Ref34131077"/>
      <w:r w:rsidRPr="00EE496F">
        <w:t>The total addressable market is the total of functional transportation units provided to the world urban market by all modes. Data were obtained from the International Council on Clean Transportation (ICCT), Institute for Transportation and Development Policy (ITDP) and International Energy Agency (IEA). The values shown represent the average from all the sources (</w:t>
      </w:r>
      <w:r w:rsidRPr="00EE496F">
        <w:fldChar w:fldCharType="begin"/>
      </w:r>
      <w:r w:rsidRPr="00EE496F">
        <w:instrText xml:space="preserve"> REF _Ref516539 \h </w:instrText>
      </w:r>
      <w:r w:rsidRPr="00EE496F">
        <w:fldChar w:fldCharType="separate"/>
      </w:r>
      <w:r w:rsidRPr="00EE496F">
        <w:t>Table 2.1</w:t>
      </w:r>
      <w:r w:rsidRPr="00EE496F">
        <w:fldChar w:fldCharType="end"/>
      </w:r>
      <w:r w:rsidRPr="00EE496F">
        <w:t>). Since most of the collected data report values in 5-year intervals, values for the in-between years were estimated with the use of data interpolation. Regional data come from the ITDP-UC Davis study, taken from their High Shift scenario. While the global TAM more than doubles throughout the study period, that the regional TAMs for OECD90 and Eastern Europe initially grow before returning to around 2015 levels. The growth comes mainly from Middle East and Africa region, where the TAM is almost 4 times bigger; and Asia, where the TAM more than doubles by 2050. In Latin America the TAM grows about 80%.</w:t>
      </w:r>
    </w:p>
    <w:p w14:paraId="5CE078BA" w14:textId="77777777" w:rsidR="00A34A5A" w:rsidRPr="00EE496F" w:rsidRDefault="00A34A5A" w:rsidP="00A34A5A">
      <w:pPr>
        <w:pStyle w:val="Caption"/>
        <w:keepNext/>
        <w:jc w:val="center"/>
      </w:pPr>
      <w:bookmarkStart w:id="58" w:name="_Ref516539"/>
      <w:bookmarkStart w:id="59" w:name="_Toc72965757"/>
      <w:bookmarkStart w:id="60" w:name="_Toc80818001"/>
      <w:r w:rsidRPr="00EE496F">
        <w:t xml:space="preserve">Table </w:t>
      </w:r>
      <w:fldSimple w:instr=" STYLEREF 1 \s ">
        <w:r w:rsidRPr="00EE496F">
          <w:rPr>
            <w:cs/>
          </w:rPr>
          <w:t>‎</w:t>
        </w:r>
        <w:r w:rsidRPr="00EE496F">
          <w:t>2</w:t>
        </w:r>
      </w:fldSimple>
      <w:r w:rsidRPr="00EE496F">
        <w:t>.</w:t>
      </w:r>
      <w:fldSimple w:instr=" SEQ Table \* ARABIC \s 1 ">
        <w:r w:rsidRPr="00EE496F">
          <w:t>1</w:t>
        </w:r>
      </w:fldSimple>
      <w:bookmarkEnd w:id="58"/>
      <w:r w:rsidRPr="00EE496F">
        <w:t xml:space="preserve"> Global and Regional TAM, in billion pkm</w:t>
      </w:r>
      <w:bookmarkEnd w:id="59"/>
      <w:bookmarkEnd w:id="60"/>
    </w:p>
    <w:tbl>
      <w:tblPr>
        <w:tblW w:w="5000" w:type="pct"/>
        <w:tblLook w:val="04A0" w:firstRow="1" w:lastRow="0" w:firstColumn="1" w:lastColumn="0" w:noHBand="0" w:noVBand="1"/>
      </w:tblPr>
      <w:tblGrid>
        <w:gridCol w:w="2484"/>
        <w:gridCol w:w="1717"/>
        <w:gridCol w:w="1717"/>
        <w:gridCol w:w="1717"/>
        <w:gridCol w:w="1715"/>
      </w:tblGrid>
      <w:tr w:rsidR="00A34A5A" w:rsidRPr="00EE496F" w14:paraId="3DF11A84" w14:textId="77777777" w:rsidTr="006446C5">
        <w:trPr>
          <w:trHeight w:val="600"/>
        </w:trPr>
        <w:tc>
          <w:tcPr>
            <w:tcW w:w="132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A845AC7" w14:textId="77777777" w:rsidR="00A34A5A" w:rsidRPr="00EE496F" w:rsidRDefault="00A34A5A" w:rsidP="006446C5">
            <w:pPr>
              <w:spacing w:line="240" w:lineRule="auto"/>
              <w:jc w:val="center"/>
              <w:rPr>
                <w:rFonts w:eastAsia="Times New Roman" w:cs="Times New Roman"/>
                <w:b/>
                <w:color w:val="FFFFFF" w:themeColor="background1"/>
                <w:sz w:val="23"/>
                <w:szCs w:val="23"/>
                <w:lang w:eastAsia="en-US"/>
              </w:rPr>
            </w:pPr>
            <w:r w:rsidRPr="00EE496F">
              <w:rPr>
                <w:rFonts w:eastAsia="Times New Roman" w:cs="Times New Roman"/>
                <w:b/>
                <w:color w:val="FFFFFF" w:themeColor="background1"/>
                <w:sz w:val="23"/>
                <w:szCs w:val="23"/>
                <w:lang w:eastAsia="en-US"/>
              </w:rPr>
              <w:t>Drawdown Region</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29B4AA7" w14:textId="77777777" w:rsidR="00A34A5A" w:rsidRPr="00EE496F" w:rsidRDefault="00A34A5A" w:rsidP="006446C5">
            <w:pPr>
              <w:spacing w:line="240" w:lineRule="auto"/>
              <w:jc w:val="center"/>
              <w:rPr>
                <w:rFonts w:eastAsia="Times New Roman" w:cs="Times New Roman"/>
                <w:b/>
                <w:color w:val="FFFFFF" w:themeColor="background1"/>
                <w:sz w:val="23"/>
                <w:szCs w:val="23"/>
                <w:lang w:eastAsia="en-US"/>
              </w:rPr>
            </w:pPr>
            <w:r w:rsidRPr="00EE496F">
              <w:rPr>
                <w:rFonts w:eastAsia="Times New Roman" w:cs="Times New Roman"/>
                <w:b/>
                <w:color w:val="FFFFFF" w:themeColor="background1"/>
                <w:sz w:val="23"/>
                <w:szCs w:val="23"/>
                <w:lang w:eastAsia="en-US"/>
              </w:rPr>
              <w:t>2015</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A8BB1A7" w14:textId="77777777" w:rsidR="00A34A5A" w:rsidRPr="00EE496F" w:rsidRDefault="00A34A5A" w:rsidP="006446C5">
            <w:pPr>
              <w:spacing w:line="240" w:lineRule="auto"/>
              <w:jc w:val="center"/>
              <w:rPr>
                <w:rFonts w:eastAsia="Times New Roman" w:cs="Times New Roman"/>
                <w:b/>
                <w:color w:val="FFFFFF" w:themeColor="background1"/>
                <w:sz w:val="23"/>
                <w:szCs w:val="23"/>
                <w:lang w:eastAsia="en-US"/>
              </w:rPr>
            </w:pPr>
            <w:r w:rsidRPr="00EE496F">
              <w:rPr>
                <w:rFonts w:eastAsia="Times New Roman" w:cs="Times New Roman"/>
                <w:b/>
                <w:color w:val="FFFFFF" w:themeColor="background1"/>
                <w:sz w:val="23"/>
                <w:szCs w:val="23"/>
                <w:lang w:eastAsia="en-US"/>
              </w:rPr>
              <w:t>2030</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C2B0400" w14:textId="77777777" w:rsidR="00A34A5A" w:rsidRPr="00EE496F" w:rsidRDefault="00A34A5A" w:rsidP="006446C5">
            <w:pPr>
              <w:spacing w:line="240" w:lineRule="auto"/>
              <w:jc w:val="center"/>
              <w:rPr>
                <w:rFonts w:eastAsia="Times New Roman" w:cs="Times New Roman"/>
                <w:b/>
                <w:color w:val="FFFFFF" w:themeColor="background1"/>
                <w:sz w:val="23"/>
                <w:szCs w:val="23"/>
                <w:lang w:eastAsia="en-US"/>
              </w:rPr>
            </w:pPr>
            <w:r w:rsidRPr="00EE496F">
              <w:rPr>
                <w:rFonts w:eastAsia="Times New Roman" w:cs="Times New Roman"/>
                <w:b/>
                <w:color w:val="FFFFFF" w:themeColor="background1"/>
                <w:sz w:val="23"/>
                <w:szCs w:val="23"/>
                <w:lang w:eastAsia="en-US"/>
              </w:rPr>
              <w:t>2045</w:t>
            </w:r>
          </w:p>
        </w:tc>
        <w:tc>
          <w:tcPr>
            <w:tcW w:w="917"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9452D8C" w14:textId="77777777" w:rsidR="00A34A5A" w:rsidRPr="00EE496F" w:rsidRDefault="00A34A5A" w:rsidP="006446C5">
            <w:pPr>
              <w:spacing w:line="240" w:lineRule="auto"/>
              <w:jc w:val="center"/>
              <w:rPr>
                <w:rFonts w:eastAsia="Times New Roman" w:cs="Times New Roman"/>
                <w:b/>
                <w:color w:val="FFFFFF" w:themeColor="background1"/>
                <w:sz w:val="23"/>
                <w:szCs w:val="23"/>
                <w:lang w:eastAsia="en-US"/>
              </w:rPr>
            </w:pPr>
            <w:r w:rsidRPr="00EE496F">
              <w:rPr>
                <w:rFonts w:eastAsia="Times New Roman" w:cs="Times New Roman"/>
                <w:b/>
                <w:color w:val="FFFFFF" w:themeColor="background1"/>
                <w:sz w:val="23"/>
                <w:szCs w:val="23"/>
                <w:lang w:eastAsia="en-US"/>
              </w:rPr>
              <w:t>2050</w:t>
            </w:r>
          </w:p>
        </w:tc>
      </w:tr>
      <w:tr w:rsidR="00A34A5A" w:rsidRPr="00EE496F" w14:paraId="7AC0C72F" w14:textId="77777777" w:rsidTr="006446C5">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65931ECE"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World</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5811B168"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26,539</w:t>
            </w:r>
          </w:p>
        </w:tc>
        <w:tc>
          <w:tcPr>
            <w:tcW w:w="918" w:type="pct"/>
            <w:tcBorders>
              <w:top w:val="single" w:sz="4" w:space="0" w:color="auto"/>
              <w:left w:val="nil"/>
              <w:bottom w:val="single" w:sz="4" w:space="0" w:color="auto"/>
              <w:right w:val="single" w:sz="4" w:space="0" w:color="auto"/>
            </w:tcBorders>
            <w:noWrap/>
            <w:vAlign w:val="center"/>
            <w:hideMark/>
          </w:tcPr>
          <w:p w14:paraId="39CFC430"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38,473</w:t>
            </w:r>
          </w:p>
        </w:tc>
        <w:tc>
          <w:tcPr>
            <w:tcW w:w="918" w:type="pct"/>
            <w:tcBorders>
              <w:top w:val="single" w:sz="4" w:space="0" w:color="auto"/>
              <w:left w:val="nil"/>
              <w:bottom w:val="single" w:sz="4" w:space="0" w:color="auto"/>
              <w:right w:val="single" w:sz="4" w:space="0" w:color="auto"/>
            </w:tcBorders>
            <w:noWrap/>
            <w:vAlign w:val="center"/>
            <w:hideMark/>
          </w:tcPr>
          <w:p w14:paraId="72A6445E"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51,468</w:t>
            </w:r>
          </w:p>
        </w:tc>
        <w:tc>
          <w:tcPr>
            <w:tcW w:w="917" w:type="pct"/>
            <w:tcBorders>
              <w:top w:val="single" w:sz="4" w:space="0" w:color="auto"/>
              <w:left w:val="nil"/>
              <w:bottom w:val="single" w:sz="4" w:space="0" w:color="auto"/>
              <w:right w:val="single" w:sz="4" w:space="0" w:color="auto"/>
            </w:tcBorders>
            <w:noWrap/>
            <w:vAlign w:val="center"/>
            <w:hideMark/>
          </w:tcPr>
          <w:p w14:paraId="6F99CFAB"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56,606</w:t>
            </w:r>
          </w:p>
        </w:tc>
      </w:tr>
      <w:tr w:rsidR="00A34A5A" w:rsidRPr="00EE496F" w14:paraId="2E5F9C9B" w14:textId="77777777" w:rsidTr="006446C5">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50A63DD9"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OECD90</w:t>
            </w:r>
            <w:r w:rsidRPr="00EE496F">
              <w:rPr>
                <w:rStyle w:val="FootnoteReference"/>
                <w:rFonts w:eastAsia="Times New Roman" w:cs="Times New Roman"/>
                <w:color w:val="000000"/>
                <w:sz w:val="23"/>
                <w:szCs w:val="23"/>
                <w:lang w:eastAsia="en-US"/>
              </w:rPr>
              <w:footnoteReference w:id="5"/>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49F9DB4"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9,476</w:t>
            </w:r>
          </w:p>
        </w:tc>
        <w:tc>
          <w:tcPr>
            <w:tcW w:w="918" w:type="pct"/>
            <w:tcBorders>
              <w:top w:val="single" w:sz="4" w:space="0" w:color="auto"/>
              <w:left w:val="nil"/>
              <w:bottom w:val="single" w:sz="4" w:space="0" w:color="auto"/>
              <w:right w:val="single" w:sz="4" w:space="0" w:color="auto"/>
            </w:tcBorders>
            <w:noWrap/>
            <w:vAlign w:val="center"/>
            <w:hideMark/>
          </w:tcPr>
          <w:p w14:paraId="4A71BD22"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9,741</w:t>
            </w:r>
          </w:p>
        </w:tc>
        <w:tc>
          <w:tcPr>
            <w:tcW w:w="918" w:type="pct"/>
            <w:tcBorders>
              <w:top w:val="single" w:sz="4" w:space="0" w:color="auto"/>
              <w:left w:val="nil"/>
              <w:bottom w:val="single" w:sz="4" w:space="0" w:color="auto"/>
              <w:right w:val="single" w:sz="4" w:space="0" w:color="auto"/>
            </w:tcBorders>
            <w:noWrap/>
            <w:vAlign w:val="center"/>
            <w:hideMark/>
          </w:tcPr>
          <w:p w14:paraId="0871AAC8"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9,323</w:t>
            </w:r>
          </w:p>
        </w:tc>
        <w:tc>
          <w:tcPr>
            <w:tcW w:w="917" w:type="pct"/>
            <w:tcBorders>
              <w:top w:val="single" w:sz="4" w:space="0" w:color="auto"/>
              <w:left w:val="nil"/>
              <w:bottom w:val="single" w:sz="4" w:space="0" w:color="auto"/>
              <w:right w:val="single" w:sz="4" w:space="0" w:color="auto"/>
            </w:tcBorders>
            <w:noWrap/>
            <w:vAlign w:val="center"/>
            <w:hideMark/>
          </w:tcPr>
          <w:p w14:paraId="0BB15D94"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9,281</w:t>
            </w:r>
          </w:p>
        </w:tc>
      </w:tr>
      <w:tr w:rsidR="00A34A5A" w:rsidRPr="00EE496F" w14:paraId="46F26C30" w14:textId="77777777" w:rsidTr="006446C5">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2507B5BC"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Eastern Europe</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33D3B574"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1,261</w:t>
            </w:r>
          </w:p>
        </w:tc>
        <w:tc>
          <w:tcPr>
            <w:tcW w:w="918" w:type="pct"/>
            <w:tcBorders>
              <w:top w:val="single" w:sz="4" w:space="0" w:color="auto"/>
              <w:left w:val="nil"/>
              <w:bottom w:val="single" w:sz="4" w:space="0" w:color="auto"/>
              <w:right w:val="single" w:sz="4" w:space="0" w:color="auto"/>
            </w:tcBorders>
            <w:noWrap/>
            <w:vAlign w:val="center"/>
            <w:hideMark/>
          </w:tcPr>
          <w:p w14:paraId="5BE4F9E8"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1,317</w:t>
            </w:r>
          </w:p>
        </w:tc>
        <w:tc>
          <w:tcPr>
            <w:tcW w:w="918" w:type="pct"/>
            <w:tcBorders>
              <w:top w:val="single" w:sz="4" w:space="0" w:color="auto"/>
              <w:left w:val="nil"/>
              <w:bottom w:val="single" w:sz="4" w:space="0" w:color="auto"/>
              <w:right w:val="single" w:sz="4" w:space="0" w:color="auto"/>
            </w:tcBorders>
            <w:noWrap/>
            <w:vAlign w:val="center"/>
            <w:hideMark/>
          </w:tcPr>
          <w:p w14:paraId="7A542028"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1,277</w:t>
            </w:r>
          </w:p>
        </w:tc>
        <w:tc>
          <w:tcPr>
            <w:tcW w:w="917" w:type="pct"/>
            <w:tcBorders>
              <w:top w:val="single" w:sz="4" w:space="0" w:color="auto"/>
              <w:left w:val="nil"/>
              <w:bottom w:val="single" w:sz="4" w:space="0" w:color="auto"/>
              <w:right w:val="single" w:sz="4" w:space="0" w:color="auto"/>
            </w:tcBorders>
            <w:noWrap/>
            <w:vAlign w:val="center"/>
            <w:hideMark/>
          </w:tcPr>
          <w:p w14:paraId="0862876F"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1,273</w:t>
            </w:r>
          </w:p>
        </w:tc>
      </w:tr>
      <w:tr w:rsidR="00A34A5A" w:rsidRPr="00EE496F" w14:paraId="42FB039D" w14:textId="77777777" w:rsidTr="006446C5">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5D2D567C"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Asia (sans Japan)</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2F5BC637"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9,459</w:t>
            </w:r>
          </w:p>
        </w:tc>
        <w:tc>
          <w:tcPr>
            <w:tcW w:w="918" w:type="pct"/>
            <w:tcBorders>
              <w:top w:val="single" w:sz="4" w:space="0" w:color="auto"/>
              <w:left w:val="nil"/>
              <w:bottom w:val="single" w:sz="4" w:space="0" w:color="auto"/>
              <w:right w:val="single" w:sz="4" w:space="0" w:color="auto"/>
            </w:tcBorders>
            <w:noWrap/>
            <w:vAlign w:val="center"/>
            <w:hideMark/>
          </w:tcPr>
          <w:p w14:paraId="6ECFE66C"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15,411</w:t>
            </w:r>
          </w:p>
        </w:tc>
        <w:tc>
          <w:tcPr>
            <w:tcW w:w="918" w:type="pct"/>
            <w:tcBorders>
              <w:top w:val="single" w:sz="4" w:space="0" w:color="auto"/>
              <w:left w:val="nil"/>
              <w:bottom w:val="single" w:sz="4" w:space="0" w:color="auto"/>
              <w:right w:val="single" w:sz="4" w:space="0" w:color="auto"/>
            </w:tcBorders>
            <w:noWrap/>
            <w:vAlign w:val="center"/>
            <w:hideMark/>
          </w:tcPr>
          <w:p w14:paraId="38C7B126"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20,582</w:t>
            </w:r>
          </w:p>
        </w:tc>
        <w:tc>
          <w:tcPr>
            <w:tcW w:w="917" w:type="pct"/>
            <w:tcBorders>
              <w:top w:val="single" w:sz="4" w:space="0" w:color="auto"/>
              <w:left w:val="nil"/>
              <w:bottom w:val="single" w:sz="4" w:space="0" w:color="auto"/>
              <w:right w:val="single" w:sz="4" w:space="0" w:color="auto"/>
            </w:tcBorders>
            <w:noWrap/>
            <w:vAlign w:val="center"/>
            <w:hideMark/>
          </w:tcPr>
          <w:p w14:paraId="5FE3D8A4"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22,091</w:t>
            </w:r>
          </w:p>
        </w:tc>
      </w:tr>
      <w:tr w:rsidR="00A34A5A" w:rsidRPr="00EE496F" w14:paraId="4A6B765E" w14:textId="77777777" w:rsidTr="006446C5">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2C6776D"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Middle East and Af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02E05ED4"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2,847</w:t>
            </w:r>
          </w:p>
        </w:tc>
        <w:tc>
          <w:tcPr>
            <w:tcW w:w="918" w:type="pct"/>
            <w:tcBorders>
              <w:top w:val="single" w:sz="4" w:space="0" w:color="auto"/>
              <w:left w:val="nil"/>
              <w:bottom w:val="single" w:sz="4" w:space="0" w:color="auto"/>
              <w:right w:val="single" w:sz="4" w:space="0" w:color="auto"/>
            </w:tcBorders>
            <w:noWrap/>
            <w:vAlign w:val="center"/>
            <w:hideMark/>
          </w:tcPr>
          <w:p w14:paraId="74A29067"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4,614</w:t>
            </w:r>
          </w:p>
        </w:tc>
        <w:tc>
          <w:tcPr>
            <w:tcW w:w="918" w:type="pct"/>
            <w:tcBorders>
              <w:top w:val="single" w:sz="4" w:space="0" w:color="auto"/>
              <w:left w:val="nil"/>
              <w:bottom w:val="single" w:sz="4" w:space="0" w:color="auto"/>
              <w:right w:val="single" w:sz="4" w:space="0" w:color="auto"/>
            </w:tcBorders>
            <w:noWrap/>
            <w:vAlign w:val="center"/>
            <w:hideMark/>
          </w:tcPr>
          <w:p w14:paraId="1B8AB1C3"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7,963</w:t>
            </w:r>
          </w:p>
        </w:tc>
        <w:tc>
          <w:tcPr>
            <w:tcW w:w="917" w:type="pct"/>
            <w:tcBorders>
              <w:top w:val="single" w:sz="4" w:space="0" w:color="auto"/>
              <w:left w:val="nil"/>
              <w:bottom w:val="single" w:sz="4" w:space="0" w:color="auto"/>
              <w:right w:val="single" w:sz="4" w:space="0" w:color="auto"/>
            </w:tcBorders>
            <w:noWrap/>
            <w:vAlign w:val="center"/>
            <w:hideMark/>
          </w:tcPr>
          <w:p w14:paraId="32D2574A"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9,485</w:t>
            </w:r>
          </w:p>
        </w:tc>
      </w:tr>
      <w:tr w:rsidR="00A34A5A" w:rsidRPr="00EE496F" w14:paraId="4EDD115E" w14:textId="77777777" w:rsidTr="006446C5">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17A8CEBD"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Latin Ame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420FF34A"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2,715</w:t>
            </w:r>
          </w:p>
        </w:tc>
        <w:tc>
          <w:tcPr>
            <w:tcW w:w="918" w:type="pct"/>
            <w:tcBorders>
              <w:top w:val="single" w:sz="4" w:space="0" w:color="auto"/>
              <w:left w:val="nil"/>
              <w:bottom w:val="single" w:sz="4" w:space="0" w:color="auto"/>
              <w:right w:val="single" w:sz="4" w:space="0" w:color="auto"/>
            </w:tcBorders>
            <w:noWrap/>
            <w:vAlign w:val="center"/>
            <w:hideMark/>
          </w:tcPr>
          <w:p w14:paraId="78F5346C"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3,863</w:t>
            </w:r>
          </w:p>
        </w:tc>
        <w:tc>
          <w:tcPr>
            <w:tcW w:w="918" w:type="pct"/>
            <w:tcBorders>
              <w:top w:val="single" w:sz="4" w:space="0" w:color="auto"/>
              <w:left w:val="nil"/>
              <w:bottom w:val="single" w:sz="4" w:space="0" w:color="auto"/>
              <w:right w:val="single" w:sz="4" w:space="0" w:color="auto"/>
            </w:tcBorders>
            <w:noWrap/>
            <w:vAlign w:val="center"/>
            <w:hideMark/>
          </w:tcPr>
          <w:p w14:paraId="71E90B91"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4,721</w:t>
            </w:r>
          </w:p>
        </w:tc>
        <w:tc>
          <w:tcPr>
            <w:tcW w:w="917" w:type="pct"/>
            <w:tcBorders>
              <w:top w:val="single" w:sz="4" w:space="0" w:color="auto"/>
              <w:left w:val="nil"/>
              <w:bottom w:val="single" w:sz="4" w:space="0" w:color="auto"/>
              <w:right w:val="single" w:sz="4" w:space="0" w:color="auto"/>
            </w:tcBorders>
            <w:noWrap/>
            <w:vAlign w:val="center"/>
            <w:hideMark/>
          </w:tcPr>
          <w:p w14:paraId="146DAEF1" w14:textId="77777777" w:rsidR="00A34A5A" w:rsidRPr="00EE496F" w:rsidRDefault="00A34A5A" w:rsidP="006446C5">
            <w:pPr>
              <w:spacing w:line="240" w:lineRule="auto"/>
              <w:jc w:val="center"/>
              <w:rPr>
                <w:rFonts w:eastAsia="Times New Roman" w:cs="Times New Roman"/>
                <w:color w:val="000000"/>
                <w:sz w:val="23"/>
                <w:szCs w:val="23"/>
                <w:lang w:eastAsia="en-US"/>
              </w:rPr>
            </w:pPr>
            <w:r w:rsidRPr="00EE496F">
              <w:rPr>
                <w:rFonts w:eastAsia="Times New Roman" w:cs="Times New Roman"/>
                <w:color w:val="000000"/>
                <w:sz w:val="23"/>
                <w:szCs w:val="23"/>
                <w:lang w:eastAsia="en-US"/>
              </w:rPr>
              <w:t>4,943</w:t>
            </w:r>
          </w:p>
        </w:tc>
      </w:tr>
    </w:tbl>
    <w:p w14:paraId="11F0175F" w14:textId="77777777" w:rsidR="00A34A5A" w:rsidRPr="00EE496F" w:rsidRDefault="00A34A5A" w:rsidP="00A34A5A"/>
    <w:p w14:paraId="4303D5C0" w14:textId="73B6CC64" w:rsidR="00B144E5" w:rsidRPr="00EE496F" w:rsidRDefault="00686965" w:rsidP="00C07355">
      <w:pPr>
        <w:pStyle w:val="Heading2"/>
        <w:numPr>
          <w:ilvl w:val="1"/>
          <w:numId w:val="28"/>
        </w:numPr>
      </w:pPr>
      <w:bookmarkStart w:id="61" w:name="_Toc80817971"/>
      <w:r w:rsidRPr="00EE496F">
        <w:t>Adoption Scenarios</w:t>
      </w:r>
      <w:bookmarkEnd w:id="57"/>
      <w:bookmarkEnd w:id="61"/>
    </w:p>
    <w:p w14:paraId="45B31932" w14:textId="77777777" w:rsidR="008864D6" w:rsidRPr="00EE496F" w:rsidRDefault="008864D6" w:rsidP="008864D6">
      <w:bookmarkStart w:id="62" w:name="_Hlk525033174"/>
      <w:r w:rsidRPr="00EE496F">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5BB095A5" w14:textId="7A94A415" w:rsidR="000875B5" w:rsidRPr="00EE496F" w:rsidRDefault="000875B5" w:rsidP="00C07355">
      <w:pPr>
        <w:pStyle w:val="Heading3"/>
        <w:numPr>
          <w:ilvl w:val="2"/>
          <w:numId w:val="28"/>
        </w:numPr>
      </w:pPr>
      <w:bookmarkStart w:id="63" w:name="_Toc80817972"/>
      <w:bookmarkEnd w:id="62"/>
      <w:r w:rsidRPr="00EE496F">
        <w:t>Reference Case / Current Adoption</w:t>
      </w:r>
      <w:bookmarkEnd w:id="63"/>
    </w:p>
    <w:p w14:paraId="607C2813" w14:textId="5647F2CA" w:rsidR="006C7C57" w:rsidRPr="00EE496F" w:rsidRDefault="006C7C57" w:rsidP="008864D6">
      <w:r w:rsidRPr="00EE496F">
        <w:t>This model defines the REF adoption scenario as a fixed percentage of TAM over the modeling period, using the percentage of adoption in the base-year as the fixed percentage of TAM projecting forward which is 2.44%.</w:t>
      </w:r>
    </w:p>
    <w:p w14:paraId="2FE0BC9D" w14:textId="10096525" w:rsidR="000875B5" w:rsidRPr="00EE496F" w:rsidRDefault="00D2050B" w:rsidP="00C07355">
      <w:pPr>
        <w:pStyle w:val="Heading3"/>
        <w:numPr>
          <w:ilvl w:val="2"/>
          <w:numId w:val="28"/>
        </w:numPr>
      </w:pPr>
      <w:bookmarkStart w:id="64" w:name="_Toc80817973"/>
      <w:r w:rsidRPr="00EE496F">
        <w:t>Project Drawdown</w:t>
      </w:r>
      <w:r w:rsidR="000875B5" w:rsidRPr="00EE496F">
        <w:t xml:space="preserve"> Scenarios</w:t>
      </w:r>
      <w:bookmarkEnd w:id="64"/>
    </w:p>
    <w:p w14:paraId="34938D04" w14:textId="042AA4AA" w:rsidR="00F22446" w:rsidRPr="00EE496F" w:rsidRDefault="000875B5" w:rsidP="0093049F">
      <w:r w:rsidRPr="00EE496F">
        <w:t>Three Project Dr</w:t>
      </w:r>
      <w:r w:rsidR="005A6986" w:rsidRPr="00EE496F">
        <w:t xml:space="preserve">awdown </w:t>
      </w:r>
      <w:r w:rsidR="007546C9" w:rsidRPr="00EE496F">
        <w:t xml:space="preserve">scenarios (PDS) </w:t>
      </w:r>
      <w:r w:rsidR="005A6986" w:rsidRPr="00EE496F">
        <w:t>were developed for each solution, to compare the impact of an increase</w:t>
      </w:r>
      <w:r w:rsidR="00AC493E" w:rsidRPr="00EE496F">
        <w:t>d</w:t>
      </w:r>
      <w:r w:rsidR="005A6986" w:rsidRPr="00EE496F">
        <w:t xml:space="preserve"> adoption of the solution to a reference case scenario</w:t>
      </w:r>
      <w:bookmarkStart w:id="65" w:name="_Toc507486009"/>
      <w:r w:rsidR="009325CB" w:rsidRPr="00EE496F">
        <w:t>.</w:t>
      </w:r>
    </w:p>
    <w:p w14:paraId="72FBD397" w14:textId="6EB58DFC" w:rsidR="002F6687" w:rsidRPr="00EE496F" w:rsidRDefault="002F6687" w:rsidP="0093049F">
      <w:r w:rsidRPr="00EE496F">
        <w:t>The model and scenarios do not include electric bicycle pkms, although e-bikes can be used on bicycle infrastructure, the emissions and costs are calculated separately as they are very different including at the agency level. An increase in e-bike pkms means a decrease in bicycle infrastructure pkms.</w:t>
      </w:r>
    </w:p>
    <w:p w14:paraId="7481C662" w14:textId="1170FA83" w:rsidR="00AC493E" w:rsidRPr="00EE496F" w:rsidRDefault="00AC493E" w:rsidP="004B4939">
      <w:pPr>
        <w:pStyle w:val="Heading4"/>
        <w:rPr>
          <w:rFonts w:ascii="Times New Roman" w:eastAsiaTheme="minorEastAsia" w:hAnsi="Times New Roman" w:cstheme="minorBidi"/>
          <w:b w:val="0"/>
          <w:bCs w:val="0"/>
          <w:i w:val="0"/>
          <w:iCs w:val="0"/>
          <w:color w:val="auto"/>
          <w:highlight w:val="yellow"/>
        </w:rPr>
      </w:pPr>
      <w:r w:rsidRPr="00EE496F">
        <w:t>Plausible Scenario</w:t>
      </w:r>
      <w:bookmarkEnd w:id="65"/>
    </w:p>
    <w:p w14:paraId="4F56E4F6" w14:textId="689E451B" w:rsidR="001B0606" w:rsidRPr="00EE496F" w:rsidRDefault="001B0606" w:rsidP="006B1084">
      <w:r w:rsidRPr="00EE496F">
        <w:t>This scenario assumes that bicycle infrastructure continues to grow without any major interventions</w:t>
      </w:r>
      <w:r w:rsidR="002F6687" w:rsidRPr="00EE496F">
        <w:t xml:space="preserve"> and</w:t>
      </w:r>
      <w:r w:rsidRPr="00EE496F">
        <w:t xml:space="preserve"> </w:t>
      </w:r>
      <w:r w:rsidR="002F6687" w:rsidRPr="00EE496F">
        <w:t>that most of the temporary covid pop-up lanes return to car lanes. The conservative TAM and adoption cases are considered plausible.</w:t>
      </w:r>
    </w:p>
    <w:p w14:paraId="0A63923E" w14:textId="60FBF728" w:rsidR="00AC493E" w:rsidRPr="00EE496F" w:rsidRDefault="00AC493E" w:rsidP="004B4939">
      <w:pPr>
        <w:pStyle w:val="Heading4"/>
        <w:rPr>
          <w:rFonts w:ascii="Times New Roman" w:eastAsiaTheme="minorEastAsia" w:hAnsi="Times New Roman" w:cstheme="minorBidi"/>
          <w:b w:val="0"/>
          <w:bCs w:val="0"/>
          <w:i w:val="0"/>
          <w:iCs w:val="0"/>
          <w:color w:val="auto"/>
        </w:rPr>
      </w:pPr>
      <w:bookmarkStart w:id="66" w:name="_Toc507486010"/>
      <w:r w:rsidRPr="00EE496F">
        <w:t>Drawdown Scenario</w:t>
      </w:r>
      <w:bookmarkEnd w:id="66"/>
    </w:p>
    <w:p w14:paraId="1EBE79AF" w14:textId="4BA02676" w:rsidR="00C9126F" w:rsidRPr="00EE496F" w:rsidRDefault="00C9126F" w:rsidP="00C9126F">
      <w:r w:rsidRPr="00EE496F">
        <w:t>In this scenario, most pop-up lanes are made permanent</w:t>
      </w:r>
      <w:r w:rsidR="002F6687" w:rsidRPr="00EE496F">
        <w:t xml:space="preserve"> and cities around the world continue to build bicycle infrastructure and encourage biking</w:t>
      </w:r>
      <w:r w:rsidRPr="00EE496F">
        <w:t xml:space="preserve">. The </w:t>
      </w:r>
      <w:r w:rsidR="002F6687" w:rsidRPr="00EE496F">
        <w:t>ambitious</w:t>
      </w:r>
      <w:r w:rsidRPr="00EE496F">
        <w:t xml:space="preserve"> TAM and adoption </w:t>
      </w:r>
      <w:r w:rsidR="002F6687" w:rsidRPr="00EE496F">
        <w:t>cases</w:t>
      </w:r>
      <w:r w:rsidRPr="00EE496F">
        <w:t xml:space="preserve"> </w:t>
      </w:r>
      <w:r w:rsidR="002F6687" w:rsidRPr="00EE496F">
        <w:t>are part of a world focused on the target of achieving drawdown by 2050</w:t>
      </w:r>
      <w:r w:rsidRPr="00EE496F">
        <w:t>.</w:t>
      </w:r>
    </w:p>
    <w:p w14:paraId="7A77F5DD" w14:textId="1C97CEA4" w:rsidR="00AC493E" w:rsidRPr="00EE496F" w:rsidRDefault="00C7196F" w:rsidP="004B4939">
      <w:pPr>
        <w:pStyle w:val="Heading4"/>
        <w:rPr>
          <w:rFonts w:ascii="Times New Roman" w:eastAsiaTheme="minorEastAsia" w:hAnsi="Times New Roman" w:cstheme="minorBidi"/>
          <w:b w:val="0"/>
          <w:bCs w:val="0"/>
          <w:i w:val="0"/>
          <w:iCs w:val="0"/>
          <w:color w:val="auto"/>
        </w:rPr>
      </w:pPr>
      <w:bookmarkStart w:id="67" w:name="_Toc507486011"/>
      <w:r w:rsidRPr="00EE496F">
        <w:t>Max</w:t>
      </w:r>
      <w:r w:rsidR="00AC493E" w:rsidRPr="00EE496F">
        <w:t>imum Scenario</w:t>
      </w:r>
      <w:bookmarkEnd w:id="67"/>
    </w:p>
    <w:p w14:paraId="2BCBD60D" w14:textId="52CE9E1D" w:rsidR="00C9126F" w:rsidRPr="00EE496F" w:rsidRDefault="00C9126F" w:rsidP="00C9126F">
      <w:r w:rsidRPr="00EE496F">
        <w:t>This scenario assumes that covid lanes are mostly permanent</w:t>
      </w:r>
      <w:r w:rsidR="00B14832" w:rsidRPr="00EE496F">
        <w:t>,</w:t>
      </w:r>
      <w:r w:rsidRPr="00EE496F">
        <w:t xml:space="preserve"> many new lanes are added</w:t>
      </w:r>
      <w:r w:rsidR="00B14832" w:rsidRPr="00EE496F">
        <w:t xml:space="preserve"> and the trend towards bicycling during lockdowns remains</w:t>
      </w:r>
      <w:r w:rsidRPr="00EE496F">
        <w:t xml:space="preserve">. </w:t>
      </w:r>
      <w:r w:rsidR="00B14832" w:rsidRPr="00EE496F">
        <w:t>T</w:t>
      </w:r>
      <w:r w:rsidRPr="00EE496F">
        <w:t>he maximum level of bicycle infrastructure use reaches 10%.</w:t>
      </w:r>
    </w:p>
    <w:p w14:paraId="4C24E6F4" w14:textId="23F18AF2" w:rsidR="00FB3AB3" w:rsidRPr="00EE496F" w:rsidRDefault="00686965" w:rsidP="00C07355">
      <w:pPr>
        <w:pStyle w:val="Heading2"/>
        <w:numPr>
          <w:ilvl w:val="1"/>
          <w:numId w:val="28"/>
        </w:numPr>
      </w:pPr>
      <w:bookmarkStart w:id="68" w:name="_Toc80817974"/>
      <w:r w:rsidRPr="00EE496F">
        <w:t>Inputs</w:t>
      </w:r>
      <w:bookmarkEnd w:id="68"/>
    </w:p>
    <w:p w14:paraId="14CC9FDD" w14:textId="138D1090" w:rsidR="00586848" w:rsidRPr="00EE496F" w:rsidRDefault="00586848" w:rsidP="00586848">
      <w:r w:rsidRPr="00EE496F">
        <w:t xml:space="preserve">Many variables have been defined and calculated for this analysis. They are grouped by climate inputs, financial inputs and technical inputs. Each variable is described below. In the analysis, the agent that will decide whether to build bicycle infrastructure is the city or municipality. Therefore, the impacts on the perspective of the city are analyzed. </w:t>
      </w:r>
    </w:p>
    <w:p w14:paraId="3EBCEF57" w14:textId="7D37ED16" w:rsidR="00FB3AB3" w:rsidRPr="00EE496F" w:rsidRDefault="00686965" w:rsidP="00C07355">
      <w:pPr>
        <w:pStyle w:val="Heading3"/>
        <w:numPr>
          <w:ilvl w:val="2"/>
          <w:numId w:val="28"/>
        </w:numPr>
      </w:pPr>
      <w:bookmarkStart w:id="69" w:name="_Toc80817975"/>
      <w:r w:rsidRPr="00EE496F">
        <w:t>Climate Inputs</w:t>
      </w:r>
      <w:bookmarkEnd w:id="69"/>
    </w:p>
    <w:p w14:paraId="1570B366" w14:textId="4130D8F3" w:rsidR="006B1084" w:rsidRPr="00EE496F" w:rsidRDefault="00A6084A" w:rsidP="006B1084">
      <w:r w:rsidRPr="00EE496F">
        <w:t>The climate analysis in this model uses the values for fuel consumption for the conventional</w:t>
      </w:r>
      <w:r w:rsidR="00DB11A8" w:rsidRPr="00EE496F">
        <w:t xml:space="preserve"> </w:t>
      </w:r>
      <w:r w:rsidRPr="00EE496F">
        <w:t>alternative</w:t>
      </w:r>
      <w:r w:rsidR="000C77F2" w:rsidRPr="00EE496F">
        <w:t xml:space="preserve">. </w:t>
      </w:r>
      <w:r w:rsidRPr="00EE496F">
        <w:t xml:space="preserve">To calculate key emissions results, the model uses reported emissions factors for the fuel emissions factors. </w:t>
      </w:r>
      <w:r w:rsidR="00DB11A8" w:rsidRPr="00EE496F">
        <w:t xml:space="preserve">Fuel combustion emissions factors come from the Intergovernmental Panel on Climate Change (IPCC) Guidelines for Fuel combustion (IPCC, 2006). </w:t>
      </w:r>
      <w:r w:rsidRPr="00EE496F">
        <w:t xml:space="preserve">The values used are shown </w:t>
      </w:r>
      <w:r w:rsidR="00DB11A8" w:rsidRPr="00EE496F">
        <w:t xml:space="preserve">in </w:t>
      </w:r>
      <w:r w:rsidR="00DB11A8" w:rsidRPr="00EE496F">
        <w:fldChar w:fldCharType="begin"/>
      </w:r>
      <w:r w:rsidR="00DB11A8" w:rsidRPr="00EE496F">
        <w:instrText xml:space="preserve"> REF _Ref34140221 \h </w:instrText>
      </w:r>
      <w:r w:rsidR="00DB11A8" w:rsidRPr="00EE496F">
        <w:fldChar w:fldCharType="separate"/>
      </w:r>
      <w:r w:rsidR="00C03AAF" w:rsidRPr="00EE496F">
        <w:t>Table 2.1</w:t>
      </w:r>
      <w:r w:rsidR="00DB11A8" w:rsidRPr="00EE496F">
        <w:fldChar w:fldCharType="end"/>
      </w:r>
      <w:r w:rsidRPr="00EE496F">
        <w:t>.</w:t>
      </w:r>
    </w:p>
    <w:p w14:paraId="67ED68E5" w14:textId="065210E9" w:rsidR="0021082B" w:rsidRPr="00EE496F" w:rsidRDefault="004F5425" w:rsidP="00EB247F">
      <w:pPr>
        <w:pStyle w:val="Caption"/>
        <w:jc w:val="center"/>
        <w:rPr>
          <w:b/>
          <w:bCs/>
          <w:color w:val="000000" w:themeColor="text1"/>
          <w:sz w:val="20"/>
          <w:szCs w:val="20"/>
          <w:lang w:eastAsia="zh-CN"/>
        </w:rPr>
      </w:pPr>
      <w:bookmarkStart w:id="70" w:name="_Ref34140221"/>
      <w:bookmarkStart w:id="71" w:name="_Toc80818002"/>
      <w:r w:rsidRPr="00EE496F">
        <w:t xml:space="preserve">Table </w:t>
      </w:r>
      <w:r w:rsidR="00963BBF">
        <w:fldChar w:fldCharType="begin"/>
      </w:r>
      <w:r w:rsidR="00963BBF">
        <w:instrText xml:space="preserve"> STYLEREF 1 \s </w:instrText>
      </w:r>
      <w:r w:rsidR="00963BBF">
        <w:fldChar w:fldCharType="separate"/>
      </w:r>
      <w:r w:rsidR="00C03AAF" w:rsidRPr="00EE496F">
        <w:t>2</w:t>
      </w:r>
      <w:r w:rsidR="00963BBF">
        <w:fldChar w:fldCharType="end"/>
      </w:r>
      <w:r w:rsidR="00B72202" w:rsidRPr="00EE496F">
        <w:t>.</w:t>
      </w:r>
      <w:r w:rsidR="00963BBF">
        <w:fldChar w:fldCharType="begin"/>
      </w:r>
      <w:r w:rsidR="00963BBF">
        <w:instrText xml:space="preserve"> SEQ Table \* ARABIC \s 1 </w:instrText>
      </w:r>
      <w:r w:rsidR="00963BBF">
        <w:fldChar w:fldCharType="separate"/>
      </w:r>
      <w:r w:rsidR="00C03AAF" w:rsidRPr="00EE496F">
        <w:t>1</w:t>
      </w:r>
      <w:r w:rsidR="00963BBF">
        <w:fldChar w:fldCharType="end"/>
      </w:r>
      <w:bookmarkEnd w:id="70"/>
      <w:r w:rsidRPr="00EE496F">
        <w:t xml:space="preserve"> Climate Inputs</w:t>
      </w:r>
      <w:bookmarkEnd w:id="71"/>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0C77F2" w:rsidRPr="00EE496F" w14:paraId="62A27BA4" w14:textId="77777777" w:rsidTr="006446C5">
        <w:trPr>
          <w:cantSplit/>
          <w:trHeight w:val="393"/>
          <w:tblHeader/>
        </w:trPr>
        <w:tc>
          <w:tcPr>
            <w:tcW w:w="2076" w:type="dxa"/>
            <w:shd w:val="clear" w:color="auto" w:fill="4F81BD" w:themeFill="accent1"/>
            <w:vAlign w:val="center"/>
          </w:tcPr>
          <w:p w14:paraId="1BF1A3FC" w14:textId="77777777" w:rsidR="000C77F2" w:rsidRPr="00EE496F" w:rsidRDefault="000C77F2" w:rsidP="006446C5">
            <w:pPr>
              <w:spacing w:after="180" w:line="240" w:lineRule="auto"/>
              <w:jc w:val="center"/>
              <w:rPr>
                <w:rFonts w:eastAsia="Helvetica,Times New Roman" w:cstheme="minorHAnsi"/>
                <w:b/>
                <w:color w:val="FFFFFF" w:themeColor="background1"/>
                <w:kern w:val="0"/>
                <w:sz w:val="20"/>
                <w:szCs w:val="20"/>
                <w:lang w:eastAsia="ja-JP"/>
              </w:rPr>
            </w:pPr>
          </w:p>
        </w:tc>
        <w:tc>
          <w:tcPr>
            <w:tcW w:w="1427" w:type="dxa"/>
            <w:shd w:val="clear" w:color="auto" w:fill="4F81BD" w:themeFill="accent1"/>
            <w:vAlign w:val="center"/>
          </w:tcPr>
          <w:p w14:paraId="202CA928" w14:textId="77777777" w:rsidR="000C77F2" w:rsidRPr="00EE496F" w:rsidRDefault="000C77F2" w:rsidP="006446C5">
            <w:pPr>
              <w:spacing w:after="180" w:line="240" w:lineRule="auto"/>
              <w:jc w:val="center"/>
              <w:rPr>
                <w:b/>
                <w:bCs/>
                <w:color w:val="FFFFFF" w:themeColor="background1"/>
                <w:kern w:val="0"/>
                <w:sz w:val="20"/>
                <w:szCs w:val="20"/>
                <w:lang w:eastAsia="ja-JP"/>
              </w:rPr>
            </w:pPr>
            <w:r w:rsidRPr="00EE496F">
              <w:rPr>
                <w:b/>
                <w:bCs/>
                <w:color w:val="FFFFFF" w:themeColor="background1"/>
                <w:kern w:val="0"/>
                <w:sz w:val="20"/>
                <w:szCs w:val="20"/>
                <w:lang w:eastAsia="ja-JP"/>
              </w:rPr>
              <w:t>Units</w:t>
            </w:r>
          </w:p>
        </w:tc>
        <w:tc>
          <w:tcPr>
            <w:tcW w:w="1486" w:type="dxa"/>
            <w:shd w:val="clear" w:color="auto" w:fill="4F81BD" w:themeFill="accent1"/>
            <w:vAlign w:val="center"/>
          </w:tcPr>
          <w:p w14:paraId="6C621641" w14:textId="77777777" w:rsidR="000C77F2" w:rsidRPr="00EE496F" w:rsidRDefault="000C77F2" w:rsidP="006446C5">
            <w:pPr>
              <w:spacing w:after="180" w:line="240" w:lineRule="auto"/>
              <w:jc w:val="center"/>
              <w:rPr>
                <w:b/>
                <w:bCs/>
                <w:color w:val="FFFFFF" w:themeColor="background1"/>
                <w:kern w:val="0"/>
                <w:sz w:val="20"/>
                <w:szCs w:val="20"/>
                <w:lang w:eastAsia="ja-JP"/>
              </w:rPr>
            </w:pPr>
            <w:r w:rsidRPr="00EE496F">
              <w:rPr>
                <w:b/>
                <w:bCs/>
                <w:color w:val="FFFFFF" w:themeColor="background1"/>
                <w:kern w:val="0"/>
                <w:sz w:val="20"/>
                <w:szCs w:val="20"/>
                <w:lang w:eastAsia="ja-JP"/>
              </w:rPr>
              <w:t>Project Drawdown Data Set Range</w:t>
            </w:r>
          </w:p>
        </w:tc>
        <w:tc>
          <w:tcPr>
            <w:tcW w:w="1467" w:type="dxa"/>
            <w:shd w:val="clear" w:color="auto" w:fill="4F81BD" w:themeFill="accent1"/>
            <w:vAlign w:val="center"/>
          </w:tcPr>
          <w:p w14:paraId="09FCBAB2" w14:textId="77777777" w:rsidR="000C77F2" w:rsidRPr="00EE496F" w:rsidRDefault="000C77F2" w:rsidP="006446C5">
            <w:pPr>
              <w:spacing w:after="180" w:line="240" w:lineRule="auto"/>
              <w:jc w:val="center"/>
              <w:rPr>
                <w:b/>
                <w:bCs/>
                <w:color w:val="FFFFFF" w:themeColor="background1"/>
                <w:kern w:val="0"/>
                <w:sz w:val="20"/>
                <w:szCs w:val="20"/>
                <w:lang w:eastAsia="ja-JP"/>
              </w:rPr>
            </w:pPr>
            <w:r w:rsidRPr="00EE496F">
              <w:rPr>
                <w:b/>
                <w:bCs/>
                <w:color w:val="FFFFFF" w:themeColor="background1"/>
                <w:kern w:val="0"/>
                <w:sz w:val="20"/>
                <w:szCs w:val="20"/>
                <w:lang w:eastAsia="ja-JP"/>
              </w:rPr>
              <w:t>Model Input</w:t>
            </w:r>
          </w:p>
        </w:tc>
        <w:tc>
          <w:tcPr>
            <w:tcW w:w="1366" w:type="dxa"/>
            <w:shd w:val="clear" w:color="auto" w:fill="4F81BD" w:themeFill="accent1"/>
            <w:vAlign w:val="center"/>
          </w:tcPr>
          <w:p w14:paraId="3F92F48A" w14:textId="77777777" w:rsidR="000C77F2" w:rsidRPr="00EE496F" w:rsidRDefault="000C77F2" w:rsidP="006446C5">
            <w:pPr>
              <w:spacing w:after="180" w:line="240" w:lineRule="auto"/>
              <w:jc w:val="center"/>
              <w:rPr>
                <w:b/>
                <w:bCs/>
                <w:color w:val="FFFFFF" w:themeColor="background1"/>
                <w:kern w:val="0"/>
                <w:sz w:val="20"/>
                <w:szCs w:val="20"/>
                <w:lang w:eastAsia="ja-JP"/>
              </w:rPr>
            </w:pPr>
            <w:r w:rsidRPr="00EE496F">
              <w:rPr>
                <w:b/>
                <w:bCs/>
                <w:color w:val="FFFFFF" w:themeColor="background1"/>
                <w:kern w:val="0"/>
                <w:sz w:val="20"/>
                <w:szCs w:val="20"/>
                <w:lang w:eastAsia="ja-JP"/>
              </w:rPr>
              <w:t>Data Points (#)</w:t>
            </w:r>
          </w:p>
        </w:tc>
        <w:tc>
          <w:tcPr>
            <w:tcW w:w="1528" w:type="dxa"/>
            <w:shd w:val="clear" w:color="auto" w:fill="4F81BD" w:themeFill="accent1"/>
            <w:vAlign w:val="center"/>
          </w:tcPr>
          <w:p w14:paraId="03BC1C9E" w14:textId="77777777" w:rsidR="000C77F2" w:rsidRPr="00EE496F" w:rsidRDefault="000C77F2" w:rsidP="006446C5">
            <w:pPr>
              <w:spacing w:after="180" w:line="240" w:lineRule="auto"/>
              <w:jc w:val="center"/>
              <w:rPr>
                <w:b/>
                <w:bCs/>
                <w:color w:val="FFFFFF" w:themeColor="background1"/>
                <w:kern w:val="0"/>
                <w:sz w:val="20"/>
                <w:szCs w:val="20"/>
                <w:lang w:eastAsia="ja-JP"/>
              </w:rPr>
            </w:pPr>
            <w:r w:rsidRPr="00EE496F">
              <w:rPr>
                <w:b/>
                <w:bCs/>
                <w:color w:val="FFFFFF" w:themeColor="background1"/>
                <w:kern w:val="0"/>
                <w:sz w:val="20"/>
                <w:szCs w:val="20"/>
                <w:lang w:eastAsia="ja-JP"/>
              </w:rPr>
              <w:t>Sources (#)</w:t>
            </w:r>
          </w:p>
        </w:tc>
      </w:tr>
      <w:tr w:rsidR="000C77F2" w:rsidRPr="00EE496F" w14:paraId="206B1BB4" w14:textId="77777777" w:rsidTr="006446C5">
        <w:trPr>
          <w:trHeight w:val="508"/>
        </w:trPr>
        <w:tc>
          <w:tcPr>
            <w:tcW w:w="2076" w:type="dxa"/>
          </w:tcPr>
          <w:p w14:paraId="538BE7CC" w14:textId="77777777" w:rsidR="000C77F2" w:rsidRPr="00EE496F" w:rsidRDefault="000C77F2" w:rsidP="006446C5">
            <w:pPr>
              <w:spacing w:after="180" w:line="240" w:lineRule="auto"/>
              <w:jc w:val="center"/>
              <w:rPr>
                <w:kern w:val="0"/>
                <w:sz w:val="22"/>
                <w:lang w:eastAsia="ja-JP"/>
              </w:rPr>
            </w:pPr>
            <w:r w:rsidRPr="00EE496F">
              <w:rPr>
                <w:kern w:val="0"/>
                <w:sz w:val="22"/>
                <w:lang w:eastAsia="ja-JP"/>
              </w:rPr>
              <w:t>Fuel Consumed per Functional Unit - CONVENTIONAL</w:t>
            </w:r>
          </w:p>
        </w:tc>
        <w:tc>
          <w:tcPr>
            <w:tcW w:w="1427" w:type="dxa"/>
            <w:shd w:val="clear" w:color="auto" w:fill="auto"/>
          </w:tcPr>
          <w:p w14:paraId="394868C8" w14:textId="09FFA87D" w:rsidR="000C77F2" w:rsidRPr="00EE496F" w:rsidRDefault="000C77F2" w:rsidP="006446C5">
            <w:pPr>
              <w:spacing w:after="180" w:line="240" w:lineRule="auto"/>
              <w:jc w:val="center"/>
              <w:rPr>
                <w:rFonts w:eastAsia="Helvetica,Times New Roman" w:cstheme="minorHAnsi"/>
                <w:i/>
                <w:iCs/>
                <w:kern w:val="0"/>
                <w:sz w:val="20"/>
                <w:szCs w:val="20"/>
                <w:lang w:eastAsia="ja-JP"/>
              </w:rPr>
            </w:pPr>
            <w:r w:rsidRPr="00EE496F">
              <w:rPr>
                <w:i/>
                <w:iCs/>
                <w:kern w:val="0"/>
                <w:sz w:val="22"/>
                <w:lang w:eastAsia="ja-JP"/>
              </w:rPr>
              <w:t>Liter/B PKM</w:t>
            </w:r>
          </w:p>
        </w:tc>
        <w:tc>
          <w:tcPr>
            <w:tcW w:w="1486" w:type="dxa"/>
            <w:vAlign w:val="center"/>
          </w:tcPr>
          <w:p w14:paraId="29E89B2C" w14:textId="26BEA490" w:rsidR="000C77F2" w:rsidRPr="00EE496F" w:rsidRDefault="000C77F2" w:rsidP="006446C5">
            <w:pPr>
              <w:spacing w:after="180" w:line="240" w:lineRule="auto"/>
              <w:jc w:val="center"/>
              <w:rPr>
                <w:rFonts w:eastAsia="Helvetica,Times New Roman" w:cstheme="minorHAnsi"/>
                <w:color w:val="000000" w:themeColor="text1"/>
                <w:kern w:val="0"/>
                <w:sz w:val="20"/>
                <w:szCs w:val="20"/>
                <w:lang w:eastAsia="ja-JP"/>
              </w:rPr>
            </w:pPr>
            <w:r w:rsidRPr="00EE496F">
              <w:rPr>
                <w:rFonts w:eastAsia="Helvetica,Times New Roman" w:cstheme="minorHAnsi"/>
                <w:color w:val="000000" w:themeColor="text1"/>
                <w:kern w:val="0"/>
                <w:sz w:val="20"/>
                <w:szCs w:val="20"/>
                <w:lang w:eastAsia="ja-JP"/>
              </w:rPr>
              <w:t>61,573,390</w:t>
            </w:r>
          </w:p>
        </w:tc>
        <w:tc>
          <w:tcPr>
            <w:tcW w:w="1467" w:type="dxa"/>
            <w:vAlign w:val="center"/>
          </w:tcPr>
          <w:p w14:paraId="5B95AAA5" w14:textId="2BFB4757" w:rsidR="000C77F2" w:rsidRPr="00EE496F" w:rsidRDefault="000C77F2" w:rsidP="006446C5">
            <w:pPr>
              <w:spacing w:after="180" w:line="240" w:lineRule="auto"/>
              <w:jc w:val="center"/>
              <w:rPr>
                <w:rFonts w:eastAsia="Helvetica,Times New Roman" w:cstheme="minorHAnsi"/>
                <w:color w:val="000000" w:themeColor="text1"/>
                <w:kern w:val="0"/>
                <w:sz w:val="20"/>
                <w:szCs w:val="20"/>
                <w:lang w:eastAsia="ja-JP"/>
              </w:rPr>
            </w:pPr>
            <w:r w:rsidRPr="00EE496F">
              <w:rPr>
                <w:rFonts w:eastAsia="Helvetica,Times New Roman" w:cstheme="minorHAnsi"/>
                <w:color w:val="000000" w:themeColor="text1"/>
                <w:kern w:val="0"/>
                <w:sz w:val="20"/>
                <w:szCs w:val="20"/>
                <w:lang w:eastAsia="ja-JP"/>
              </w:rPr>
              <w:t>61,573,390</w:t>
            </w:r>
          </w:p>
        </w:tc>
        <w:tc>
          <w:tcPr>
            <w:tcW w:w="1366" w:type="dxa"/>
            <w:vAlign w:val="center"/>
          </w:tcPr>
          <w:p w14:paraId="17C0569B" w14:textId="4CB9E1F1" w:rsidR="000C77F2" w:rsidRPr="00EE496F" w:rsidRDefault="000C77F2" w:rsidP="006446C5">
            <w:pPr>
              <w:spacing w:after="180" w:line="240" w:lineRule="auto"/>
              <w:jc w:val="center"/>
              <w:rPr>
                <w:rFonts w:eastAsia="Helvetica,Times New Roman" w:cstheme="minorHAnsi"/>
                <w:color w:val="000000" w:themeColor="text1"/>
                <w:kern w:val="0"/>
                <w:sz w:val="20"/>
                <w:szCs w:val="20"/>
                <w:lang w:eastAsia="ja-JP"/>
              </w:rPr>
            </w:pPr>
            <w:r w:rsidRPr="00EE496F">
              <w:rPr>
                <w:rFonts w:eastAsia="Helvetica,Times New Roman" w:cstheme="minorHAnsi"/>
                <w:color w:val="000000" w:themeColor="text1"/>
                <w:kern w:val="0"/>
                <w:sz w:val="20"/>
                <w:szCs w:val="20"/>
                <w:lang w:eastAsia="ja-JP"/>
              </w:rPr>
              <w:t>1</w:t>
            </w:r>
          </w:p>
        </w:tc>
        <w:tc>
          <w:tcPr>
            <w:tcW w:w="1528" w:type="dxa"/>
            <w:vAlign w:val="center"/>
          </w:tcPr>
          <w:p w14:paraId="48C749E8" w14:textId="1C166A0A" w:rsidR="000C77F2" w:rsidRPr="00EE496F" w:rsidRDefault="000C77F2" w:rsidP="006446C5">
            <w:pPr>
              <w:spacing w:after="180" w:line="240" w:lineRule="auto"/>
              <w:jc w:val="center"/>
              <w:rPr>
                <w:rFonts w:eastAsia="Helvetica,Times New Roman" w:cstheme="minorHAnsi"/>
                <w:color w:val="000000" w:themeColor="text1"/>
                <w:kern w:val="0"/>
                <w:sz w:val="20"/>
                <w:szCs w:val="20"/>
                <w:lang w:eastAsia="ja-JP"/>
              </w:rPr>
            </w:pPr>
            <w:r w:rsidRPr="00EE496F">
              <w:rPr>
                <w:rFonts w:eastAsia="Helvetica,Times New Roman" w:cstheme="minorHAnsi"/>
                <w:color w:val="000000" w:themeColor="text1"/>
                <w:kern w:val="0"/>
                <w:sz w:val="20"/>
                <w:szCs w:val="20"/>
                <w:lang w:eastAsia="ja-JP"/>
              </w:rPr>
              <w:t>1</w:t>
            </w:r>
          </w:p>
        </w:tc>
      </w:tr>
    </w:tbl>
    <w:p w14:paraId="44CA1A82" w14:textId="6D06B2ED" w:rsidR="005C6EC2" w:rsidRPr="00EE496F" w:rsidRDefault="003922A1" w:rsidP="00EB247F">
      <w:r w:rsidRPr="00EE496F">
        <w:t xml:space="preserve">Note: </w:t>
      </w:r>
      <w:r w:rsidR="00D25FC7" w:rsidRPr="00EE496F">
        <w:t>Project Drawdown data</w:t>
      </w:r>
      <w:r w:rsidRPr="00EE496F">
        <w:t xml:space="preserve"> set range </w:t>
      </w:r>
      <w:r w:rsidR="005C6EC2" w:rsidRPr="00EE496F">
        <w:t xml:space="preserve">is </w:t>
      </w:r>
      <w:r w:rsidR="0069014F" w:rsidRPr="00EE496F">
        <w:t xml:space="preserve">defined by </w:t>
      </w:r>
      <w:r w:rsidR="00AB783D" w:rsidRPr="00EE496F">
        <w:t xml:space="preserve">the low and high boundaries which are respectively 1 standard deviation below and above the mean of the </w:t>
      </w:r>
      <w:r w:rsidR="004C2EA3" w:rsidRPr="00EE496F">
        <w:t>collected data</w:t>
      </w:r>
      <w:r w:rsidR="00AB783D" w:rsidRPr="00EE496F">
        <w:t xml:space="preserve"> points</w:t>
      </w:r>
      <w:r w:rsidR="0069014F" w:rsidRPr="00EE496F">
        <w:rPr>
          <w:rStyle w:val="FootnoteReference"/>
        </w:rPr>
        <w:footnoteReference w:id="6"/>
      </w:r>
      <w:r w:rsidR="00AB783D" w:rsidRPr="00EE496F">
        <w:t>.</w:t>
      </w:r>
    </w:p>
    <w:p w14:paraId="24C491B8" w14:textId="1AB541F8" w:rsidR="00F52595" w:rsidRPr="00EE496F" w:rsidRDefault="00686965" w:rsidP="00C07355">
      <w:pPr>
        <w:pStyle w:val="Heading3"/>
        <w:numPr>
          <w:ilvl w:val="2"/>
          <w:numId w:val="28"/>
        </w:numPr>
      </w:pPr>
      <w:bookmarkStart w:id="72" w:name="_Toc80817976"/>
      <w:r w:rsidRPr="00EE496F">
        <w:t>Financial Inputs</w:t>
      </w:r>
      <w:bookmarkEnd w:id="72"/>
    </w:p>
    <w:p w14:paraId="36B09073" w14:textId="41BE96FA" w:rsidR="00C32DE6" w:rsidRPr="00EE496F" w:rsidRDefault="00C32DE6" w:rsidP="00C32DE6">
      <w:r w:rsidRPr="00EE496F">
        <w:t>This section addresses the financial inputs of the model, by splitting them to first and operational cost. The costs have been converted to US$2014 based on inflation.</w:t>
      </w:r>
      <w:r w:rsidR="00B528EB" w:rsidRPr="00EE496F">
        <w:t xml:space="preserve"> First cost and maintenance costs for bicycle infrastructure are lower than conventional roadways because bike lanes do not need to be paved as thick as roads designed to carry heavy vehicles and bicycles cause much less wear-and-tear than cars and trucks.</w:t>
      </w:r>
    </w:p>
    <w:p w14:paraId="429D0888" w14:textId="51477FF7" w:rsidR="00234078" w:rsidRPr="00EE496F" w:rsidRDefault="00234078" w:rsidP="00234078">
      <w:pPr>
        <w:pStyle w:val="Heading4"/>
        <w:numPr>
          <w:ilvl w:val="3"/>
          <w:numId w:val="28"/>
        </w:numPr>
      </w:pPr>
      <w:r w:rsidRPr="00EE496F">
        <w:t xml:space="preserve">First Cost </w:t>
      </w:r>
    </w:p>
    <w:p w14:paraId="3DA04FC1" w14:textId="402A9E31" w:rsidR="00234078" w:rsidRPr="00EE496F" w:rsidRDefault="00EB52F9" w:rsidP="00234078">
      <w:r w:rsidRPr="00EE496F">
        <w:t>The conventional first cost is the cost of constructing one kilometer of roadway designed for use by motor vehicles throughout the world. There is a wide range of costs which reflects the impact of labor costs, which vary throughout the world, and other harder to quantify costs such as inefficiencies and bureaucracy expenses. Raw data input is converted from currency/length of road constructed to US$2014/km.</w:t>
      </w:r>
    </w:p>
    <w:p w14:paraId="3E03934B" w14:textId="75A07209" w:rsidR="00EB52F9" w:rsidRPr="00EE496F" w:rsidRDefault="00EB52F9" w:rsidP="00EB52F9">
      <w:r w:rsidRPr="00EE496F">
        <w:t xml:space="preserve">Solution first costs cover a wide range of situations from construction of new dedicated (or segregated) bike routes to re-striping of existing roads to provide bike lanes and including secure bike parking facilities. The data is weighted by </w:t>
      </w:r>
      <w:r w:rsidR="00C27786" w:rsidRPr="00EE496F">
        <w:t xml:space="preserve">the </w:t>
      </w:r>
      <w:r w:rsidRPr="00EE496F">
        <w:t xml:space="preserve">estimated amount </w:t>
      </w:r>
      <w:r w:rsidR="00A413EC" w:rsidRPr="00EE496F">
        <w:t xml:space="preserve">in practice, </w:t>
      </w:r>
      <w:r w:rsidRPr="00EE496F">
        <w:t>10% for separated bike lanes, 90% for bikes on road.</w:t>
      </w:r>
    </w:p>
    <w:p w14:paraId="4D4DC95C" w14:textId="5D63C148" w:rsidR="00A5453B" w:rsidRPr="00EE496F" w:rsidRDefault="00A5453B" w:rsidP="00A5453B">
      <w:pPr>
        <w:pStyle w:val="Heading4"/>
        <w:numPr>
          <w:ilvl w:val="3"/>
          <w:numId w:val="28"/>
        </w:numPr>
      </w:pPr>
      <w:r w:rsidRPr="00EE496F">
        <w:t>Operational Cost Factors</w:t>
      </w:r>
    </w:p>
    <w:p w14:paraId="3191F7C6" w14:textId="5D449893" w:rsidR="00B528EB" w:rsidRPr="00EE496F" w:rsidRDefault="00B528EB" w:rsidP="00B528EB">
      <w:r w:rsidRPr="00EE496F">
        <w:t xml:space="preserve">Conventional and solution maintenance costs are on a $2014/pkm basis, with conventional roadways supporting fewer annual pkm than bicycle roadways on average. </w:t>
      </w:r>
    </w:p>
    <w:p w14:paraId="6DA25584" w14:textId="77777777" w:rsidR="00C27786" w:rsidRPr="00EE496F" w:rsidRDefault="00C27786" w:rsidP="00C27786">
      <w:pPr>
        <w:pStyle w:val="Heading4"/>
      </w:pPr>
      <w:r w:rsidRPr="00EE496F">
        <w:t>2.5.2.4</w:t>
      </w:r>
      <w:r w:rsidRPr="00EE496F">
        <w:tab/>
        <w:t>Discount Rate</w:t>
      </w:r>
    </w:p>
    <w:p w14:paraId="07B7A929" w14:textId="3D333CDE" w:rsidR="00C27786" w:rsidRPr="00EE496F" w:rsidRDefault="00C27786" w:rsidP="00C27786">
      <w:r w:rsidRPr="00EE496F">
        <w:t xml:space="preserve">The discount rate for public entities is based on actual discount rates used by public entities </w:t>
      </w:r>
      <w:r w:rsidR="00DD2803" w:rsidRPr="00EE496F">
        <w:t xml:space="preserve">for transportation infrastructure projects </w:t>
      </w:r>
      <w:r w:rsidRPr="00EE496F">
        <w:t>and major publication (such as the Stern report) recommendations.</w:t>
      </w:r>
    </w:p>
    <w:p w14:paraId="2BE13548" w14:textId="77777777" w:rsidR="00C27786" w:rsidRPr="00EE496F" w:rsidRDefault="00C27786" w:rsidP="00813386">
      <w:pPr>
        <w:pStyle w:val="Caption"/>
        <w:jc w:val="center"/>
        <w:rPr>
          <w:rFonts w:asciiTheme="majorHAnsi" w:eastAsiaTheme="majorEastAsia" w:hAnsiTheme="majorHAnsi" w:cstheme="majorBidi"/>
          <w:b/>
          <w:bCs/>
          <w:color w:val="000000" w:themeColor="text1"/>
          <w:sz w:val="23"/>
          <w:szCs w:val="23"/>
          <w:lang w:eastAsia="zh-CN"/>
        </w:rPr>
      </w:pPr>
      <w:bookmarkStart w:id="73" w:name="_Toc72965759"/>
      <w:bookmarkStart w:id="74" w:name="_Toc80818003"/>
      <w:r w:rsidRPr="00EE496F">
        <w:t xml:space="preserve">Table </w:t>
      </w:r>
      <w:fldSimple w:instr=" STYLEREF 1 \s ">
        <w:r w:rsidRPr="00EE496F">
          <w:rPr>
            <w:cs/>
          </w:rPr>
          <w:t>‎</w:t>
        </w:r>
        <w:r w:rsidRPr="00EE496F">
          <w:t>2</w:t>
        </w:r>
      </w:fldSimple>
      <w:r w:rsidRPr="00EE496F">
        <w:t>.</w:t>
      </w:r>
      <w:fldSimple w:instr=" SEQ Table \* ARABIC \s 1 ">
        <w:r w:rsidRPr="00EE496F">
          <w:t>3</w:t>
        </w:r>
      </w:fldSimple>
      <w:r w:rsidRPr="00EE496F">
        <w:t xml:space="preserve"> Financial Inputs for Conventional Technologies</w:t>
      </w:r>
      <w:bookmarkEnd w:id="73"/>
      <w:bookmarkEnd w:id="74"/>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C27786" w:rsidRPr="00EE496F" w14:paraId="37DE6AE0" w14:textId="77777777" w:rsidTr="006446C5">
        <w:trPr>
          <w:cantSplit/>
          <w:trHeight w:val="1154"/>
          <w:tblHeader/>
          <w:jc w:val="center"/>
        </w:trPr>
        <w:tc>
          <w:tcPr>
            <w:tcW w:w="1221" w:type="pct"/>
            <w:shd w:val="clear" w:color="auto" w:fill="4F81BD" w:themeFill="accent1"/>
            <w:vAlign w:val="center"/>
          </w:tcPr>
          <w:p w14:paraId="79C5C526" w14:textId="77777777" w:rsidR="00C27786" w:rsidRPr="00EE496F" w:rsidRDefault="00C27786" w:rsidP="006446C5">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33293346" w14:textId="77777777" w:rsidR="00C27786" w:rsidRPr="00EE496F" w:rsidRDefault="00C27786" w:rsidP="006446C5">
            <w:pPr>
              <w:spacing w:after="180" w:line="240" w:lineRule="auto"/>
              <w:jc w:val="center"/>
              <w:rPr>
                <w:b/>
                <w:bCs/>
                <w:sz w:val="20"/>
                <w:szCs w:val="20"/>
              </w:rPr>
            </w:pPr>
            <w:r w:rsidRPr="00EE496F">
              <w:rPr>
                <w:b/>
                <w:bCs/>
                <w:color w:val="FFFFFF" w:themeColor="background1"/>
                <w:sz w:val="20"/>
                <w:szCs w:val="20"/>
              </w:rPr>
              <w:t>Units</w:t>
            </w:r>
          </w:p>
        </w:tc>
        <w:tc>
          <w:tcPr>
            <w:tcW w:w="861" w:type="pct"/>
            <w:shd w:val="clear" w:color="auto" w:fill="4F81BD" w:themeFill="accent1"/>
            <w:vAlign w:val="center"/>
          </w:tcPr>
          <w:p w14:paraId="4EA0D0A2"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Project Drawdown Data Set Range</w:t>
            </w:r>
          </w:p>
        </w:tc>
        <w:tc>
          <w:tcPr>
            <w:tcW w:w="861" w:type="pct"/>
            <w:shd w:val="clear" w:color="auto" w:fill="4F81BD" w:themeFill="accent1"/>
            <w:vAlign w:val="center"/>
          </w:tcPr>
          <w:p w14:paraId="0A70A647"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Model Input</w:t>
            </w:r>
          </w:p>
        </w:tc>
        <w:tc>
          <w:tcPr>
            <w:tcW w:w="617" w:type="pct"/>
            <w:shd w:val="clear" w:color="auto" w:fill="4F81BD" w:themeFill="accent1"/>
            <w:vAlign w:val="center"/>
          </w:tcPr>
          <w:p w14:paraId="1EA7B9F4"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Data Points (#)</w:t>
            </w:r>
          </w:p>
        </w:tc>
        <w:tc>
          <w:tcPr>
            <w:tcW w:w="579" w:type="pct"/>
            <w:shd w:val="clear" w:color="auto" w:fill="4F81BD" w:themeFill="accent1"/>
            <w:vAlign w:val="center"/>
          </w:tcPr>
          <w:p w14:paraId="2395760C"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Sources (#)</w:t>
            </w:r>
          </w:p>
        </w:tc>
      </w:tr>
      <w:tr w:rsidR="00C27786" w:rsidRPr="00EE496F" w14:paraId="023E4EE4" w14:textId="77777777" w:rsidTr="006446C5">
        <w:trPr>
          <w:trHeight w:val="149"/>
          <w:jc w:val="center"/>
        </w:trPr>
        <w:tc>
          <w:tcPr>
            <w:tcW w:w="1221" w:type="pct"/>
            <w:vAlign w:val="center"/>
          </w:tcPr>
          <w:p w14:paraId="6AB6D5E9" w14:textId="77777777" w:rsidR="00C27786" w:rsidRPr="00EE496F" w:rsidRDefault="00C27786" w:rsidP="006446C5">
            <w:pPr>
              <w:spacing w:after="180" w:line="240" w:lineRule="auto"/>
              <w:jc w:val="center"/>
              <w:rPr>
                <w:color w:val="000000" w:themeColor="text1"/>
                <w:sz w:val="20"/>
                <w:szCs w:val="20"/>
              </w:rPr>
            </w:pPr>
            <w:r w:rsidRPr="00EE496F">
              <w:rPr>
                <w:color w:val="000000" w:themeColor="text1"/>
                <w:sz w:val="20"/>
                <w:szCs w:val="20"/>
              </w:rPr>
              <w:t>First costs (Conventional)</w:t>
            </w:r>
          </w:p>
        </w:tc>
        <w:tc>
          <w:tcPr>
            <w:tcW w:w="861" w:type="pct"/>
            <w:vAlign w:val="center"/>
          </w:tcPr>
          <w:p w14:paraId="033930E0" w14:textId="3D7BA999" w:rsidR="00C27786" w:rsidRPr="00EE496F" w:rsidRDefault="00C27786" w:rsidP="006446C5">
            <w:pPr>
              <w:spacing w:after="180" w:line="240" w:lineRule="auto"/>
              <w:jc w:val="center"/>
              <w:rPr>
                <w:rFonts w:eastAsia="Helvetica,Times New Roman" w:cstheme="minorHAnsi"/>
                <w:sz w:val="20"/>
                <w:szCs w:val="20"/>
              </w:rPr>
            </w:pPr>
            <w:r w:rsidRPr="00EE496F">
              <w:rPr>
                <w:bCs/>
                <w:i/>
                <w:sz w:val="20"/>
                <w:szCs w:val="20"/>
              </w:rPr>
              <w:t>US$2014</w:t>
            </w:r>
            <w:r w:rsidR="00ED33B8" w:rsidRPr="00EE496F">
              <w:rPr>
                <w:bCs/>
                <w:i/>
                <w:sz w:val="20"/>
                <w:szCs w:val="20"/>
              </w:rPr>
              <w:t xml:space="preserve"> </w:t>
            </w:r>
            <w:r w:rsidR="00ED33B8" w:rsidRPr="00EE496F">
              <w:rPr>
                <w:bCs/>
                <w:sz w:val="20"/>
                <w:szCs w:val="20"/>
              </w:rPr>
              <w:t>to acquire and install per bike lane km/car lane km</w:t>
            </w:r>
          </w:p>
        </w:tc>
        <w:tc>
          <w:tcPr>
            <w:tcW w:w="861" w:type="pct"/>
            <w:vAlign w:val="center"/>
          </w:tcPr>
          <w:p w14:paraId="4414C410" w14:textId="2A4577E1" w:rsidR="00C27786" w:rsidRPr="00EE496F" w:rsidRDefault="00813386"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48,500-105,494,699</w:t>
            </w:r>
          </w:p>
        </w:tc>
        <w:tc>
          <w:tcPr>
            <w:tcW w:w="861" w:type="pct"/>
            <w:vAlign w:val="center"/>
          </w:tcPr>
          <w:p w14:paraId="6BB2669D" w14:textId="576F8F69" w:rsidR="00C27786" w:rsidRPr="00EE496F" w:rsidRDefault="00813386"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29,976,282</w:t>
            </w:r>
          </w:p>
        </w:tc>
        <w:tc>
          <w:tcPr>
            <w:tcW w:w="617" w:type="pct"/>
            <w:vAlign w:val="center"/>
          </w:tcPr>
          <w:p w14:paraId="36178CD9" w14:textId="2267397F" w:rsidR="00C27786" w:rsidRPr="00EE496F" w:rsidRDefault="005F58D9"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8</w:t>
            </w:r>
          </w:p>
        </w:tc>
        <w:tc>
          <w:tcPr>
            <w:tcW w:w="579" w:type="pct"/>
            <w:vAlign w:val="center"/>
          </w:tcPr>
          <w:p w14:paraId="40832564" w14:textId="30EB0AA1" w:rsidR="00C27786" w:rsidRPr="00EE496F" w:rsidRDefault="005F58D9"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4</w:t>
            </w:r>
          </w:p>
        </w:tc>
      </w:tr>
      <w:tr w:rsidR="00C27786" w:rsidRPr="00EE496F" w14:paraId="3D9991FA" w14:textId="77777777" w:rsidTr="006446C5">
        <w:trPr>
          <w:trHeight w:val="149"/>
          <w:jc w:val="center"/>
        </w:trPr>
        <w:tc>
          <w:tcPr>
            <w:tcW w:w="1221" w:type="pct"/>
            <w:vAlign w:val="center"/>
          </w:tcPr>
          <w:p w14:paraId="76377FEB" w14:textId="77777777" w:rsidR="00C27786" w:rsidRPr="00EE496F" w:rsidRDefault="00C27786" w:rsidP="006446C5">
            <w:pPr>
              <w:spacing w:after="180" w:line="240" w:lineRule="auto"/>
              <w:jc w:val="center"/>
              <w:rPr>
                <w:color w:val="000000" w:themeColor="text1"/>
                <w:sz w:val="20"/>
                <w:szCs w:val="20"/>
              </w:rPr>
            </w:pPr>
            <w:r w:rsidRPr="00EE496F">
              <w:rPr>
                <w:color w:val="000000" w:themeColor="text1"/>
                <w:sz w:val="20"/>
                <w:szCs w:val="20"/>
              </w:rPr>
              <w:t>Variable Operation and Maintenance Costs (Conventional)</w:t>
            </w:r>
          </w:p>
        </w:tc>
        <w:tc>
          <w:tcPr>
            <w:tcW w:w="861" w:type="pct"/>
            <w:vAlign w:val="center"/>
          </w:tcPr>
          <w:p w14:paraId="4A33510F" w14:textId="2DAE8075" w:rsidR="00C27786" w:rsidRPr="00EE496F" w:rsidRDefault="00C27786" w:rsidP="006446C5">
            <w:pPr>
              <w:spacing w:after="180" w:line="240" w:lineRule="auto"/>
              <w:jc w:val="center"/>
              <w:rPr>
                <w:rFonts w:eastAsia="Helvetica,Times New Roman" w:cstheme="minorHAnsi"/>
                <w:sz w:val="20"/>
                <w:szCs w:val="20"/>
              </w:rPr>
            </w:pPr>
            <w:r w:rsidRPr="00EE496F">
              <w:rPr>
                <w:bCs/>
                <w:i/>
                <w:sz w:val="20"/>
                <w:szCs w:val="20"/>
              </w:rPr>
              <w:t>US$2014/</w:t>
            </w:r>
            <w:r w:rsidR="00813386" w:rsidRPr="00EE496F">
              <w:rPr>
                <w:bCs/>
                <w:i/>
                <w:sz w:val="20"/>
                <w:szCs w:val="20"/>
              </w:rPr>
              <w:t xml:space="preserve">B </w:t>
            </w:r>
            <w:r w:rsidRPr="00EE496F">
              <w:rPr>
                <w:bCs/>
                <w:i/>
                <w:sz w:val="20"/>
                <w:szCs w:val="20"/>
              </w:rPr>
              <w:t>Pkm</w:t>
            </w:r>
          </w:p>
        </w:tc>
        <w:tc>
          <w:tcPr>
            <w:tcW w:w="861" w:type="pct"/>
            <w:vAlign w:val="center"/>
          </w:tcPr>
          <w:p w14:paraId="2DB97B80" w14:textId="51A0936D" w:rsidR="00C27786" w:rsidRPr="00EE496F" w:rsidRDefault="00C27786"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w:t>
            </w:r>
            <w:r w:rsidR="00813386" w:rsidRPr="00EE496F">
              <w:rPr>
                <w:rFonts w:eastAsia="Helvetica,Times New Roman" w:cstheme="minorHAnsi"/>
                <w:color w:val="000000" w:themeColor="text1"/>
                <w:sz w:val="20"/>
                <w:szCs w:val="20"/>
              </w:rPr>
              <w:t>-310,469,259</w:t>
            </w:r>
          </w:p>
        </w:tc>
        <w:tc>
          <w:tcPr>
            <w:tcW w:w="861" w:type="pct"/>
            <w:vAlign w:val="center"/>
          </w:tcPr>
          <w:p w14:paraId="3FC3A92E" w14:textId="7BD2A129" w:rsidR="00C27786" w:rsidRPr="00EE496F" w:rsidRDefault="00813386"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47,788,397</w:t>
            </w:r>
          </w:p>
        </w:tc>
        <w:tc>
          <w:tcPr>
            <w:tcW w:w="617" w:type="pct"/>
            <w:vAlign w:val="center"/>
          </w:tcPr>
          <w:p w14:paraId="503E0EB8" w14:textId="699F8C3D" w:rsidR="00C27786" w:rsidRPr="00EE496F" w:rsidRDefault="005F58D9"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7</w:t>
            </w:r>
          </w:p>
        </w:tc>
        <w:tc>
          <w:tcPr>
            <w:tcW w:w="579" w:type="pct"/>
            <w:vAlign w:val="center"/>
          </w:tcPr>
          <w:p w14:paraId="77C78DD8" w14:textId="2BB79F35" w:rsidR="00C27786" w:rsidRPr="00EE496F" w:rsidRDefault="00ED33B8"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4</w:t>
            </w:r>
          </w:p>
        </w:tc>
      </w:tr>
    </w:tbl>
    <w:p w14:paraId="1DE259C2" w14:textId="77777777" w:rsidR="00ED33B8" w:rsidRPr="00EE496F" w:rsidRDefault="00ED33B8" w:rsidP="00813386">
      <w:pPr>
        <w:pStyle w:val="Caption"/>
        <w:jc w:val="center"/>
      </w:pPr>
      <w:bookmarkStart w:id="75" w:name="_Toc72965760"/>
    </w:p>
    <w:p w14:paraId="78ABB553" w14:textId="31517AD7" w:rsidR="00C27786" w:rsidRPr="00EE496F" w:rsidRDefault="00C27786" w:rsidP="00813386">
      <w:pPr>
        <w:pStyle w:val="Caption"/>
        <w:jc w:val="center"/>
        <w:rPr>
          <w:rFonts w:asciiTheme="majorHAnsi" w:eastAsiaTheme="majorEastAsia" w:hAnsiTheme="majorHAnsi" w:cstheme="majorBidi"/>
          <w:b/>
          <w:bCs/>
          <w:color w:val="000000" w:themeColor="text1"/>
          <w:sz w:val="23"/>
          <w:szCs w:val="23"/>
          <w:lang w:eastAsia="zh-CN"/>
        </w:rPr>
      </w:pPr>
      <w:bookmarkStart w:id="76" w:name="_Toc80818004"/>
      <w:r w:rsidRPr="00EE496F">
        <w:t xml:space="preserve">Table </w:t>
      </w:r>
      <w:fldSimple w:instr=" STYLEREF 1 \s ">
        <w:r w:rsidRPr="00EE496F">
          <w:rPr>
            <w:cs/>
          </w:rPr>
          <w:t>‎</w:t>
        </w:r>
        <w:r w:rsidRPr="00EE496F">
          <w:t>2</w:t>
        </w:r>
      </w:fldSimple>
      <w:r w:rsidRPr="00EE496F">
        <w:t>.</w:t>
      </w:r>
      <w:fldSimple w:instr=" SEQ Table \* ARABIC \s 1 ">
        <w:r w:rsidRPr="00EE496F">
          <w:t>4</w:t>
        </w:r>
      </w:fldSimple>
      <w:r w:rsidRPr="00EE496F">
        <w:t xml:space="preserve"> Financial Inputs for Solution</w:t>
      </w:r>
      <w:bookmarkEnd w:id="75"/>
      <w:bookmarkEnd w:id="76"/>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C27786" w:rsidRPr="00EE496F" w14:paraId="1C6BC6C8" w14:textId="77777777" w:rsidTr="006446C5">
        <w:trPr>
          <w:cantSplit/>
          <w:trHeight w:val="1163"/>
          <w:tblHeader/>
          <w:jc w:val="center"/>
        </w:trPr>
        <w:tc>
          <w:tcPr>
            <w:tcW w:w="1220" w:type="pct"/>
            <w:shd w:val="clear" w:color="auto" w:fill="4F81BD" w:themeFill="accent1"/>
            <w:vAlign w:val="center"/>
          </w:tcPr>
          <w:p w14:paraId="6E582464" w14:textId="77777777" w:rsidR="00C27786" w:rsidRPr="00EE496F" w:rsidRDefault="00C27786" w:rsidP="006446C5">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4678F81B" w14:textId="77777777" w:rsidR="00C27786" w:rsidRPr="00EE496F" w:rsidRDefault="00C27786" w:rsidP="006446C5">
            <w:pPr>
              <w:spacing w:after="180" w:line="240" w:lineRule="auto"/>
              <w:jc w:val="center"/>
              <w:rPr>
                <w:b/>
                <w:bCs/>
                <w:sz w:val="20"/>
                <w:szCs w:val="20"/>
              </w:rPr>
            </w:pPr>
            <w:r w:rsidRPr="00EE496F">
              <w:rPr>
                <w:b/>
                <w:bCs/>
                <w:color w:val="FFFFFF" w:themeColor="background1"/>
                <w:sz w:val="20"/>
                <w:szCs w:val="20"/>
              </w:rPr>
              <w:t>Units</w:t>
            </w:r>
          </w:p>
        </w:tc>
        <w:tc>
          <w:tcPr>
            <w:tcW w:w="985" w:type="pct"/>
            <w:shd w:val="clear" w:color="auto" w:fill="4F81BD" w:themeFill="accent1"/>
            <w:vAlign w:val="center"/>
          </w:tcPr>
          <w:p w14:paraId="29D2ED51"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Project Drawdown Data Set Range</w:t>
            </w:r>
          </w:p>
        </w:tc>
        <w:tc>
          <w:tcPr>
            <w:tcW w:w="738" w:type="pct"/>
            <w:shd w:val="clear" w:color="auto" w:fill="4F81BD" w:themeFill="accent1"/>
            <w:vAlign w:val="center"/>
          </w:tcPr>
          <w:p w14:paraId="1BE6F72C"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Model Input</w:t>
            </w:r>
          </w:p>
        </w:tc>
        <w:tc>
          <w:tcPr>
            <w:tcW w:w="617" w:type="pct"/>
            <w:shd w:val="clear" w:color="auto" w:fill="4F81BD" w:themeFill="accent1"/>
            <w:vAlign w:val="center"/>
          </w:tcPr>
          <w:p w14:paraId="06A5160D"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Data Points (#)</w:t>
            </w:r>
          </w:p>
        </w:tc>
        <w:tc>
          <w:tcPr>
            <w:tcW w:w="578" w:type="pct"/>
            <w:shd w:val="clear" w:color="auto" w:fill="4F81BD" w:themeFill="accent1"/>
            <w:vAlign w:val="center"/>
          </w:tcPr>
          <w:p w14:paraId="064B93A5" w14:textId="77777777" w:rsidR="00C27786" w:rsidRPr="00EE496F" w:rsidRDefault="00C27786" w:rsidP="006446C5">
            <w:pPr>
              <w:spacing w:after="180" w:line="240" w:lineRule="auto"/>
              <w:jc w:val="center"/>
              <w:rPr>
                <w:b/>
                <w:bCs/>
                <w:color w:val="FFFFFF" w:themeColor="background1"/>
                <w:sz w:val="20"/>
                <w:szCs w:val="20"/>
              </w:rPr>
            </w:pPr>
            <w:r w:rsidRPr="00EE496F">
              <w:rPr>
                <w:b/>
                <w:bCs/>
                <w:color w:val="FFFFFF" w:themeColor="background1"/>
                <w:sz w:val="20"/>
                <w:szCs w:val="20"/>
              </w:rPr>
              <w:t>Sources (#)</w:t>
            </w:r>
          </w:p>
        </w:tc>
      </w:tr>
      <w:tr w:rsidR="00813386" w:rsidRPr="00EE496F" w14:paraId="0979BF09" w14:textId="77777777" w:rsidTr="006446C5">
        <w:trPr>
          <w:trHeight w:val="906"/>
          <w:jc w:val="center"/>
        </w:trPr>
        <w:tc>
          <w:tcPr>
            <w:tcW w:w="1220" w:type="pct"/>
            <w:vAlign w:val="center"/>
          </w:tcPr>
          <w:p w14:paraId="1728EB3C" w14:textId="5438C715" w:rsidR="00813386" w:rsidRPr="00EE496F" w:rsidRDefault="00813386" w:rsidP="00813386">
            <w:pPr>
              <w:spacing w:after="180" w:line="240" w:lineRule="auto"/>
              <w:jc w:val="center"/>
              <w:rPr>
                <w:color w:val="000000" w:themeColor="text1"/>
                <w:sz w:val="20"/>
                <w:szCs w:val="20"/>
              </w:rPr>
            </w:pPr>
            <w:r w:rsidRPr="00EE496F">
              <w:rPr>
                <w:color w:val="000000" w:themeColor="text1"/>
                <w:sz w:val="20"/>
                <w:szCs w:val="20"/>
              </w:rPr>
              <w:t>First costs (Solution)</w:t>
            </w:r>
          </w:p>
        </w:tc>
        <w:tc>
          <w:tcPr>
            <w:tcW w:w="862" w:type="pct"/>
            <w:vAlign w:val="center"/>
          </w:tcPr>
          <w:p w14:paraId="17D518F8" w14:textId="5A3EABCB" w:rsidR="00813386" w:rsidRPr="00EE496F" w:rsidRDefault="00ED33B8" w:rsidP="00813386">
            <w:pPr>
              <w:spacing w:after="180" w:line="240" w:lineRule="auto"/>
              <w:jc w:val="center"/>
              <w:rPr>
                <w:bCs/>
                <w:i/>
                <w:sz w:val="20"/>
                <w:szCs w:val="20"/>
              </w:rPr>
            </w:pPr>
            <w:r w:rsidRPr="00EE496F">
              <w:rPr>
                <w:bCs/>
                <w:i/>
                <w:sz w:val="20"/>
                <w:szCs w:val="20"/>
              </w:rPr>
              <w:t xml:space="preserve">US$2014 </w:t>
            </w:r>
            <w:r w:rsidRPr="00EE496F">
              <w:rPr>
                <w:bCs/>
                <w:sz w:val="20"/>
                <w:szCs w:val="20"/>
              </w:rPr>
              <w:t>to acquire and install per bike lane km/car lane km</w:t>
            </w:r>
          </w:p>
        </w:tc>
        <w:tc>
          <w:tcPr>
            <w:tcW w:w="985" w:type="pct"/>
            <w:vAlign w:val="center"/>
          </w:tcPr>
          <w:p w14:paraId="652B9019" w14:textId="4C79214B" w:rsidR="00813386" w:rsidRPr="00EE496F" w:rsidRDefault="00813386"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4,116-422,769</w:t>
            </w:r>
          </w:p>
        </w:tc>
        <w:tc>
          <w:tcPr>
            <w:tcW w:w="738" w:type="pct"/>
            <w:vAlign w:val="center"/>
          </w:tcPr>
          <w:p w14:paraId="5343FD27" w14:textId="079B27A7" w:rsidR="00813386" w:rsidRPr="00EE496F" w:rsidRDefault="00813386"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54,643</w:t>
            </w:r>
          </w:p>
        </w:tc>
        <w:tc>
          <w:tcPr>
            <w:tcW w:w="617" w:type="pct"/>
            <w:vAlign w:val="center"/>
          </w:tcPr>
          <w:p w14:paraId="7253947C" w14:textId="6C17D6FD" w:rsidR="00813386" w:rsidRPr="00EE496F" w:rsidRDefault="005F58D9"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4</w:t>
            </w:r>
          </w:p>
        </w:tc>
        <w:tc>
          <w:tcPr>
            <w:tcW w:w="578" w:type="pct"/>
            <w:vAlign w:val="center"/>
          </w:tcPr>
          <w:p w14:paraId="0B7458A7" w14:textId="16520C87" w:rsidR="00813386" w:rsidRPr="00EE496F" w:rsidRDefault="005F58D9"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0</w:t>
            </w:r>
          </w:p>
        </w:tc>
      </w:tr>
      <w:tr w:rsidR="00813386" w:rsidRPr="00EE496F" w14:paraId="7A9DD6BF" w14:textId="77777777" w:rsidTr="006446C5">
        <w:trPr>
          <w:trHeight w:val="906"/>
          <w:jc w:val="center"/>
        </w:trPr>
        <w:tc>
          <w:tcPr>
            <w:tcW w:w="1220" w:type="pct"/>
            <w:vAlign w:val="center"/>
          </w:tcPr>
          <w:p w14:paraId="6DB5B614" w14:textId="77777777" w:rsidR="00813386" w:rsidRPr="00EE496F" w:rsidRDefault="00813386" w:rsidP="00813386">
            <w:pPr>
              <w:spacing w:after="180" w:line="240" w:lineRule="auto"/>
              <w:jc w:val="center"/>
              <w:rPr>
                <w:color w:val="000000" w:themeColor="text1"/>
                <w:sz w:val="20"/>
                <w:szCs w:val="20"/>
              </w:rPr>
            </w:pPr>
            <w:r w:rsidRPr="00EE496F">
              <w:rPr>
                <w:color w:val="000000" w:themeColor="text1"/>
                <w:sz w:val="20"/>
                <w:szCs w:val="20"/>
              </w:rPr>
              <w:t>Variable Operation and Maintenance Costs (Solution)</w:t>
            </w:r>
          </w:p>
        </w:tc>
        <w:tc>
          <w:tcPr>
            <w:tcW w:w="862" w:type="pct"/>
            <w:vAlign w:val="center"/>
          </w:tcPr>
          <w:p w14:paraId="6F170BC8" w14:textId="7892690D" w:rsidR="00813386" w:rsidRPr="00EE496F" w:rsidRDefault="00813386" w:rsidP="00813386">
            <w:pPr>
              <w:spacing w:after="180" w:line="240" w:lineRule="auto"/>
              <w:jc w:val="center"/>
              <w:rPr>
                <w:rFonts w:eastAsia="Helvetica,Times New Roman" w:cstheme="minorHAnsi"/>
                <w:sz w:val="20"/>
                <w:szCs w:val="20"/>
              </w:rPr>
            </w:pPr>
            <w:r w:rsidRPr="00EE496F">
              <w:rPr>
                <w:bCs/>
                <w:i/>
                <w:sz w:val="20"/>
                <w:szCs w:val="20"/>
              </w:rPr>
              <w:t>US$2014/B Pkm</w:t>
            </w:r>
          </w:p>
        </w:tc>
        <w:tc>
          <w:tcPr>
            <w:tcW w:w="985" w:type="pct"/>
            <w:vAlign w:val="center"/>
          </w:tcPr>
          <w:p w14:paraId="622BF4DC" w14:textId="08988F4C" w:rsidR="00813386" w:rsidRPr="00EE496F" w:rsidRDefault="00813386"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4,079,568-7,110,656</w:t>
            </w:r>
          </w:p>
        </w:tc>
        <w:tc>
          <w:tcPr>
            <w:tcW w:w="738" w:type="pct"/>
            <w:vAlign w:val="center"/>
          </w:tcPr>
          <w:p w14:paraId="4B5D89D7" w14:textId="5825693B" w:rsidR="00813386" w:rsidRPr="00EE496F" w:rsidRDefault="00813386"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5,595,112</w:t>
            </w:r>
          </w:p>
        </w:tc>
        <w:tc>
          <w:tcPr>
            <w:tcW w:w="617" w:type="pct"/>
            <w:vAlign w:val="center"/>
          </w:tcPr>
          <w:p w14:paraId="5E7DE8DA" w14:textId="28D3E265" w:rsidR="00813386" w:rsidRPr="00EE496F" w:rsidRDefault="005F58D9"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4</w:t>
            </w:r>
          </w:p>
        </w:tc>
        <w:tc>
          <w:tcPr>
            <w:tcW w:w="578" w:type="pct"/>
            <w:vAlign w:val="center"/>
          </w:tcPr>
          <w:p w14:paraId="1F5AD4AE" w14:textId="4199A3C0" w:rsidR="00813386" w:rsidRPr="00EE496F" w:rsidRDefault="00ED33B8" w:rsidP="00813386">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2</w:t>
            </w:r>
          </w:p>
        </w:tc>
      </w:tr>
    </w:tbl>
    <w:p w14:paraId="140E998C" w14:textId="3E2BDB16" w:rsidR="005F58D9" w:rsidRPr="00EE496F" w:rsidRDefault="005F58D9" w:rsidP="005F58D9">
      <w:pPr>
        <w:rPr>
          <w:bCs/>
          <w:sz w:val="21"/>
          <w:szCs w:val="21"/>
        </w:rPr>
      </w:pPr>
    </w:p>
    <w:p w14:paraId="1C51306C" w14:textId="403DA9F7" w:rsidR="00ED33B8" w:rsidRPr="00EE496F" w:rsidRDefault="00ED33B8" w:rsidP="00ED33B8">
      <w:pPr>
        <w:pStyle w:val="Heading3"/>
      </w:pPr>
      <w:bookmarkStart w:id="77" w:name="_Toc72966212"/>
      <w:bookmarkStart w:id="78" w:name="_Toc80817977"/>
      <w:r w:rsidRPr="00EE496F">
        <w:t>Technical Inputs</w:t>
      </w:r>
      <w:bookmarkEnd w:id="77"/>
      <w:bookmarkEnd w:id="78"/>
    </w:p>
    <w:p w14:paraId="49465809" w14:textId="77777777" w:rsidR="00ED33B8" w:rsidRPr="00EE496F" w:rsidRDefault="00ED33B8" w:rsidP="00ED33B8">
      <w:r w:rsidRPr="00EE496F">
        <w:t>Besides strictly climate and financial inputs, several general variables were used in the analysis which had important impacts on both the climate and financial results.</w:t>
      </w:r>
    </w:p>
    <w:p w14:paraId="3DCABA79" w14:textId="00616D21" w:rsidR="00ED33B8" w:rsidRPr="00EE496F" w:rsidRDefault="00ED33B8" w:rsidP="00ED33B8">
      <w:pPr>
        <w:pStyle w:val="Heading4"/>
        <w:numPr>
          <w:ilvl w:val="3"/>
          <w:numId w:val="26"/>
        </w:numPr>
      </w:pPr>
      <w:r w:rsidRPr="00EE496F">
        <w:t>Replacement Factors</w:t>
      </w:r>
    </w:p>
    <w:p w14:paraId="30215B77" w14:textId="6DE11A45" w:rsidR="00FD1A86" w:rsidRPr="00EE496F" w:rsidRDefault="00FD1A86" w:rsidP="00ED33B8">
      <w:r w:rsidRPr="00EE496F">
        <w:t xml:space="preserve">The conventional and solution lifetime capacity is the lifetime of the road infrastructure for both asphalt and pavement and is converted for analysis by multiplying it by the average annual use for each alternative. </w:t>
      </w:r>
    </w:p>
    <w:p w14:paraId="25609A89" w14:textId="507D8EB8" w:rsidR="00ED33B8" w:rsidRPr="00EE496F" w:rsidRDefault="00FD1A86" w:rsidP="00ED33B8">
      <w:r w:rsidRPr="00EE496F">
        <w:t xml:space="preserve">The installation of a new bike lane leads to an increase in bike ridership on the road. The average annual use is calculated for bicycle pkms for the road before installation and after. </w:t>
      </w:r>
    </w:p>
    <w:p w14:paraId="7949CF75" w14:textId="77777777" w:rsidR="00ED33B8" w:rsidRPr="00EE496F" w:rsidRDefault="00ED33B8" w:rsidP="00ED33B8">
      <w:pPr>
        <w:pStyle w:val="Caption"/>
        <w:jc w:val="center"/>
        <w:rPr>
          <w:rFonts w:asciiTheme="majorHAnsi" w:eastAsiaTheme="majorEastAsia" w:hAnsiTheme="majorHAnsi" w:cstheme="majorBidi"/>
          <w:b/>
          <w:bCs/>
          <w:color w:val="000000" w:themeColor="text1"/>
          <w:sz w:val="23"/>
          <w:szCs w:val="23"/>
          <w:lang w:eastAsia="zh-CN"/>
        </w:rPr>
      </w:pPr>
      <w:bookmarkStart w:id="79" w:name="_Toc526981328"/>
      <w:bookmarkStart w:id="80" w:name="_Toc76588823"/>
      <w:bookmarkStart w:id="81" w:name="_Toc80818005"/>
      <w:r w:rsidRPr="00EE496F">
        <w:t xml:space="preserve">Table </w:t>
      </w:r>
      <w:fldSimple w:instr=" STYLEREF 1 \s ">
        <w:r w:rsidRPr="00EE496F">
          <w:t>2</w:t>
        </w:r>
      </w:fldSimple>
      <w:r w:rsidRPr="00EE496F">
        <w:t>.</w:t>
      </w:r>
      <w:fldSimple w:instr=" SEQ Table \* ARABIC \s 1 ">
        <w:r w:rsidRPr="00EE496F">
          <w:t>5</w:t>
        </w:r>
      </w:fldSimple>
      <w:r w:rsidRPr="00EE496F">
        <w:t xml:space="preserve"> Technical  Inputs Conventional Technologies</w:t>
      </w:r>
      <w:bookmarkEnd w:id="79"/>
      <w:bookmarkEnd w:id="80"/>
      <w:bookmarkEnd w:id="81"/>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D33B8" w:rsidRPr="00EE496F" w14:paraId="6F2E7A1A" w14:textId="77777777" w:rsidTr="006446C5">
        <w:trPr>
          <w:cantSplit/>
          <w:trHeight w:val="868"/>
          <w:tblHeader/>
          <w:jc w:val="center"/>
        </w:trPr>
        <w:tc>
          <w:tcPr>
            <w:tcW w:w="1992" w:type="dxa"/>
            <w:shd w:val="clear" w:color="auto" w:fill="4F81BD" w:themeFill="accent1"/>
            <w:vAlign w:val="center"/>
          </w:tcPr>
          <w:p w14:paraId="1FA8A30F" w14:textId="77777777" w:rsidR="00ED33B8" w:rsidRPr="00EE496F" w:rsidRDefault="00ED33B8" w:rsidP="006446C5">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842AFA"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Units</w:t>
            </w:r>
          </w:p>
        </w:tc>
        <w:tc>
          <w:tcPr>
            <w:tcW w:w="1795" w:type="dxa"/>
            <w:shd w:val="clear" w:color="auto" w:fill="4F81BD" w:themeFill="accent1"/>
            <w:vAlign w:val="center"/>
          </w:tcPr>
          <w:p w14:paraId="207178F6"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Project Drawdown Data Set Range</w:t>
            </w:r>
          </w:p>
        </w:tc>
        <w:tc>
          <w:tcPr>
            <w:tcW w:w="1590" w:type="dxa"/>
            <w:shd w:val="clear" w:color="auto" w:fill="4F81BD" w:themeFill="accent1"/>
            <w:vAlign w:val="center"/>
          </w:tcPr>
          <w:p w14:paraId="3C3A3B6D"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Model Input</w:t>
            </w:r>
          </w:p>
        </w:tc>
        <w:tc>
          <w:tcPr>
            <w:tcW w:w="1493" w:type="dxa"/>
            <w:shd w:val="clear" w:color="auto" w:fill="4F81BD" w:themeFill="accent1"/>
            <w:vAlign w:val="center"/>
          </w:tcPr>
          <w:p w14:paraId="21069812"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Data Points (#)</w:t>
            </w:r>
          </w:p>
        </w:tc>
        <w:tc>
          <w:tcPr>
            <w:tcW w:w="1380" w:type="dxa"/>
            <w:shd w:val="clear" w:color="auto" w:fill="4F81BD" w:themeFill="accent1"/>
            <w:vAlign w:val="center"/>
          </w:tcPr>
          <w:p w14:paraId="1504AB5B"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Sources (#)</w:t>
            </w:r>
          </w:p>
        </w:tc>
      </w:tr>
      <w:tr w:rsidR="00ED33B8" w:rsidRPr="00EE496F" w14:paraId="2FA78FDC" w14:textId="77777777" w:rsidTr="006446C5">
        <w:trPr>
          <w:trHeight w:val="642"/>
          <w:jc w:val="center"/>
        </w:trPr>
        <w:tc>
          <w:tcPr>
            <w:tcW w:w="1992" w:type="dxa"/>
            <w:vAlign w:val="center"/>
          </w:tcPr>
          <w:p w14:paraId="650F328D" w14:textId="77777777" w:rsidR="00ED33B8" w:rsidRPr="00EE496F" w:rsidRDefault="00ED33B8" w:rsidP="006446C5">
            <w:pPr>
              <w:spacing w:line="240" w:lineRule="auto"/>
              <w:jc w:val="center"/>
              <w:rPr>
                <w:color w:val="000000" w:themeColor="text1"/>
                <w:sz w:val="20"/>
                <w:szCs w:val="20"/>
              </w:rPr>
            </w:pPr>
            <w:r w:rsidRPr="00EE496F">
              <w:rPr>
                <w:bCs/>
                <w:sz w:val="20"/>
                <w:szCs w:val="20"/>
              </w:rPr>
              <w:t>Lifetime Capacity (Conventional)</w:t>
            </w:r>
          </w:p>
        </w:tc>
        <w:tc>
          <w:tcPr>
            <w:tcW w:w="1311" w:type="dxa"/>
            <w:vAlign w:val="center"/>
          </w:tcPr>
          <w:p w14:paraId="131335D9" w14:textId="52718FC2"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bCs/>
                <w:i/>
                <w:color w:val="000000" w:themeColor="text1"/>
                <w:sz w:val="20"/>
                <w:szCs w:val="20"/>
              </w:rPr>
              <w:t>B pkm/bike lane/car lane km until replacement</w:t>
            </w:r>
          </w:p>
        </w:tc>
        <w:tc>
          <w:tcPr>
            <w:tcW w:w="1795" w:type="dxa"/>
            <w:vAlign w:val="center"/>
          </w:tcPr>
          <w:p w14:paraId="63058B83" w14:textId="7FE6D7A3"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013-0.027</w:t>
            </w:r>
          </w:p>
        </w:tc>
        <w:tc>
          <w:tcPr>
            <w:tcW w:w="1590" w:type="dxa"/>
            <w:vAlign w:val="center"/>
          </w:tcPr>
          <w:p w14:paraId="66C61DF1" w14:textId="170D23E5"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020</w:t>
            </w:r>
          </w:p>
        </w:tc>
        <w:tc>
          <w:tcPr>
            <w:tcW w:w="1493" w:type="dxa"/>
            <w:vAlign w:val="center"/>
          </w:tcPr>
          <w:p w14:paraId="5977A255" w14:textId="6FD28BC7"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3</w:t>
            </w:r>
          </w:p>
        </w:tc>
        <w:tc>
          <w:tcPr>
            <w:tcW w:w="1380" w:type="dxa"/>
            <w:vAlign w:val="center"/>
          </w:tcPr>
          <w:p w14:paraId="5D9B736A" w14:textId="42759899"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2</w:t>
            </w:r>
          </w:p>
        </w:tc>
      </w:tr>
      <w:tr w:rsidR="00ED33B8" w:rsidRPr="00EE496F" w14:paraId="58F038DD" w14:textId="77777777" w:rsidTr="006446C5">
        <w:trPr>
          <w:trHeight w:val="642"/>
          <w:jc w:val="center"/>
        </w:trPr>
        <w:tc>
          <w:tcPr>
            <w:tcW w:w="1992" w:type="dxa"/>
            <w:vAlign w:val="center"/>
          </w:tcPr>
          <w:p w14:paraId="4A46C968" w14:textId="77777777" w:rsidR="00ED33B8" w:rsidRPr="00EE496F" w:rsidRDefault="00ED33B8" w:rsidP="006446C5">
            <w:pPr>
              <w:spacing w:line="240" w:lineRule="auto"/>
              <w:jc w:val="center"/>
              <w:rPr>
                <w:color w:val="000000" w:themeColor="text1"/>
                <w:sz w:val="20"/>
                <w:szCs w:val="20"/>
              </w:rPr>
            </w:pPr>
            <w:r w:rsidRPr="00EE496F">
              <w:rPr>
                <w:bCs/>
                <w:sz w:val="20"/>
                <w:szCs w:val="20"/>
              </w:rPr>
              <w:t>Average Annual Use (Conventional)</w:t>
            </w:r>
          </w:p>
        </w:tc>
        <w:tc>
          <w:tcPr>
            <w:tcW w:w="1311" w:type="dxa"/>
            <w:vAlign w:val="center"/>
          </w:tcPr>
          <w:p w14:paraId="18A9767F" w14:textId="432A284E"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bCs/>
                <w:i/>
                <w:color w:val="000000" w:themeColor="text1"/>
                <w:sz w:val="20"/>
                <w:szCs w:val="20"/>
              </w:rPr>
              <w:t>B pkm/bike lane/car lane km until replacement</w:t>
            </w:r>
          </w:p>
        </w:tc>
        <w:tc>
          <w:tcPr>
            <w:tcW w:w="1795" w:type="dxa"/>
            <w:vAlign w:val="center"/>
          </w:tcPr>
          <w:p w14:paraId="3833A634" w14:textId="0A3C0C83"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000-0.001</w:t>
            </w:r>
          </w:p>
        </w:tc>
        <w:tc>
          <w:tcPr>
            <w:tcW w:w="1590" w:type="dxa"/>
            <w:vAlign w:val="center"/>
          </w:tcPr>
          <w:p w14:paraId="307BD7FB" w14:textId="70D2B556" w:rsidR="00ED33B8" w:rsidRPr="00EE496F" w:rsidRDefault="00A6504D" w:rsidP="006446C5">
            <w:pPr>
              <w:spacing w:line="240" w:lineRule="auto"/>
              <w:jc w:val="center"/>
              <w:rPr>
                <w:bCs/>
                <w:sz w:val="20"/>
                <w:szCs w:val="20"/>
              </w:rPr>
            </w:pPr>
            <w:r w:rsidRPr="00EE496F">
              <w:rPr>
                <w:bCs/>
                <w:sz w:val="20"/>
                <w:szCs w:val="20"/>
              </w:rPr>
              <w:t>0.001</w:t>
            </w:r>
          </w:p>
        </w:tc>
        <w:tc>
          <w:tcPr>
            <w:tcW w:w="1493" w:type="dxa"/>
            <w:vAlign w:val="center"/>
          </w:tcPr>
          <w:p w14:paraId="1A198FC7" w14:textId="5E83A6EA" w:rsidR="00ED33B8" w:rsidRPr="00EE496F" w:rsidRDefault="00ED33B8"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w:t>
            </w:r>
            <w:r w:rsidR="00A6504D" w:rsidRPr="00EE496F">
              <w:rPr>
                <w:rFonts w:eastAsia="Helvetica,Times New Roman" w:cstheme="minorHAnsi"/>
                <w:color w:val="000000" w:themeColor="text1"/>
                <w:sz w:val="20"/>
                <w:szCs w:val="20"/>
              </w:rPr>
              <w:t>1</w:t>
            </w:r>
          </w:p>
        </w:tc>
        <w:tc>
          <w:tcPr>
            <w:tcW w:w="1380" w:type="dxa"/>
            <w:vAlign w:val="center"/>
          </w:tcPr>
          <w:p w14:paraId="61AD85BB" w14:textId="08D32506" w:rsidR="00ED33B8"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3</w:t>
            </w:r>
          </w:p>
        </w:tc>
      </w:tr>
    </w:tbl>
    <w:p w14:paraId="12C25FA3" w14:textId="77777777" w:rsidR="00ED33B8" w:rsidRPr="00EE496F" w:rsidRDefault="00ED33B8" w:rsidP="00ED33B8">
      <w:pPr>
        <w:spacing w:after="0"/>
        <w:rPr>
          <w:bCs/>
        </w:rPr>
      </w:pPr>
    </w:p>
    <w:p w14:paraId="45DBB287" w14:textId="77777777" w:rsidR="00ED33B8" w:rsidRPr="00EE496F" w:rsidRDefault="00ED33B8" w:rsidP="00ED33B8">
      <w:pPr>
        <w:pStyle w:val="Caption"/>
        <w:jc w:val="center"/>
        <w:rPr>
          <w:rFonts w:asciiTheme="majorHAnsi" w:eastAsiaTheme="majorEastAsia" w:hAnsiTheme="majorHAnsi" w:cstheme="majorBidi"/>
          <w:b/>
          <w:bCs/>
          <w:color w:val="000000" w:themeColor="text1"/>
          <w:sz w:val="23"/>
          <w:szCs w:val="23"/>
          <w:lang w:eastAsia="zh-CN"/>
        </w:rPr>
      </w:pPr>
      <w:bookmarkStart w:id="82" w:name="_Toc526981329"/>
      <w:bookmarkStart w:id="83" w:name="_Toc76588824"/>
      <w:bookmarkStart w:id="84" w:name="_Toc80818006"/>
      <w:r w:rsidRPr="00EE496F">
        <w:t xml:space="preserve">Table </w:t>
      </w:r>
      <w:fldSimple w:instr=" STYLEREF 1 \s ">
        <w:r w:rsidRPr="00EE496F">
          <w:t>2</w:t>
        </w:r>
      </w:fldSimple>
      <w:r w:rsidRPr="00EE496F">
        <w:t>.</w:t>
      </w:r>
      <w:fldSimple w:instr=" SEQ Table \* ARABIC \s 1 ">
        <w:r w:rsidRPr="00EE496F">
          <w:t>6</w:t>
        </w:r>
      </w:fldSimple>
      <w:r w:rsidRPr="00EE496F">
        <w:t xml:space="preserve"> Technical Inputs Solution</w:t>
      </w:r>
      <w:bookmarkEnd w:id="82"/>
      <w:bookmarkEnd w:id="83"/>
      <w:bookmarkEnd w:id="84"/>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A6504D" w:rsidRPr="00EE496F" w14:paraId="237AC0FA" w14:textId="77777777" w:rsidTr="006446C5">
        <w:trPr>
          <w:cantSplit/>
          <w:trHeight w:val="868"/>
          <w:tblHeader/>
          <w:jc w:val="center"/>
        </w:trPr>
        <w:tc>
          <w:tcPr>
            <w:tcW w:w="1992" w:type="dxa"/>
            <w:shd w:val="clear" w:color="auto" w:fill="4F81BD" w:themeFill="accent1"/>
            <w:vAlign w:val="center"/>
          </w:tcPr>
          <w:p w14:paraId="0A34EC7A" w14:textId="77777777" w:rsidR="00A6504D" w:rsidRPr="00EE496F" w:rsidRDefault="00A6504D" w:rsidP="006446C5">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B60BEEA" w14:textId="77777777" w:rsidR="00A6504D" w:rsidRPr="00EE496F" w:rsidRDefault="00A6504D" w:rsidP="006446C5">
            <w:pPr>
              <w:spacing w:after="180" w:line="240" w:lineRule="auto"/>
              <w:jc w:val="center"/>
              <w:rPr>
                <w:b/>
                <w:bCs/>
                <w:color w:val="FFFFFF" w:themeColor="background1"/>
                <w:sz w:val="20"/>
                <w:szCs w:val="20"/>
              </w:rPr>
            </w:pPr>
            <w:r w:rsidRPr="00EE496F">
              <w:rPr>
                <w:b/>
                <w:bCs/>
                <w:color w:val="FFFFFF" w:themeColor="background1"/>
                <w:sz w:val="20"/>
                <w:szCs w:val="20"/>
              </w:rPr>
              <w:t>Units</w:t>
            </w:r>
          </w:p>
        </w:tc>
        <w:tc>
          <w:tcPr>
            <w:tcW w:w="1795" w:type="dxa"/>
            <w:shd w:val="clear" w:color="auto" w:fill="4F81BD" w:themeFill="accent1"/>
            <w:vAlign w:val="center"/>
          </w:tcPr>
          <w:p w14:paraId="3988F27F" w14:textId="77777777" w:rsidR="00A6504D" w:rsidRPr="00EE496F" w:rsidRDefault="00A6504D" w:rsidP="006446C5">
            <w:pPr>
              <w:spacing w:after="180" w:line="240" w:lineRule="auto"/>
              <w:jc w:val="center"/>
              <w:rPr>
                <w:b/>
                <w:bCs/>
                <w:color w:val="FFFFFF" w:themeColor="background1"/>
                <w:sz w:val="20"/>
                <w:szCs w:val="20"/>
              </w:rPr>
            </w:pPr>
            <w:r w:rsidRPr="00EE496F">
              <w:rPr>
                <w:b/>
                <w:bCs/>
                <w:color w:val="FFFFFF" w:themeColor="background1"/>
                <w:sz w:val="20"/>
                <w:szCs w:val="20"/>
              </w:rPr>
              <w:t>Project Drawdown Data Set Range</w:t>
            </w:r>
          </w:p>
        </w:tc>
        <w:tc>
          <w:tcPr>
            <w:tcW w:w="1590" w:type="dxa"/>
            <w:shd w:val="clear" w:color="auto" w:fill="4F81BD" w:themeFill="accent1"/>
            <w:vAlign w:val="center"/>
          </w:tcPr>
          <w:p w14:paraId="55CBC3A8" w14:textId="77777777" w:rsidR="00A6504D" w:rsidRPr="00EE496F" w:rsidRDefault="00A6504D" w:rsidP="006446C5">
            <w:pPr>
              <w:spacing w:after="180" w:line="240" w:lineRule="auto"/>
              <w:jc w:val="center"/>
              <w:rPr>
                <w:b/>
                <w:bCs/>
                <w:color w:val="FFFFFF" w:themeColor="background1"/>
                <w:sz w:val="20"/>
                <w:szCs w:val="20"/>
              </w:rPr>
            </w:pPr>
            <w:r w:rsidRPr="00EE496F">
              <w:rPr>
                <w:b/>
                <w:bCs/>
                <w:color w:val="FFFFFF" w:themeColor="background1"/>
                <w:sz w:val="20"/>
                <w:szCs w:val="20"/>
              </w:rPr>
              <w:t>Model Input</w:t>
            </w:r>
          </w:p>
        </w:tc>
        <w:tc>
          <w:tcPr>
            <w:tcW w:w="1493" w:type="dxa"/>
            <w:shd w:val="clear" w:color="auto" w:fill="4F81BD" w:themeFill="accent1"/>
            <w:vAlign w:val="center"/>
          </w:tcPr>
          <w:p w14:paraId="051DF5DA" w14:textId="77777777" w:rsidR="00A6504D" w:rsidRPr="00EE496F" w:rsidRDefault="00A6504D" w:rsidP="006446C5">
            <w:pPr>
              <w:spacing w:after="180" w:line="240" w:lineRule="auto"/>
              <w:jc w:val="center"/>
              <w:rPr>
                <w:b/>
                <w:bCs/>
                <w:color w:val="FFFFFF" w:themeColor="background1"/>
                <w:sz w:val="20"/>
                <w:szCs w:val="20"/>
              </w:rPr>
            </w:pPr>
            <w:r w:rsidRPr="00EE496F">
              <w:rPr>
                <w:b/>
                <w:bCs/>
                <w:color w:val="FFFFFF" w:themeColor="background1"/>
                <w:sz w:val="20"/>
                <w:szCs w:val="20"/>
              </w:rPr>
              <w:t>Data Points (#)</w:t>
            </w:r>
          </w:p>
        </w:tc>
        <w:tc>
          <w:tcPr>
            <w:tcW w:w="1380" w:type="dxa"/>
            <w:shd w:val="clear" w:color="auto" w:fill="4F81BD" w:themeFill="accent1"/>
            <w:vAlign w:val="center"/>
          </w:tcPr>
          <w:p w14:paraId="696D5C4C" w14:textId="77777777" w:rsidR="00A6504D" w:rsidRPr="00EE496F" w:rsidRDefault="00A6504D" w:rsidP="006446C5">
            <w:pPr>
              <w:spacing w:after="180" w:line="240" w:lineRule="auto"/>
              <w:jc w:val="center"/>
              <w:rPr>
                <w:b/>
                <w:bCs/>
                <w:color w:val="FFFFFF" w:themeColor="background1"/>
                <w:sz w:val="20"/>
                <w:szCs w:val="20"/>
              </w:rPr>
            </w:pPr>
            <w:r w:rsidRPr="00EE496F">
              <w:rPr>
                <w:b/>
                <w:bCs/>
                <w:color w:val="FFFFFF" w:themeColor="background1"/>
                <w:sz w:val="20"/>
                <w:szCs w:val="20"/>
              </w:rPr>
              <w:t>Sources (#)</w:t>
            </w:r>
          </w:p>
        </w:tc>
      </w:tr>
      <w:tr w:rsidR="00A6504D" w:rsidRPr="00EE496F" w14:paraId="414B1496" w14:textId="77777777" w:rsidTr="006446C5">
        <w:trPr>
          <w:trHeight w:val="642"/>
          <w:jc w:val="center"/>
        </w:trPr>
        <w:tc>
          <w:tcPr>
            <w:tcW w:w="1992" w:type="dxa"/>
            <w:vAlign w:val="center"/>
          </w:tcPr>
          <w:p w14:paraId="374A09D7" w14:textId="287D2DCB" w:rsidR="00A6504D" w:rsidRPr="00EE496F" w:rsidRDefault="00A6504D" w:rsidP="006446C5">
            <w:pPr>
              <w:spacing w:line="240" w:lineRule="auto"/>
              <w:jc w:val="center"/>
              <w:rPr>
                <w:color w:val="000000" w:themeColor="text1"/>
                <w:sz w:val="20"/>
                <w:szCs w:val="20"/>
              </w:rPr>
            </w:pPr>
            <w:r w:rsidRPr="00EE496F">
              <w:rPr>
                <w:bCs/>
                <w:sz w:val="20"/>
                <w:szCs w:val="20"/>
              </w:rPr>
              <w:t>Lifetime Capacity (Solution)</w:t>
            </w:r>
          </w:p>
        </w:tc>
        <w:tc>
          <w:tcPr>
            <w:tcW w:w="1311" w:type="dxa"/>
            <w:vAlign w:val="center"/>
          </w:tcPr>
          <w:p w14:paraId="2E6860D6" w14:textId="77777777"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bCs/>
                <w:i/>
                <w:color w:val="000000" w:themeColor="text1"/>
                <w:sz w:val="20"/>
                <w:szCs w:val="20"/>
              </w:rPr>
              <w:t>B pkm/bike lane/car lane km until replacement</w:t>
            </w:r>
          </w:p>
        </w:tc>
        <w:tc>
          <w:tcPr>
            <w:tcW w:w="1795" w:type="dxa"/>
            <w:vAlign w:val="center"/>
          </w:tcPr>
          <w:p w14:paraId="7557C283" w14:textId="3322354F"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047-0.099</w:t>
            </w:r>
          </w:p>
        </w:tc>
        <w:tc>
          <w:tcPr>
            <w:tcW w:w="1590" w:type="dxa"/>
            <w:vAlign w:val="center"/>
          </w:tcPr>
          <w:p w14:paraId="42CE1473" w14:textId="74EBD9BD"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0732</w:t>
            </w:r>
          </w:p>
        </w:tc>
        <w:tc>
          <w:tcPr>
            <w:tcW w:w="1493" w:type="dxa"/>
            <w:vAlign w:val="center"/>
          </w:tcPr>
          <w:p w14:paraId="76F3592A" w14:textId="77777777"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3</w:t>
            </w:r>
          </w:p>
        </w:tc>
        <w:tc>
          <w:tcPr>
            <w:tcW w:w="1380" w:type="dxa"/>
            <w:vAlign w:val="center"/>
          </w:tcPr>
          <w:p w14:paraId="70B094D8" w14:textId="273FFE98"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2</w:t>
            </w:r>
          </w:p>
        </w:tc>
      </w:tr>
      <w:tr w:rsidR="00A6504D" w:rsidRPr="00EE496F" w14:paraId="225EDC21" w14:textId="77777777" w:rsidTr="006446C5">
        <w:trPr>
          <w:trHeight w:val="642"/>
          <w:jc w:val="center"/>
        </w:trPr>
        <w:tc>
          <w:tcPr>
            <w:tcW w:w="1992" w:type="dxa"/>
            <w:vAlign w:val="center"/>
          </w:tcPr>
          <w:p w14:paraId="78618A8B" w14:textId="60548C6E" w:rsidR="00A6504D" w:rsidRPr="00EE496F" w:rsidRDefault="00A6504D" w:rsidP="006446C5">
            <w:pPr>
              <w:spacing w:line="240" w:lineRule="auto"/>
              <w:jc w:val="center"/>
              <w:rPr>
                <w:color w:val="000000" w:themeColor="text1"/>
                <w:sz w:val="20"/>
                <w:szCs w:val="20"/>
              </w:rPr>
            </w:pPr>
            <w:r w:rsidRPr="00EE496F">
              <w:rPr>
                <w:bCs/>
                <w:sz w:val="20"/>
                <w:szCs w:val="20"/>
              </w:rPr>
              <w:t>Average Annual Use (Solution)</w:t>
            </w:r>
          </w:p>
        </w:tc>
        <w:tc>
          <w:tcPr>
            <w:tcW w:w="1311" w:type="dxa"/>
            <w:vAlign w:val="center"/>
          </w:tcPr>
          <w:p w14:paraId="510CDE59" w14:textId="77777777"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bCs/>
                <w:i/>
                <w:color w:val="000000" w:themeColor="text1"/>
                <w:sz w:val="20"/>
                <w:szCs w:val="20"/>
              </w:rPr>
              <w:t>B pkm/bike lane/car lane km until replacement</w:t>
            </w:r>
          </w:p>
        </w:tc>
        <w:tc>
          <w:tcPr>
            <w:tcW w:w="1795" w:type="dxa"/>
            <w:vAlign w:val="center"/>
          </w:tcPr>
          <w:p w14:paraId="75BACCBA" w14:textId="18EE102C"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0.000-0.006</w:t>
            </w:r>
          </w:p>
        </w:tc>
        <w:tc>
          <w:tcPr>
            <w:tcW w:w="1590" w:type="dxa"/>
            <w:vAlign w:val="center"/>
          </w:tcPr>
          <w:p w14:paraId="1A4CF7F4" w14:textId="15DA4E90" w:rsidR="00A6504D" w:rsidRPr="00EE496F" w:rsidRDefault="00A6504D" w:rsidP="006446C5">
            <w:pPr>
              <w:spacing w:line="240" w:lineRule="auto"/>
              <w:jc w:val="center"/>
              <w:rPr>
                <w:bCs/>
                <w:sz w:val="20"/>
                <w:szCs w:val="20"/>
              </w:rPr>
            </w:pPr>
            <w:r w:rsidRPr="00EE496F">
              <w:rPr>
                <w:bCs/>
                <w:sz w:val="20"/>
                <w:szCs w:val="20"/>
              </w:rPr>
              <w:t>0.003</w:t>
            </w:r>
          </w:p>
        </w:tc>
        <w:tc>
          <w:tcPr>
            <w:tcW w:w="1493" w:type="dxa"/>
            <w:vAlign w:val="center"/>
          </w:tcPr>
          <w:p w14:paraId="15D11333" w14:textId="1695B87C"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3</w:t>
            </w:r>
          </w:p>
        </w:tc>
        <w:tc>
          <w:tcPr>
            <w:tcW w:w="1380" w:type="dxa"/>
            <w:vAlign w:val="center"/>
          </w:tcPr>
          <w:p w14:paraId="10DA50EA" w14:textId="5D16D586" w:rsidR="00A6504D" w:rsidRPr="00EE496F" w:rsidRDefault="00A6504D"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5</w:t>
            </w:r>
          </w:p>
        </w:tc>
      </w:tr>
    </w:tbl>
    <w:p w14:paraId="4AA3859E" w14:textId="77777777" w:rsidR="00ED33B8" w:rsidRPr="00EE496F" w:rsidRDefault="00ED33B8" w:rsidP="00ED33B8">
      <w:pPr>
        <w:spacing w:after="0"/>
        <w:rPr>
          <w:bCs/>
        </w:rPr>
      </w:pPr>
    </w:p>
    <w:p w14:paraId="7E49E845" w14:textId="35ADF967" w:rsidR="00ED33B8" w:rsidRPr="00EE496F" w:rsidRDefault="00ED33B8" w:rsidP="00A6504D">
      <w:pPr>
        <w:pStyle w:val="Heading4"/>
        <w:numPr>
          <w:ilvl w:val="3"/>
          <w:numId w:val="26"/>
        </w:numPr>
      </w:pPr>
      <w:r w:rsidRPr="00EE496F">
        <w:t>Technical Factors</w:t>
      </w:r>
    </w:p>
    <w:p w14:paraId="6E45C140" w14:textId="1C70CECB" w:rsidR="006802C5" w:rsidRPr="00EE496F" w:rsidRDefault="006802C5" w:rsidP="006802C5">
      <w:r w:rsidRPr="00EE496F">
        <w:t>Bike lanes do not replace roadways on a one-to-one basis. In order to determine how many kilometers of roadway are offset by new kilometers of bike lanes, an adjustment factor was calculated and applied to roadways to represent bike lanes. This analysis assumes that one-quarter of the costs of road construction (equal to the eliminated lane which becomes two bike lanes in a road diet) are the expense that is comparable to bike lane costs. This calculation multiplies the total cost of annual road infrastructure by 25 percent as an adjustment rate. Using the adjustment factor ensures that bicycle infrastructure is only compared to the roadways that might have bicycle infrastructure, rather than the entire urban road network.</w:t>
      </w:r>
    </w:p>
    <w:p w14:paraId="37D3E25F" w14:textId="77777777" w:rsidR="00ED33B8" w:rsidRPr="00EE496F" w:rsidRDefault="00ED33B8" w:rsidP="00ED33B8">
      <w:pPr>
        <w:pStyle w:val="Caption"/>
        <w:jc w:val="center"/>
        <w:rPr>
          <w:rFonts w:asciiTheme="majorHAnsi" w:eastAsiaTheme="majorEastAsia" w:hAnsiTheme="majorHAnsi" w:cstheme="majorBidi"/>
          <w:b/>
          <w:bCs/>
          <w:color w:val="000000" w:themeColor="text1"/>
          <w:sz w:val="23"/>
          <w:szCs w:val="23"/>
          <w:lang w:eastAsia="zh-CN"/>
        </w:rPr>
      </w:pPr>
      <w:bookmarkStart w:id="85" w:name="_Toc76588825"/>
      <w:bookmarkStart w:id="86" w:name="_Toc80818007"/>
      <w:r w:rsidRPr="00EE496F">
        <w:t xml:space="preserve">Table </w:t>
      </w:r>
      <w:fldSimple w:instr=" STYLEREF 1 \s ">
        <w:r w:rsidRPr="00EE496F">
          <w:t>2</w:t>
        </w:r>
      </w:fldSimple>
      <w:r w:rsidRPr="00EE496F">
        <w:t>.</w:t>
      </w:r>
      <w:fldSimple w:instr=" SEQ Table \* ARABIC \s 1 ">
        <w:r w:rsidRPr="00EE496F">
          <w:t>7</w:t>
        </w:r>
      </w:fldSimple>
      <w:r w:rsidRPr="00EE496F">
        <w:t xml:space="preserve"> Technical Inputs Solution</w:t>
      </w:r>
      <w:bookmarkEnd w:id="85"/>
      <w:bookmarkEnd w:id="86"/>
    </w:p>
    <w:tbl>
      <w:tblPr>
        <w:tblStyle w:val="TableGrid"/>
        <w:tblW w:w="9600" w:type="dxa"/>
        <w:jc w:val="center"/>
        <w:tblLook w:val="04A0" w:firstRow="1" w:lastRow="0" w:firstColumn="1" w:lastColumn="0" w:noHBand="0" w:noVBand="1"/>
      </w:tblPr>
      <w:tblGrid>
        <w:gridCol w:w="1981"/>
        <w:gridCol w:w="1675"/>
        <w:gridCol w:w="1635"/>
        <w:gridCol w:w="1622"/>
        <w:gridCol w:w="1381"/>
        <w:gridCol w:w="1306"/>
      </w:tblGrid>
      <w:tr w:rsidR="00ED33B8" w:rsidRPr="00EE496F" w14:paraId="32C1D05B" w14:textId="77777777" w:rsidTr="006802C5">
        <w:trPr>
          <w:cantSplit/>
          <w:trHeight w:val="591"/>
          <w:tblHeader/>
          <w:jc w:val="center"/>
        </w:trPr>
        <w:tc>
          <w:tcPr>
            <w:tcW w:w="1981" w:type="dxa"/>
            <w:shd w:val="clear" w:color="auto" w:fill="4F81BD" w:themeFill="accent1"/>
            <w:vAlign w:val="center"/>
          </w:tcPr>
          <w:p w14:paraId="56A02842" w14:textId="77777777" w:rsidR="00ED33B8" w:rsidRPr="00EE496F" w:rsidRDefault="00ED33B8" w:rsidP="006446C5">
            <w:pPr>
              <w:spacing w:after="180" w:line="240" w:lineRule="auto"/>
              <w:jc w:val="center"/>
              <w:rPr>
                <w:rFonts w:eastAsia="Helvetica,Times New Roman" w:cstheme="minorHAnsi"/>
                <w:b/>
                <w:color w:val="FFFFFF" w:themeColor="background1"/>
                <w:sz w:val="20"/>
                <w:szCs w:val="20"/>
              </w:rPr>
            </w:pPr>
          </w:p>
        </w:tc>
        <w:tc>
          <w:tcPr>
            <w:tcW w:w="1675" w:type="dxa"/>
            <w:shd w:val="clear" w:color="auto" w:fill="4F81BD" w:themeFill="accent1"/>
            <w:vAlign w:val="center"/>
          </w:tcPr>
          <w:p w14:paraId="59354C55"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Units</w:t>
            </w:r>
          </w:p>
        </w:tc>
        <w:tc>
          <w:tcPr>
            <w:tcW w:w="1635" w:type="dxa"/>
            <w:shd w:val="clear" w:color="auto" w:fill="4F81BD" w:themeFill="accent1"/>
            <w:vAlign w:val="center"/>
          </w:tcPr>
          <w:p w14:paraId="6CBE4958"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Project Drawdown Data Set Range</w:t>
            </w:r>
          </w:p>
        </w:tc>
        <w:tc>
          <w:tcPr>
            <w:tcW w:w="1622" w:type="dxa"/>
            <w:shd w:val="clear" w:color="auto" w:fill="4F81BD" w:themeFill="accent1"/>
            <w:vAlign w:val="center"/>
          </w:tcPr>
          <w:p w14:paraId="5B10A775"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Model Input</w:t>
            </w:r>
          </w:p>
        </w:tc>
        <w:tc>
          <w:tcPr>
            <w:tcW w:w="1381" w:type="dxa"/>
            <w:shd w:val="clear" w:color="auto" w:fill="4F81BD" w:themeFill="accent1"/>
            <w:vAlign w:val="center"/>
          </w:tcPr>
          <w:p w14:paraId="28F52253"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Data Points (#)</w:t>
            </w:r>
          </w:p>
        </w:tc>
        <w:tc>
          <w:tcPr>
            <w:tcW w:w="1306" w:type="dxa"/>
            <w:shd w:val="clear" w:color="auto" w:fill="4F81BD" w:themeFill="accent1"/>
            <w:vAlign w:val="center"/>
          </w:tcPr>
          <w:p w14:paraId="5F32966E" w14:textId="77777777" w:rsidR="00ED33B8" w:rsidRPr="00EE496F" w:rsidRDefault="00ED33B8" w:rsidP="006446C5">
            <w:pPr>
              <w:spacing w:after="180" w:line="240" w:lineRule="auto"/>
              <w:jc w:val="center"/>
              <w:rPr>
                <w:b/>
                <w:bCs/>
                <w:color w:val="FFFFFF" w:themeColor="background1"/>
                <w:sz w:val="20"/>
                <w:szCs w:val="20"/>
              </w:rPr>
            </w:pPr>
            <w:r w:rsidRPr="00EE496F">
              <w:rPr>
                <w:b/>
                <w:bCs/>
                <w:color w:val="FFFFFF" w:themeColor="background1"/>
                <w:sz w:val="20"/>
                <w:szCs w:val="20"/>
              </w:rPr>
              <w:t>Sources (#)</w:t>
            </w:r>
          </w:p>
        </w:tc>
      </w:tr>
      <w:tr w:rsidR="00ED33B8" w:rsidRPr="00EE496F" w14:paraId="12E1BDC3" w14:textId="77777777" w:rsidTr="006802C5">
        <w:trPr>
          <w:trHeight w:val="437"/>
          <w:jc w:val="center"/>
        </w:trPr>
        <w:tc>
          <w:tcPr>
            <w:tcW w:w="1981" w:type="dxa"/>
          </w:tcPr>
          <w:p w14:paraId="5062F718" w14:textId="4B62AA6B" w:rsidR="00ED33B8" w:rsidRPr="00EE496F" w:rsidRDefault="00ED33B8" w:rsidP="006446C5">
            <w:pPr>
              <w:spacing w:line="240" w:lineRule="auto"/>
              <w:jc w:val="center"/>
              <w:rPr>
                <w:bCs/>
                <w:sz w:val="20"/>
                <w:szCs w:val="20"/>
              </w:rPr>
            </w:pPr>
            <w:r w:rsidRPr="00EE496F">
              <w:t xml:space="preserve">Average </w:t>
            </w:r>
            <w:r w:rsidR="006802C5" w:rsidRPr="00EE496F">
              <w:t>Annual Use Conversion</w:t>
            </w:r>
          </w:p>
        </w:tc>
        <w:tc>
          <w:tcPr>
            <w:tcW w:w="1675" w:type="dxa"/>
          </w:tcPr>
          <w:p w14:paraId="7FAE2ADB" w14:textId="45D5E342"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t>Vehicle km converted to bike lane km</w:t>
            </w:r>
          </w:p>
        </w:tc>
        <w:tc>
          <w:tcPr>
            <w:tcW w:w="1635" w:type="dxa"/>
            <w:vAlign w:val="center"/>
          </w:tcPr>
          <w:p w14:paraId="57AF1D47" w14:textId="397C3FAE" w:rsidR="00ED33B8" w:rsidRPr="00EE496F" w:rsidRDefault="00ED33B8" w:rsidP="006446C5">
            <w:pPr>
              <w:spacing w:after="180" w:line="240" w:lineRule="auto"/>
              <w:jc w:val="center"/>
              <w:rPr>
                <w:rFonts w:eastAsia="Helvetica,Times New Roman" w:cstheme="minorHAnsi"/>
                <w:color w:val="000000" w:themeColor="text1"/>
                <w:sz w:val="20"/>
                <w:szCs w:val="20"/>
              </w:rPr>
            </w:pPr>
          </w:p>
        </w:tc>
        <w:tc>
          <w:tcPr>
            <w:tcW w:w="1622" w:type="dxa"/>
            <w:vAlign w:val="center"/>
          </w:tcPr>
          <w:p w14:paraId="74030116" w14:textId="63B580D4"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25%</w:t>
            </w:r>
          </w:p>
        </w:tc>
        <w:tc>
          <w:tcPr>
            <w:tcW w:w="1381" w:type="dxa"/>
            <w:vAlign w:val="center"/>
          </w:tcPr>
          <w:p w14:paraId="324D9018" w14:textId="451C3BED" w:rsidR="00ED33B8" w:rsidRPr="00EE496F" w:rsidRDefault="00ED33B8"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5</w:t>
            </w:r>
            <w:r w:rsidR="006802C5" w:rsidRPr="00EE496F">
              <w:rPr>
                <w:rFonts w:eastAsia="Helvetica,Times New Roman" w:cstheme="minorHAnsi"/>
                <w:color w:val="000000" w:themeColor="text1"/>
                <w:sz w:val="20"/>
                <w:szCs w:val="20"/>
              </w:rPr>
              <w:t>1</w:t>
            </w:r>
          </w:p>
        </w:tc>
        <w:tc>
          <w:tcPr>
            <w:tcW w:w="1306" w:type="dxa"/>
            <w:vAlign w:val="center"/>
          </w:tcPr>
          <w:p w14:paraId="649DC028" w14:textId="4ACDF366"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w:t>
            </w:r>
          </w:p>
        </w:tc>
      </w:tr>
      <w:tr w:rsidR="00ED33B8" w:rsidRPr="00EE496F" w14:paraId="6D13D208" w14:textId="77777777" w:rsidTr="006802C5">
        <w:trPr>
          <w:trHeight w:val="307"/>
          <w:jc w:val="center"/>
        </w:trPr>
        <w:tc>
          <w:tcPr>
            <w:tcW w:w="1981" w:type="dxa"/>
          </w:tcPr>
          <w:p w14:paraId="1D96AD4A" w14:textId="26A07264" w:rsidR="00ED33B8" w:rsidRPr="00EE496F" w:rsidRDefault="00ED33B8" w:rsidP="006446C5">
            <w:pPr>
              <w:spacing w:line="240" w:lineRule="auto"/>
              <w:jc w:val="center"/>
              <w:rPr>
                <w:bCs/>
                <w:sz w:val="20"/>
                <w:szCs w:val="20"/>
              </w:rPr>
            </w:pPr>
            <w:r w:rsidRPr="00EE496F">
              <w:t xml:space="preserve">Discount Rates </w:t>
            </w:r>
            <w:r w:rsidR="006802C5" w:rsidRPr="00EE496F">
              <w:t>–</w:t>
            </w:r>
            <w:r w:rsidRPr="00EE496F">
              <w:t xml:space="preserve"> </w:t>
            </w:r>
            <w:r w:rsidR="006802C5" w:rsidRPr="00EE496F">
              <w:t>Public Entities</w:t>
            </w:r>
          </w:p>
        </w:tc>
        <w:tc>
          <w:tcPr>
            <w:tcW w:w="1675" w:type="dxa"/>
          </w:tcPr>
          <w:p w14:paraId="3882B44B" w14:textId="77777777" w:rsidR="00ED33B8" w:rsidRPr="00EE496F" w:rsidRDefault="00ED33B8" w:rsidP="006446C5">
            <w:pPr>
              <w:spacing w:after="180" w:line="240" w:lineRule="auto"/>
              <w:jc w:val="center"/>
              <w:rPr>
                <w:rFonts w:eastAsia="Helvetica,Times New Roman" w:cstheme="minorHAnsi"/>
                <w:color w:val="000000" w:themeColor="text1"/>
                <w:sz w:val="20"/>
                <w:szCs w:val="20"/>
              </w:rPr>
            </w:pPr>
            <w:r w:rsidRPr="00EE496F">
              <w:t>Percent</w:t>
            </w:r>
          </w:p>
        </w:tc>
        <w:tc>
          <w:tcPr>
            <w:tcW w:w="1635" w:type="dxa"/>
            <w:vAlign w:val="center"/>
          </w:tcPr>
          <w:p w14:paraId="094B74DF" w14:textId="2F5399EA"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8</w:t>
            </w:r>
            <w:r w:rsidR="00ED33B8" w:rsidRPr="00EE496F">
              <w:rPr>
                <w:rFonts w:eastAsia="Helvetica,Times New Roman" w:cstheme="minorHAnsi"/>
                <w:color w:val="000000" w:themeColor="text1"/>
                <w:sz w:val="20"/>
                <w:szCs w:val="20"/>
              </w:rPr>
              <w:t>%-</w:t>
            </w:r>
            <w:r w:rsidRPr="00EE496F">
              <w:rPr>
                <w:rFonts w:eastAsia="Helvetica,Times New Roman" w:cstheme="minorHAnsi"/>
                <w:color w:val="000000" w:themeColor="text1"/>
                <w:sz w:val="20"/>
                <w:szCs w:val="20"/>
              </w:rPr>
              <w:t>9.6</w:t>
            </w:r>
            <w:r w:rsidR="00ED33B8" w:rsidRPr="00EE496F">
              <w:rPr>
                <w:rFonts w:eastAsia="Helvetica,Times New Roman" w:cstheme="minorHAnsi"/>
                <w:color w:val="000000" w:themeColor="text1"/>
                <w:sz w:val="20"/>
                <w:szCs w:val="20"/>
              </w:rPr>
              <w:t>%</w:t>
            </w:r>
          </w:p>
        </w:tc>
        <w:tc>
          <w:tcPr>
            <w:tcW w:w="1622" w:type="dxa"/>
            <w:vAlign w:val="center"/>
          </w:tcPr>
          <w:p w14:paraId="2ECF3766" w14:textId="7AC56B5A"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5.7</w:t>
            </w:r>
            <w:r w:rsidR="00ED33B8" w:rsidRPr="00EE496F">
              <w:rPr>
                <w:rFonts w:eastAsia="Helvetica,Times New Roman" w:cstheme="minorHAnsi"/>
                <w:color w:val="000000" w:themeColor="text1"/>
                <w:sz w:val="20"/>
                <w:szCs w:val="20"/>
              </w:rPr>
              <w:t>%</w:t>
            </w:r>
          </w:p>
        </w:tc>
        <w:tc>
          <w:tcPr>
            <w:tcW w:w="1381" w:type="dxa"/>
            <w:vAlign w:val="center"/>
          </w:tcPr>
          <w:p w14:paraId="5E8D1A38" w14:textId="108B3ACD"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17</w:t>
            </w:r>
          </w:p>
        </w:tc>
        <w:tc>
          <w:tcPr>
            <w:tcW w:w="1306" w:type="dxa"/>
            <w:vAlign w:val="center"/>
          </w:tcPr>
          <w:p w14:paraId="6633D233" w14:textId="796BBFE7" w:rsidR="00ED33B8" w:rsidRPr="00EE496F" w:rsidRDefault="006802C5" w:rsidP="006446C5">
            <w:pPr>
              <w:spacing w:after="180" w:line="240" w:lineRule="auto"/>
              <w:jc w:val="center"/>
              <w:rPr>
                <w:rFonts w:eastAsia="Helvetica,Times New Roman" w:cstheme="minorHAnsi"/>
                <w:color w:val="000000" w:themeColor="text1"/>
                <w:sz w:val="20"/>
                <w:szCs w:val="20"/>
              </w:rPr>
            </w:pPr>
            <w:r w:rsidRPr="00EE496F">
              <w:rPr>
                <w:rFonts w:eastAsia="Helvetica,Times New Roman" w:cstheme="minorHAnsi"/>
                <w:color w:val="000000" w:themeColor="text1"/>
                <w:sz w:val="20"/>
                <w:szCs w:val="20"/>
              </w:rPr>
              <w:t>9</w:t>
            </w:r>
          </w:p>
        </w:tc>
      </w:tr>
    </w:tbl>
    <w:p w14:paraId="0DFFD791" w14:textId="77777777" w:rsidR="00ED33B8" w:rsidRPr="00EE496F" w:rsidRDefault="00ED33B8" w:rsidP="00ED33B8">
      <w:pPr>
        <w:spacing w:after="0"/>
        <w:rPr>
          <w:bCs/>
        </w:rPr>
      </w:pPr>
    </w:p>
    <w:p w14:paraId="4E32D218" w14:textId="12B11079" w:rsidR="00B144E5" w:rsidRPr="00EE496F" w:rsidRDefault="00686965" w:rsidP="00C07355">
      <w:pPr>
        <w:pStyle w:val="Heading2"/>
        <w:numPr>
          <w:ilvl w:val="1"/>
          <w:numId w:val="28"/>
        </w:numPr>
      </w:pPr>
      <w:bookmarkStart w:id="87" w:name="_Toc80817978"/>
      <w:r w:rsidRPr="00EE496F">
        <w:t>Assumptions</w:t>
      </w:r>
      <w:bookmarkEnd w:id="87"/>
    </w:p>
    <w:p w14:paraId="1C71D5EB" w14:textId="0B675D46" w:rsidR="00E33621" w:rsidRPr="00EE496F" w:rsidRDefault="00E33621" w:rsidP="00EB247F">
      <w:pPr>
        <w:spacing w:after="240"/>
      </w:pPr>
      <w:r w:rsidRPr="00EE496F">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23" w:history="1">
        <w:r w:rsidRPr="00EE496F">
          <w:rPr>
            <w:rStyle w:val="Hyperlink"/>
          </w:rPr>
          <w:t>www.drawdown.org</w:t>
        </w:r>
      </w:hyperlink>
      <w:r w:rsidRPr="00EE496F">
        <w:t>. Beyond these core assumptions, there are other important assumptions made for the modeling of this specific solution. These are detailed below.</w:t>
      </w:r>
    </w:p>
    <w:p w14:paraId="42AA5113" w14:textId="77777777" w:rsidR="00B66C2E" w:rsidRPr="00EE496F" w:rsidRDefault="00B66C2E" w:rsidP="00B66C2E">
      <w:pPr>
        <w:pStyle w:val="ListParagraph"/>
        <w:numPr>
          <w:ilvl w:val="0"/>
          <w:numId w:val="10"/>
        </w:numPr>
        <w:ind w:left="426" w:hanging="426"/>
      </w:pPr>
      <w:r w:rsidRPr="00EE496F">
        <w:t>All cars identified as a “convectional technology” use ICE;</w:t>
      </w:r>
    </w:p>
    <w:p w14:paraId="1AF50C1D" w14:textId="77777777" w:rsidR="00B66C2E" w:rsidRPr="00EE496F" w:rsidRDefault="00B66C2E" w:rsidP="00B66C2E">
      <w:pPr>
        <w:pStyle w:val="ListParagraph"/>
        <w:numPr>
          <w:ilvl w:val="0"/>
          <w:numId w:val="10"/>
        </w:numPr>
        <w:ind w:left="426" w:hanging="426"/>
      </w:pPr>
      <w:r w:rsidRPr="00EE496F">
        <w:t xml:space="preserve">Travel mode fuel efficiencies and fuel prices remain constant through 2050; </w:t>
      </w:r>
    </w:p>
    <w:p w14:paraId="45DE6F94" w14:textId="77777777" w:rsidR="00B66C2E" w:rsidRPr="00EE496F" w:rsidRDefault="00B66C2E" w:rsidP="00B66C2E">
      <w:pPr>
        <w:pStyle w:val="ListParagraph"/>
        <w:numPr>
          <w:ilvl w:val="0"/>
          <w:numId w:val="10"/>
        </w:numPr>
        <w:ind w:left="426" w:hanging="426"/>
      </w:pPr>
      <w:r w:rsidRPr="00EE496F">
        <w:t>Average urban trip lengths with cars and public transit remain constant through 2050;</w:t>
      </w:r>
    </w:p>
    <w:p w14:paraId="016B5FB4" w14:textId="77777777" w:rsidR="00B66C2E" w:rsidRPr="00EE496F" w:rsidRDefault="00B66C2E" w:rsidP="00B66C2E">
      <w:pPr>
        <w:pStyle w:val="ListParagraph"/>
        <w:numPr>
          <w:ilvl w:val="0"/>
          <w:numId w:val="10"/>
        </w:numPr>
        <w:ind w:left="426" w:hanging="426"/>
      </w:pPr>
      <w:r w:rsidRPr="00EE496F">
        <w:t>Mode Energy Usage: Urban bus and Mini bus use liquid fuel and electricity; Cars and BRT use only liquid fuel; Metro, Tram, and Commuter rail use only electricity.</w:t>
      </w:r>
    </w:p>
    <w:p w14:paraId="04FBF2E3" w14:textId="6267BB18" w:rsidR="009D118F" w:rsidRPr="00EE496F" w:rsidRDefault="00686965" w:rsidP="00C07355">
      <w:pPr>
        <w:pStyle w:val="Heading2"/>
        <w:numPr>
          <w:ilvl w:val="1"/>
          <w:numId w:val="28"/>
        </w:numPr>
      </w:pPr>
      <w:bookmarkStart w:id="88" w:name="_Toc80817979"/>
      <w:r w:rsidRPr="00EE496F">
        <w:t>Integration</w:t>
      </w:r>
      <w:bookmarkEnd w:id="88"/>
    </w:p>
    <w:p w14:paraId="5A721E8C" w14:textId="77777777" w:rsidR="00B83B9F" w:rsidRPr="00EE496F" w:rsidRDefault="00B83B9F" w:rsidP="00B83B9F">
      <w:r w:rsidRPr="00EE496F">
        <w:t xml:space="preserve">The complete Project Drawdown integration documentation (will be available at </w:t>
      </w:r>
      <w:hyperlink r:id="rId24" w:history="1">
        <w:r w:rsidRPr="00EE496F">
          <w:rPr>
            <w:rStyle w:val="Hyperlink"/>
          </w:rPr>
          <w:t>www.drawdown.org</w:t>
        </w:r>
      </w:hyperlink>
      <w:r w:rsidRPr="00EE496F">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670AD2F9" w14:textId="77777777" w:rsidR="00B83B9F" w:rsidRPr="00EE496F" w:rsidRDefault="00B83B9F" w:rsidP="00B83B9F">
      <w:r w:rsidRPr="00EE496F">
        <w:t>Each solution in the Transportation sector (including Walkable Cities and Bike Infrastructure) was modeled independently and integration was performed to ensure consistency within the sector. Intra-sectoral integration of the transportation solutions was based on two main components:</w:t>
      </w:r>
    </w:p>
    <w:p w14:paraId="254C8CCD" w14:textId="77777777" w:rsidR="00B83B9F" w:rsidRPr="00EE496F" w:rsidRDefault="00B83B9F" w:rsidP="00B83B9F">
      <w:pPr>
        <w:pStyle w:val="ListParagraph"/>
        <w:numPr>
          <w:ilvl w:val="0"/>
          <w:numId w:val="44"/>
        </w:numPr>
      </w:pPr>
      <w:r w:rsidRPr="00EE496F">
        <w:t>TAM/Adoption Consistency: Ensuring that all solutions that are in the same “market” use the same TAM data, use consistent market shares, and have projected adoptions that do not exceed the total projected demand</w:t>
      </w:r>
    </w:p>
    <w:p w14:paraId="04C24EFF" w14:textId="77777777" w:rsidR="00B83B9F" w:rsidRPr="00EE496F" w:rsidRDefault="00B83B9F" w:rsidP="00B83B9F">
      <w:pPr>
        <w:pStyle w:val="ListParagraph"/>
        <w:numPr>
          <w:ilvl w:val="0"/>
          <w:numId w:val="44"/>
        </w:numPr>
      </w:pPr>
      <w:r w:rsidRPr="00EE496F">
        <w:t>Variable Consistency: Ensuring that all variables that are used in several solutions have the same values.</w:t>
      </w:r>
    </w:p>
    <w:p w14:paraId="2D5D3ACB" w14:textId="77777777" w:rsidR="00B83B9F" w:rsidRPr="00EE496F" w:rsidRDefault="00B83B9F" w:rsidP="00B83B9F">
      <w:r w:rsidRPr="00EE496F">
        <w:t>The total motorized and non-motorized transport demand (TAM) was collected and synthesized from several sources in functional units (mostly passenger-km and ton-km), then classified according to type (urban passenger, non-urban passenger, and all freight). The TAM was then assigned to each solution according to the service that the solution technology provides. The TAM served as the upper limit of the sum of adoptions of the modeled solutions. Additionally, some reasonable bounds that were lower than the TAM were placed on adoptions to represent the technologies not affected by the matrix of solutions of Project Drawdown (such as 2-wheelers, intercity bus, and conventional rail).</w:t>
      </w:r>
    </w:p>
    <w:p w14:paraId="6CA55363" w14:textId="77777777" w:rsidR="00B83B9F" w:rsidRPr="00EE496F" w:rsidRDefault="00B83B9F" w:rsidP="00B83B9F">
      <w:r w:rsidRPr="00EE496F">
        <w:t>To determine the new mode shares as adoption grew independently in the models, a simplified approach was used. Solutions were prioritized according to their impact on the climate/environment and efficiency (in space, energy and cost terms). Higher priority solutions were allocated larger proportions of their total individual projected adoption than lower priority ones. Put another way, if the sum of all projected adoptions exceeded the limit discussed above, then in reverse order of priority, and until that was no longer the case, the projected adoption of each solution was reduced until either the relevant bound was no longer exceeded or the adoption was zero. In practice, this mostly affected the Hybrid Cars solution, and to a lesser extent Electric Vehicles which were (respectively) the lowest and second lowest priority solutions in the urban and non-urban passenger TAM’s. The adjusted adoption projections are then used in the individual solution models and in the technical report. Therefore, the adoptions shown in this report already account for integration.</w:t>
      </w:r>
    </w:p>
    <w:p w14:paraId="1D7CEE69" w14:textId="77777777" w:rsidR="00B83B9F" w:rsidRPr="00EE496F" w:rsidRDefault="00B83B9F" w:rsidP="00B83B9F">
      <w:r w:rsidRPr="00EE496F">
        <w:t>For several variables, especially those relating to the conventional technology (ICE cars), discount rates, fuel prices, emissions factors, and mode shares, consistency across solutions was maintained by ensuring that the same values were used in different models needing those variables.</w:t>
      </w:r>
    </w:p>
    <w:p w14:paraId="5CD2E5C5" w14:textId="77777777" w:rsidR="00B83B9F" w:rsidRPr="00EE496F" w:rsidRDefault="00B83B9F" w:rsidP="00B83B9F">
      <w:r w:rsidRPr="00EE496F">
        <w:t>In addition to intra-solution integration within the transport sector, there was an integration process across the grid solutions and the 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r w:rsidRPr="00EE496F">
        <w:rPr>
          <w:rStyle w:val="FootnoteReference"/>
        </w:rPr>
        <w:footnoteReference w:id="7"/>
      </w:r>
      <w:r w:rsidRPr="00EE496F">
        <w:t>). Grid solutions are adjusted to remove the double counting as described in the Project Drawdown integration documentation.</w:t>
      </w:r>
    </w:p>
    <w:p w14:paraId="0ED84BEA" w14:textId="798312A3" w:rsidR="009D118F" w:rsidRPr="00EE496F" w:rsidRDefault="00686965" w:rsidP="00C07355">
      <w:pPr>
        <w:pStyle w:val="Heading2"/>
        <w:numPr>
          <w:ilvl w:val="1"/>
          <w:numId w:val="28"/>
        </w:numPr>
      </w:pPr>
      <w:bookmarkStart w:id="89" w:name="_Toc80817980"/>
      <w:r w:rsidRPr="00EE496F">
        <w:t>Limitations/Further Development</w:t>
      </w:r>
      <w:bookmarkEnd w:id="89"/>
    </w:p>
    <w:p w14:paraId="426895C7" w14:textId="686CBB55" w:rsidR="006F42BA" w:rsidRPr="00EE496F" w:rsidRDefault="006F42BA" w:rsidP="006F42BA">
      <w:r w:rsidRPr="00EE496F">
        <w:t xml:space="preserve">Active mode urban travel is not reported widely on a global or regional basis partly due to the short trip distances. It is a growing area of research and global and regional estimates began being reported in 2016 from the ITF </w:t>
      </w:r>
      <w:r w:rsidRPr="00EE496F">
        <w:fldChar w:fldCharType="begin"/>
      </w:r>
      <w:r w:rsidRPr="00EE496F">
        <w:instrText xml:space="preserve"> ADDIN ZOTERO_ITEM CSL_CITATION {"citationID":"688WUFvA","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EE496F">
        <w:fldChar w:fldCharType="separate"/>
      </w:r>
      <w:r w:rsidRPr="00EE496F">
        <w:rPr>
          <w:rFonts w:cs="Times New Roman"/>
        </w:rPr>
        <w:t>(OECD/ITF, 2021)</w:t>
      </w:r>
      <w:r w:rsidRPr="00EE496F">
        <w:fldChar w:fldCharType="end"/>
      </w:r>
      <w:r w:rsidRPr="00EE496F">
        <w:t xml:space="preserve">. Active mode shares are reported by interested organizations such as the European Cycling Federation and ITDP </w:t>
      </w:r>
      <w:r w:rsidRPr="00EE496F">
        <w:fldChar w:fldCharType="begin"/>
      </w:r>
      <w:r w:rsidR="00266935">
        <w:instrText xml:space="preserve"> ADDIN ZOTERO_ITEM CSL_CITATION {"citationID":"vpa7e9Ce","properties":{"formattedCitation":"(ECF, 2020; European Cycling Foundation, 2016; UC Davis et al., 2015)","plainCitation":"(ECF, 2020; European Cycling Foundation, 2016; UC Davis et al., 2015)","noteIndex":0},"citationItems":[{"id":18692,"uris":["http://zotero.org/groups/2241942/items/E9B4Z3MP"],"uri":["http://zotero.org/groups/2241942/items/E9B4Z3MP"],"itemData":{"id":18692,"type":"webpage","abstract":"An interactive dashboard that tracks data on all new cycling measures in Europe as a response to the COVID / Coronavirus crisis","container-title":"ECF","language":"en","title":"COVID-19 Cycling Measures Tracker","URL":"https://ecf.com/dashboard","author":[{"family":"ECF","given":""}],"accessed":{"date-parts":[["2021",7,17]]},"issued":{"date-parts":[["2020",6,12]]}}},{"id":18684,"uris":["http://zotero.org/groups/2241942/items/WGMK9XDY"],"uri":["http://zotero.org/groups/2241942/items/WGMK9XDY"],"itemData":{"id":18684,"type":"webpage","abstract":"Evaluates the effects of increasing cycling on CO2 emissions","container-title":"ECF","language":"en","title":"Cycle more often 2 cool down the planet - Quantifying CO2 savings of cycling","URL":"https://ecf.com/groups/cycle-more-often-2-cool-down-planet-quantifying-co2-savings-cycling","author":[{"family":"European Cycling Foundation","given":""}],"accessed":{"date-parts":[["2021",7,16]]},"issued":{"date-parts":[["2016",1,18]]}}},{"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EE496F">
        <w:fldChar w:fldCharType="separate"/>
      </w:r>
      <w:r w:rsidRPr="00EE496F">
        <w:rPr>
          <w:rFonts w:cs="Times New Roman"/>
        </w:rPr>
        <w:t>(ECF, 2020; European Cycling Foundation, 2016; UC Davis et al., 2015)</w:t>
      </w:r>
      <w:r w:rsidRPr="00EE496F">
        <w:fldChar w:fldCharType="end"/>
      </w:r>
      <w:r w:rsidRPr="00EE496F">
        <w:t xml:space="preserve"> which tend to have a favorable bias towards cycling and the areas reported (such as Europe) tend to have higher mode share than average. </w:t>
      </w:r>
    </w:p>
    <w:p w14:paraId="3385BC87" w14:textId="51BD5B8E" w:rsidR="006F42BA" w:rsidRDefault="006F42BA" w:rsidP="006F42BA">
      <w:r w:rsidRPr="00EE496F">
        <w:t xml:space="preserve">The pop up lanes from the global pandemic lockdowns of 2020 are still reporting data. While the number and length of pop up lanes is mostly known, the ridership data and also the ultimate fate of the lanes is still being processed. </w:t>
      </w:r>
    </w:p>
    <w:p w14:paraId="6561817C" w14:textId="0BC764E4" w:rsidR="00114206" w:rsidRPr="00955DAE" w:rsidRDefault="00114206" w:rsidP="00114206">
      <w:r w:rsidRPr="00955DAE">
        <w:t xml:space="preserve">Regarding the different </w:t>
      </w:r>
      <w:r>
        <w:t>agency levels</w:t>
      </w:r>
      <w:r w:rsidRPr="00955DAE">
        <w:t xml:space="preserve">, it was decided to address the financial impacts from a </w:t>
      </w:r>
      <w:r>
        <w:t>city</w:t>
      </w:r>
      <w:r w:rsidRPr="00955DAE">
        <w:t xml:space="preserve"> perspective. Another possible viewpoint is that of </w:t>
      </w:r>
      <w:r>
        <w:t>the individual user</w:t>
      </w:r>
      <w:r w:rsidRPr="00955DAE">
        <w:t xml:space="preserve">. In such an analysis, the costs would not be estimated by </w:t>
      </w:r>
      <w:r>
        <w:t>construction and maintenance costs of car lanes versus bicycle infrastructure</w:t>
      </w:r>
      <w:r w:rsidRPr="00955DAE">
        <w:t xml:space="preserve">; instead, </w:t>
      </w:r>
      <w:r>
        <w:t>the costs to purchase and maintain a bicycle or car and fuel</w:t>
      </w:r>
      <w:r w:rsidRPr="00955DAE">
        <w:t xml:space="preserve"> would be considered. </w:t>
      </w:r>
    </w:p>
    <w:p w14:paraId="7CAFC693" w14:textId="4A2F7BD1" w:rsidR="007C645A" w:rsidRPr="00EE496F" w:rsidRDefault="551A77D0" w:rsidP="00C07355">
      <w:pPr>
        <w:pStyle w:val="Heading1"/>
        <w:numPr>
          <w:ilvl w:val="0"/>
          <w:numId w:val="28"/>
        </w:numPr>
      </w:pPr>
      <w:bookmarkStart w:id="90" w:name="_Toc80817981"/>
      <w:r w:rsidRPr="00EE496F">
        <w:t>Results</w:t>
      </w:r>
      <w:bookmarkEnd w:id="90"/>
    </w:p>
    <w:p w14:paraId="7E39F2AB" w14:textId="79101C06" w:rsidR="00B261E0" w:rsidRPr="00EE496F" w:rsidRDefault="007C645A" w:rsidP="00C07355">
      <w:pPr>
        <w:pStyle w:val="Heading2"/>
        <w:numPr>
          <w:ilvl w:val="1"/>
          <w:numId w:val="28"/>
        </w:numPr>
      </w:pPr>
      <w:bookmarkStart w:id="91" w:name="_Toc80817982"/>
      <w:r w:rsidRPr="00EE496F">
        <w:t>Adoption</w:t>
      </w:r>
      <w:bookmarkEnd w:id="91"/>
    </w:p>
    <w:p w14:paraId="10EC0E5D" w14:textId="525C4D52" w:rsidR="0032353F" w:rsidRPr="00EE496F" w:rsidRDefault="0032353F" w:rsidP="0032353F">
      <w:pPr>
        <w:rPr>
          <w:sz w:val="20"/>
          <w:lang w:eastAsia="zh-CN"/>
        </w:rPr>
      </w:pPr>
      <w:r w:rsidRPr="00EE496F">
        <w:rPr>
          <w:lang w:eastAsia="zh-CN"/>
        </w:rPr>
        <w:t xml:space="preserve">Below are shown the world adoptions of the solution in some key years of analysis in functional units and percent for the three Project Drawdown scenarios. </w:t>
      </w:r>
    </w:p>
    <w:p w14:paraId="21183A78" w14:textId="36909553" w:rsidR="008D1491" w:rsidRPr="00EE496F" w:rsidRDefault="008D1491" w:rsidP="00EB247F">
      <w:pPr>
        <w:pStyle w:val="Caption"/>
        <w:jc w:val="center"/>
      </w:pPr>
      <w:bookmarkStart w:id="92" w:name="_Toc80818008"/>
      <w:r w:rsidRPr="00EE496F">
        <w:t xml:space="preserve">Table </w:t>
      </w:r>
      <w:r w:rsidR="00963BBF">
        <w:fldChar w:fldCharType="begin"/>
      </w:r>
      <w:r w:rsidR="00963BBF">
        <w:instrText xml:space="preserve"> STYLEREF 1 \s </w:instrText>
      </w:r>
      <w:r w:rsidR="00963BBF">
        <w:fldChar w:fldCharType="separate"/>
      </w:r>
      <w:r w:rsidR="00C03AAF" w:rsidRPr="00EE496F">
        <w:t>3</w:t>
      </w:r>
      <w:r w:rsidR="00963BBF">
        <w:fldChar w:fldCharType="end"/>
      </w:r>
      <w:r w:rsidR="00B72202" w:rsidRPr="00EE496F">
        <w:t>.</w:t>
      </w:r>
      <w:r w:rsidR="00963BBF">
        <w:fldChar w:fldCharType="begin"/>
      </w:r>
      <w:r w:rsidR="00963BBF">
        <w:instrText xml:space="preserve"> SEQ Table \* ARABIC \s 1 </w:instrText>
      </w:r>
      <w:r w:rsidR="00963BBF">
        <w:fldChar w:fldCharType="separate"/>
      </w:r>
      <w:r w:rsidR="00C03AAF" w:rsidRPr="00EE496F">
        <w:t>1</w:t>
      </w:r>
      <w:r w:rsidR="00963BBF">
        <w:fldChar w:fldCharType="end"/>
      </w:r>
      <w:r w:rsidRPr="00EE496F">
        <w:t xml:space="preserve"> </w:t>
      </w:r>
      <w:r w:rsidR="005C77F5" w:rsidRPr="00EE496F">
        <w:t xml:space="preserve">World </w:t>
      </w:r>
      <w:r w:rsidRPr="00EE496F">
        <w:t>Adoption</w:t>
      </w:r>
      <w:r w:rsidR="005C77F5" w:rsidRPr="00EE496F">
        <w:t xml:space="preserve"> of the Solution</w:t>
      </w:r>
      <w:bookmarkEnd w:id="92"/>
    </w:p>
    <w:tbl>
      <w:tblPr>
        <w:tblW w:w="8880" w:type="dxa"/>
        <w:tblLook w:val="04A0" w:firstRow="1" w:lastRow="0" w:firstColumn="1" w:lastColumn="0" w:noHBand="0" w:noVBand="1"/>
      </w:tblPr>
      <w:tblGrid>
        <w:gridCol w:w="1480"/>
        <w:gridCol w:w="1480"/>
        <w:gridCol w:w="1480"/>
        <w:gridCol w:w="1480"/>
        <w:gridCol w:w="1480"/>
        <w:gridCol w:w="1480"/>
      </w:tblGrid>
      <w:tr w:rsidR="009E1EF8" w:rsidRPr="009E1EF8" w14:paraId="48A7D7D4" w14:textId="77777777" w:rsidTr="009E1EF8">
        <w:trPr>
          <w:trHeight w:val="805"/>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79D55E2"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Solution</w:t>
            </w:r>
          </w:p>
        </w:tc>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9F4A1A3"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Units</w:t>
            </w:r>
          </w:p>
        </w:tc>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8E99838"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Current Year (2018)</w:t>
            </w:r>
          </w:p>
        </w:tc>
        <w:tc>
          <w:tcPr>
            <w:tcW w:w="4440" w:type="dxa"/>
            <w:gridSpan w:val="3"/>
            <w:tcBorders>
              <w:top w:val="single" w:sz="4" w:space="0" w:color="auto"/>
              <w:left w:val="nil"/>
              <w:bottom w:val="single" w:sz="4" w:space="0" w:color="auto"/>
              <w:right w:val="single" w:sz="4" w:space="0" w:color="auto"/>
            </w:tcBorders>
            <w:shd w:val="clear" w:color="000000" w:fill="4F81BD"/>
            <w:vAlign w:val="center"/>
            <w:hideMark/>
          </w:tcPr>
          <w:p w14:paraId="14818A6B"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World Adoption by 2050</w:t>
            </w:r>
          </w:p>
        </w:tc>
      </w:tr>
      <w:tr w:rsidR="009E1EF8" w:rsidRPr="009E1EF8" w14:paraId="0BCB6D9A" w14:textId="77777777" w:rsidTr="009E1EF8">
        <w:trPr>
          <w:trHeight w:val="31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6A0FB941" w14:textId="77777777" w:rsidR="009E1EF8" w:rsidRPr="009E1EF8" w:rsidRDefault="009E1EF8" w:rsidP="009E1EF8">
            <w:pPr>
              <w:spacing w:after="0" w:line="240" w:lineRule="auto"/>
              <w:jc w:val="left"/>
              <w:rPr>
                <w:rFonts w:eastAsia="Times New Roman" w:cs="Times New Roman"/>
                <w:b/>
                <w:bCs/>
                <w:color w:val="FFFFFF"/>
                <w:sz w:val="20"/>
                <w:szCs w:val="20"/>
                <w:lang w:eastAsia="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7842D943" w14:textId="77777777" w:rsidR="009E1EF8" w:rsidRPr="009E1EF8" w:rsidRDefault="009E1EF8" w:rsidP="009E1EF8">
            <w:pPr>
              <w:spacing w:after="0" w:line="240" w:lineRule="auto"/>
              <w:jc w:val="left"/>
              <w:rPr>
                <w:rFonts w:eastAsia="Times New Roman" w:cs="Times New Roman"/>
                <w:b/>
                <w:bCs/>
                <w:color w:val="FFFFFF"/>
                <w:sz w:val="20"/>
                <w:szCs w:val="20"/>
                <w:lang w:eastAsia="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3795D9B3" w14:textId="77777777" w:rsidR="009E1EF8" w:rsidRPr="009E1EF8" w:rsidRDefault="009E1EF8" w:rsidP="009E1EF8">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0ACD7355"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Plausible</w:t>
            </w:r>
          </w:p>
        </w:tc>
        <w:tc>
          <w:tcPr>
            <w:tcW w:w="1480" w:type="dxa"/>
            <w:tcBorders>
              <w:top w:val="nil"/>
              <w:left w:val="nil"/>
              <w:bottom w:val="single" w:sz="4" w:space="0" w:color="auto"/>
              <w:right w:val="single" w:sz="4" w:space="0" w:color="auto"/>
            </w:tcBorders>
            <w:shd w:val="clear" w:color="000000" w:fill="4F81BD"/>
            <w:vAlign w:val="center"/>
            <w:hideMark/>
          </w:tcPr>
          <w:p w14:paraId="06CE4C6A"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Drawdown</w:t>
            </w:r>
          </w:p>
        </w:tc>
        <w:tc>
          <w:tcPr>
            <w:tcW w:w="1480" w:type="dxa"/>
            <w:tcBorders>
              <w:top w:val="nil"/>
              <w:left w:val="nil"/>
              <w:bottom w:val="single" w:sz="4" w:space="0" w:color="auto"/>
              <w:right w:val="single" w:sz="4" w:space="0" w:color="auto"/>
            </w:tcBorders>
            <w:shd w:val="clear" w:color="000000" w:fill="4F81BD"/>
            <w:vAlign w:val="center"/>
            <w:hideMark/>
          </w:tcPr>
          <w:p w14:paraId="33562B64" w14:textId="77777777" w:rsidR="009E1EF8" w:rsidRPr="009E1EF8" w:rsidRDefault="009E1EF8" w:rsidP="009E1EF8">
            <w:pPr>
              <w:spacing w:after="0" w:line="240" w:lineRule="auto"/>
              <w:jc w:val="center"/>
              <w:rPr>
                <w:rFonts w:eastAsia="Times New Roman" w:cs="Times New Roman"/>
                <w:b/>
                <w:bCs/>
                <w:color w:val="FFFFFF"/>
                <w:sz w:val="20"/>
                <w:szCs w:val="20"/>
                <w:lang w:eastAsia="en-US"/>
              </w:rPr>
            </w:pPr>
            <w:r w:rsidRPr="009E1EF8">
              <w:rPr>
                <w:rFonts w:eastAsia="Times New Roman" w:cs="Times New Roman"/>
                <w:b/>
                <w:bCs/>
                <w:color w:val="FFFFFF"/>
                <w:sz w:val="20"/>
                <w:szCs w:val="20"/>
                <w:lang w:eastAsia="en-US"/>
              </w:rPr>
              <w:t>Optimum</w:t>
            </w:r>
          </w:p>
        </w:tc>
      </w:tr>
      <w:tr w:rsidR="009E1EF8" w:rsidRPr="009E1EF8" w14:paraId="7619D5B2" w14:textId="77777777" w:rsidTr="009E1EF8">
        <w:trPr>
          <w:trHeight w:val="525"/>
        </w:trPr>
        <w:tc>
          <w:tcPr>
            <w:tcW w:w="1480" w:type="dxa"/>
            <w:vMerge w:val="restart"/>
            <w:tcBorders>
              <w:top w:val="nil"/>
              <w:left w:val="single" w:sz="4" w:space="0" w:color="auto"/>
              <w:bottom w:val="single" w:sz="4" w:space="0" w:color="000000"/>
              <w:right w:val="single" w:sz="4" w:space="0" w:color="auto"/>
            </w:tcBorders>
            <w:shd w:val="clear" w:color="auto" w:fill="auto"/>
            <w:vAlign w:val="center"/>
            <w:hideMark/>
          </w:tcPr>
          <w:p w14:paraId="1638715C"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Bike Infrastructure</w:t>
            </w:r>
          </w:p>
        </w:tc>
        <w:tc>
          <w:tcPr>
            <w:tcW w:w="1480" w:type="dxa"/>
            <w:tcBorders>
              <w:top w:val="nil"/>
              <w:left w:val="nil"/>
              <w:bottom w:val="single" w:sz="4" w:space="0" w:color="auto"/>
              <w:right w:val="single" w:sz="4" w:space="0" w:color="auto"/>
            </w:tcBorders>
            <w:shd w:val="clear" w:color="auto" w:fill="auto"/>
            <w:vAlign w:val="center"/>
            <w:hideMark/>
          </w:tcPr>
          <w:p w14:paraId="0E6183AF"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billion passenger-km</w:t>
            </w:r>
          </w:p>
        </w:tc>
        <w:tc>
          <w:tcPr>
            <w:tcW w:w="1480" w:type="dxa"/>
            <w:tcBorders>
              <w:top w:val="nil"/>
              <w:left w:val="nil"/>
              <w:bottom w:val="single" w:sz="4" w:space="0" w:color="auto"/>
              <w:right w:val="single" w:sz="4" w:space="0" w:color="auto"/>
            </w:tcBorders>
            <w:shd w:val="clear" w:color="auto" w:fill="auto"/>
            <w:vAlign w:val="center"/>
            <w:hideMark/>
          </w:tcPr>
          <w:p w14:paraId="4E0578F6"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779.00</w:t>
            </w:r>
          </w:p>
        </w:tc>
        <w:tc>
          <w:tcPr>
            <w:tcW w:w="1480" w:type="dxa"/>
            <w:tcBorders>
              <w:top w:val="nil"/>
              <w:left w:val="nil"/>
              <w:bottom w:val="single" w:sz="4" w:space="0" w:color="auto"/>
              <w:right w:val="single" w:sz="4" w:space="0" w:color="auto"/>
            </w:tcBorders>
            <w:shd w:val="clear" w:color="auto" w:fill="auto"/>
            <w:vAlign w:val="center"/>
            <w:hideMark/>
          </w:tcPr>
          <w:p w14:paraId="42FE4B89"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2,592.41</w:t>
            </w:r>
          </w:p>
        </w:tc>
        <w:tc>
          <w:tcPr>
            <w:tcW w:w="1480" w:type="dxa"/>
            <w:tcBorders>
              <w:top w:val="nil"/>
              <w:left w:val="nil"/>
              <w:bottom w:val="single" w:sz="4" w:space="0" w:color="auto"/>
              <w:right w:val="single" w:sz="4" w:space="0" w:color="auto"/>
            </w:tcBorders>
            <w:shd w:val="clear" w:color="auto" w:fill="auto"/>
            <w:vAlign w:val="center"/>
            <w:hideMark/>
          </w:tcPr>
          <w:p w14:paraId="30A49C44"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3,038.84</w:t>
            </w:r>
          </w:p>
        </w:tc>
        <w:tc>
          <w:tcPr>
            <w:tcW w:w="1480" w:type="dxa"/>
            <w:tcBorders>
              <w:top w:val="nil"/>
              <w:left w:val="nil"/>
              <w:bottom w:val="single" w:sz="4" w:space="0" w:color="auto"/>
              <w:right w:val="single" w:sz="4" w:space="0" w:color="auto"/>
            </w:tcBorders>
            <w:shd w:val="clear" w:color="auto" w:fill="auto"/>
            <w:vAlign w:val="center"/>
            <w:hideMark/>
          </w:tcPr>
          <w:p w14:paraId="360B99D8"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5,069.27</w:t>
            </w:r>
          </w:p>
        </w:tc>
      </w:tr>
      <w:tr w:rsidR="009E1EF8" w:rsidRPr="009E1EF8" w14:paraId="25C50D5A" w14:textId="77777777" w:rsidTr="009E1EF8">
        <w:trPr>
          <w:trHeight w:val="315"/>
        </w:trPr>
        <w:tc>
          <w:tcPr>
            <w:tcW w:w="1480" w:type="dxa"/>
            <w:vMerge/>
            <w:tcBorders>
              <w:top w:val="nil"/>
              <w:left w:val="single" w:sz="4" w:space="0" w:color="auto"/>
              <w:bottom w:val="single" w:sz="4" w:space="0" w:color="000000"/>
              <w:right w:val="single" w:sz="4" w:space="0" w:color="auto"/>
            </w:tcBorders>
            <w:vAlign w:val="center"/>
            <w:hideMark/>
          </w:tcPr>
          <w:p w14:paraId="582812E3" w14:textId="77777777" w:rsidR="009E1EF8" w:rsidRPr="009E1EF8" w:rsidRDefault="009E1EF8" w:rsidP="009E1EF8">
            <w:pPr>
              <w:spacing w:after="0" w:line="240" w:lineRule="auto"/>
              <w:jc w:val="left"/>
              <w:rPr>
                <w:rFonts w:eastAsia="Times New Roman" w:cs="Times New Roman"/>
                <w:color w:val="000000"/>
                <w:sz w:val="20"/>
                <w:szCs w:val="20"/>
                <w:lang w:eastAsia="en-US"/>
              </w:rPr>
            </w:pPr>
          </w:p>
        </w:tc>
        <w:tc>
          <w:tcPr>
            <w:tcW w:w="1480" w:type="dxa"/>
            <w:tcBorders>
              <w:top w:val="nil"/>
              <w:left w:val="nil"/>
              <w:bottom w:val="single" w:sz="4" w:space="0" w:color="auto"/>
              <w:right w:val="single" w:sz="4" w:space="0" w:color="auto"/>
            </w:tcBorders>
            <w:shd w:val="clear" w:color="auto" w:fill="auto"/>
            <w:vAlign w:val="center"/>
            <w:hideMark/>
          </w:tcPr>
          <w:p w14:paraId="146966A9" w14:textId="77777777" w:rsidR="009E1EF8" w:rsidRPr="009E1EF8" w:rsidRDefault="009E1EF8" w:rsidP="009E1EF8">
            <w:pPr>
              <w:spacing w:after="0" w:line="240" w:lineRule="auto"/>
              <w:jc w:val="center"/>
              <w:rPr>
                <w:rFonts w:eastAsia="Times New Roman" w:cs="Times New Roman"/>
                <w:i/>
                <w:iCs/>
                <w:color w:val="000000"/>
                <w:sz w:val="20"/>
                <w:szCs w:val="20"/>
                <w:lang w:eastAsia="en-US"/>
              </w:rPr>
            </w:pPr>
            <w:r w:rsidRPr="009E1EF8">
              <w:rPr>
                <w:rFonts w:eastAsia="Times New Roman" w:cs="Times New Roman"/>
                <w:i/>
                <w:iCs/>
                <w:color w:val="000000"/>
                <w:sz w:val="20"/>
                <w:szCs w:val="20"/>
                <w:lang w:eastAsia="en-US"/>
              </w:rPr>
              <w:t>(% Market)</w:t>
            </w:r>
          </w:p>
        </w:tc>
        <w:tc>
          <w:tcPr>
            <w:tcW w:w="1480" w:type="dxa"/>
            <w:tcBorders>
              <w:top w:val="nil"/>
              <w:left w:val="nil"/>
              <w:bottom w:val="single" w:sz="4" w:space="0" w:color="auto"/>
              <w:right w:val="single" w:sz="4" w:space="0" w:color="auto"/>
            </w:tcBorders>
            <w:shd w:val="clear" w:color="auto" w:fill="auto"/>
            <w:vAlign w:val="center"/>
            <w:hideMark/>
          </w:tcPr>
          <w:p w14:paraId="2A940CDB"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2.6%</w:t>
            </w:r>
          </w:p>
        </w:tc>
        <w:tc>
          <w:tcPr>
            <w:tcW w:w="1480" w:type="dxa"/>
            <w:tcBorders>
              <w:top w:val="nil"/>
              <w:left w:val="nil"/>
              <w:bottom w:val="single" w:sz="4" w:space="0" w:color="auto"/>
              <w:right w:val="single" w:sz="4" w:space="0" w:color="auto"/>
            </w:tcBorders>
            <w:shd w:val="clear" w:color="auto" w:fill="auto"/>
            <w:vAlign w:val="center"/>
            <w:hideMark/>
          </w:tcPr>
          <w:p w14:paraId="0CBDEE86"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5.0%</w:t>
            </w:r>
          </w:p>
        </w:tc>
        <w:tc>
          <w:tcPr>
            <w:tcW w:w="1480" w:type="dxa"/>
            <w:tcBorders>
              <w:top w:val="nil"/>
              <w:left w:val="nil"/>
              <w:bottom w:val="single" w:sz="4" w:space="0" w:color="auto"/>
              <w:right w:val="single" w:sz="4" w:space="0" w:color="auto"/>
            </w:tcBorders>
            <w:shd w:val="clear" w:color="auto" w:fill="auto"/>
            <w:vAlign w:val="center"/>
            <w:hideMark/>
          </w:tcPr>
          <w:p w14:paraId="6D7450A9"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6.0%</w:t>
            </w:r>
          </w:p>
        </w:tc>
        <w:tc>
          <w:tcPr>
            <w:tcW w:w="1480" w:type="dxa"/>
            <w:tcBorders>
              <w:top w:val="nil"/>
              <w:left w:val="nil"/>
              <w:bottom w:val="single" w:sz="4" w:space="0" w:color="auto"/>
              <w:right w:val="single" w:sz="4" w:space="0" w:color="auto"/>
            </w:tcBorders>
            <w:shd w:val="clear" w:color="auto" w:fill="auto"/>
            <w:vAlign w:val="center"/>
            <w:hideMark/>
          </w:tcPr>
          <w:p w14:paraId="22475643" w14:textId="77777777" w:rsidR="009E1EF8" w:rsidRPr="009E1EF8" w:rsidRDefault="009E1EF8" w:rsidP="009E1EF8">
            <w:pPr>
              <w:spacing w:after="0" w:line="240" w:lineRule="auto"/>
              <w:jc w:val="center"/>
              <w:rPr>
                <w:rFonts w:eastAsia="Times New Roman" w:cs="Times New Roman"/>
                <w:color w:val="000000"/>
                <w:sz w:val="20"/>
                <w:szCs w:val="20"/>
                <w:lang w:eastAsia="en-US"/>
              </w:rPr>
            </w:pPr>
            <w:r w:rsidRPr="009E1EF8">
              <w:rPr>
                <w:rFonts w:eastAsia="Times New Roman" w:cs="Times New Roman"/>
                <w:color w:val="000000"/>
                <w:sz w:val="20"/>
                <w:szCs w:val="20"/>
                <w:lang w:eastAsia="en-US"/>
              </w:rPr>
              <w:t>10.0%</w:t>
            </w:r>
          </w:p>
        </w:tc>
      </w:tr>
    </w:tbl>
    <w:p w14:paraId="2AB38D2C" w14:textId="77777777" w:rsidR="00762877" w:rsidRPr="00EE496F" w:rsidRDefault="00762877" w:rsidP="00EB247F">
      <w:pPr>
        <w:spacing w:after="0"/>
        <w:jc w:val="center"/>
        <w:rPr>
          <w:rFonts w:cstheme="minorHAnsi"/>
          <w:b/>
          <w:bCs/>
          <w:i/>
        </w:rPr>
      </w:pPr>
    </w:p>
    <w:p w14:paraId="0D817E1E" w14:textId="77777777" w:rsidR="0032353F" w:rsidRPr="00EE496F" w:rsidRDefault="0032353F" w:rsidP="00EB247F">
      <w:pPr>
        <w:pStyle w:val="Caption"/>
        <w:jc w:val="center"/>
      </w:pPr>
    </w:p>
    <w:p w14:paraId="7A2926D4" w14:textId="03BF96CE" w:rsidR="003A7929" w:rsidRPr="00EE496F" w:rsidRDefault="009E1EF8" w:rsidP="00EB247F">
      <w:pPr>
        <w:pStyle w:val="Caption"/>
        <w:jc w:val="center"/>
      </w:pPr>
      <w:r w:rsidRPr="00EE496F">
        <w:rPr>
          <w:noProof/>
        </w:rPr>
        <w:drawing>
          <wp:inline distT="0" distB="0" distL="0" distR="0" wp14:anchorId="68091747" wp14:editId="16623C51">
            <wp:extent cx="4780110" cy="4241925"/>
            <wp:effectExtent l="0" t="0" r="1905" b="6350"/>
            <wp:docPr id="3" name="Chart 3">
              <a:extLst xmlns:a="http://schemas.openxmlformats.org/drawingml/2006/main">
                <a:ext uri="{FF2B5EF4-FFF2-40B4-BE49-F238E27FC236}">
                  <a16:creationId xmlns:a16="http://schemas.microsoft.com/office/drawing/2014/main" id="{00000000-0008-0000-06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67E303A" w14:textId="03C897EC" w:rsidR="00762877" w:rsidRPr="00EE496F" w:rsidRDefault="00977F6D" w:rsidP="005C77F5">
      <w:pPr>
        <w:pStyle w:val="Caption"/>
        <w:jc w:val="center"/>
        <w:rPr>
          <w:b/>
          <w:bCs/>
          <w:i w:val="0"/>
          <w:iCs w:val="0"/>
        </w:rPr>
      </w:pPr>
      <w:bookmarkStart w:id="93" w:name="_Toc80817995"/>
      <w:r w:rsidRPr="00EE496F">
        <w:t xml:space="preserve">Figure </w:t>
      </w:r>
      <w:r w:rsidR="00963BBF">
        <w:fldChar w:fldCharType="begin"/>
      </w:r>
      <w:r w:rsidR="00963BBF">
        <w:instrText xml:space="preserve"> STYLEREF 1 \s </w:instrText>
      </w:r>
      <w:r w:rsidR="00963BBF">
        <w:fldChar w:fldCharType="separate"/>
      </w:r>
      <w:r w:rsidR="00C03AAF" w:rsidRPr="00EE496F">
        <w:t>3</w:t>
      </w:r>
      <w:r w:rsidR="00963BBF">
        <w:fldChar w:fldCharType="end"/>
      </w:r>
      <w:r w:rsidR="00135196" w:rsidRPr="00EE496F">
        <w:t>.</w:t>
      </w:r>
      <w:r w:rsidR="00963BBF">
        <w:fldChar w:fldCharType="begin"/>
      </w:r>
      <w:r w:rsidR="00963BBF">
        <w:instrText xml:space="preserve"> SEQ Figure \* ARABIC \s 1 </w:instrText>
      </w:r>
      <w:r w:rsidR="00963BBF">
        <w:fldChar w:fldCharType="separate"/>
      </w:r>
      <w:r w:rsidR="00C03AAF" w:rsidRPr="00EE496F">
        <w:t>1</w:t>
      </w:r>
      <w:r w:rsidR="00963BBF">
        <w:fldChar w:fldCharType="end"/>
      </w:r>
      <w:r w:rsidRPr="00EE496F">
        <w:t xml:space="preserve"> </w:t>
      </w:r>
      <w:r w:rsidR="00807D37" w:rsidRPr="00EE496F">
        <w:t xml:space="preserve">World Annual </w:t>
      </w:r>
      <w:r w:rsidRPr="00EE496F">
        <w:t>Adoption 2020-2050</w:t>
      </w:r>
      <w:r w:rsidR="00360D12" w:rsidRPr="00EE496F">
        <w:t xml:space="preserve"> in Billion Pkm</w:t>
      </w:r>
      <w:bookmarkEnd w:id="93"/>
    </w:p>
    <w:p w14:paraId="1A43A1CE" w14:textId="26CA7B1A" w:rsidR="00360D12" w:rsidRPr="00EE496F" w:rsidRDefault="00360D12" w:rsidP="00360D12">
      <w:pPr>
        <w:jc w:val="center"/>
      </w:pPr>
    </w:p>
    <w:p w14:paraId="6B6F22E7" w14:textId="5578E706" w:rsidR="003A7929" w:rsidRPr="00EE496F" w:rsidRDefault="551A77D0" w:rsidP="00C07355">
      <w:pPr>
        <w:pStyle w:val="Heading2"/>
        <w:numPr>
          <w:ilvl w:val="1"/>
          <w:numId w:val="28"/>
        </w:numPr>
      </w:pPr>
      <w:bookmarkStart w:id="94" w:name="_Toc80817983"/>
      <w:r w:rsidRPr="00EE496F">
        <w:t>Climate Impacts</w:t>
      </w:r>
      <w:bookmarkEnd w:id="94"/>
    </w:p>
    <w:p w14:paraId="61041E32" w14:textId="3038419D" w:rsidR="0032353F" w:rsidRPr="00EE496F" w:rsidRDefault="0032353F" w:rsidP="0032353F">
      <w:r w:rsidRPr="00EE496F">
        <w:t xml:space="preserve">Below are the emissions results of the analysis for each scenario which include total emissions reduction, atmospheric concentration changes, and sequestration where relevant. For a detailed explanation of each result, please see the </w:t>
      </w:r>
      <w:r w:rsidR="00CE265A" w:rsidRPr="00EE496F">
        <w:fldChar w:fldCharType="begin"/>
      </w:r>
      <w:r w:rsidR="00CE265A" w:rsidRPr="00EE496F">
        <w:instrText xml:space="preserve"> REF _Ref345080 \h </w:instrText>
      </w:r>
      <w:r w:rsidR="00CE265A" w:rsidRPr="00EE496F">
        <w:fldChar w:fldCharType="separate"/>
      </w:r>
      <w:r w:rsidR="00C03AAF" w:rsidRPr="00EE496F">
        <w:t>Glossary</w:t>
      </w:r>
      <w:r w:rsidR="00CE265A" w:rsidRPr="00EE496F">
        <w:fldChar w:fldCharType="end"/>
      </w:r>
      <w:r w:rsidR="00CE265A" w:rsidRPr="00EE496F">
        <w:t xml:space="preserve"> </w:t>
      </w:r>
      <w:r w:rsidRPr="00EE496F">
        <w:t xml:space="preserve">(Section </w:t>
      </w:r>
      <w:r w:rsidR="00135196" w:rsidRPr="00EE496F">
        <w:fldChar w:fldCharType="begin"/>
      </w:r>
      <w:r w:rsidR="00135196" w:rsidRPr="00EE496F">
        <w:instrText xml:space="preserve"> REF _Ref345080 \r \h </w:instrText>
      </w:r>
      <w:r w:rsidR="00135196" w:rsidRPr="00EE496F">
        <w:fldChar w:fldCharType="separate"/>
      </w:r>
      <w:r w:rsidR="00C03AAF" w:rsidRPr="00EE496F">
        <w:t>6</w:t>
      </w:r>
      <w:r w:rsidR="00135196" w:rsidRPr="00EE496F">
        <w:fldChar w:fldCharType="end"/>
      </w:r>
      <w:r w:rsidRPr="00EE496F">
        <w:t>).</w:t>
      </w:r>
    </w:p>
    <w:p w14:paraId="52E48BE0" w14:textId="77777777" w:rsidR="00B261E0" w:rsidRPr="00EE496F" w:rsidRDefault="00B261E0" w:rsidP="00EB247F">
      <w:pPr>
        <w:spacing w:after="0"/>
        <w:rPr>
          <w:rFonts w:cstheme="minorHAnsi"/>
          <w:b/>
          <w:bCs/>
          <w:i/>
        </w:rPr>
      </w:pPr>
    </w:p>
    <w:p w14:paraId="4DA2B4CB" w14:textId="6918E8F3" w:rsidR="00762877" w:rsidRPr="00EE496F" w:rsidRDefault="0066753A" w:rsidP="00EB247F">
      <w:pPr>
        <w:pStyle w:val="Caption"/>
        <w:jc w:val="center"/>
        <w:rPr>
          <w:rFonts w:eastAsia="Times New Roman" w:cs="Times New Roman"/>
          <w:sz w:val="24"/>
          <w:szCs w:val="24"/>
          <w:lang w:eastAsia="zh-CN"/>
        </w:rPr>
      </w:pPr>
      <w:bookmarkStart w:id="95" w:name="_Toc80818009"/>
      <w:r w:rsidRPr="00EE496F">
        <w:t xml:space="preserve">Table </w:t>
      </w:r>
      <w:r w:rsidR="00963BBF">
        <w:fldChar w:fldCharType="begin"/>
      </w:r>
      <w:r w:rsidR="00963BBF">
        <w:instrText xml:space="preserve"> STYLEREF 1 \s </w:instrText>
      </w:r>
      <w:r w:rsidR="00963BBF">
        <w:fldChar w:fldCharType="separate"/>
      </w:r>
      <w:r w:rsidR="00C03AAF" w:rsidRPr="00EE496F">
        <w:t>3</w:t>
      </w:r>
      <w:r w:rsidR="00963BBF">
        <w:fldChar w:fldCharType="end"/>
      </w:r>
      <w:r w:rsidR="00B72202" w:rsidRPr="00EE496F">
        <w:t>.</w:t>
      </w:r>
      <w:r w:rsidR="00963BBF">
        <w:fldChar w:fldCharType="begin"/>
      </w:r>
      <w:r w:rsidR="00963BBF">
        <w:instrText xml:space="preserve"> SEQ Table \* ARABIC \s 1 </w:instrText>
      </w:r>
      <w:r w:rsidR="00963BBF">
        <w:fldChar w:fldCharType="separate"/>
      </w:r>
      <w:r w:rsidR="00C03AAF" w:rsidRPr="00EE496F">
        <w:t>2</w:t>
      </w:r>
      <w:r w:rsidR="00963BBF">
        <w:fldChar w:fldCharType="end"/>
      </w:r>
      <w:r w:rsidRPr="00EE496F">
        <w:t xml:space="preserve"> Climate Impacts</w:t>
      </w:r>
      <w:bookmarkEnd w:id="95"/>
    </w:p>
    <w:p w14:paraId="43965544" w14:textId="73865B55" w:rsidR="00BB79D6" w:rsidRPr="00EE496F" w:rsidRDefault="00EE496F" w:rsidP="00EB247F">
      <w:pPr>
        <w:pStyle w:val="Caption"/>
      </w:pPr>
      <w:bookmarkStart w:id="96" w:name="_Toc524993443"/>
      <w:r w:rsidRPr="00EE496F">
        <w:rPr>
          <w:noProof/>
        </w:rPr>
        <w:drawing>
          <wp:inline distT="0" distB="0" distL="0" distR="0" wp14:anchorId="491A817C" wp14:editId="0AB8EDC5">
            <wp:extent cx="4695825" cy="160528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95825" cy="1605280"/>
                    </a:xfrm>
                    <a:prstGeom prst="rect">
                      <a:avLst/>
                    </a:prstGeom>
                    <a:noFill/>
                    <a:ln>
                      <a:noFill/>
                    </a:ln>
                  </pic:spPr>
                </pic:pic>
              </a:graphicData>
            </a:graphic>
          </wp:inline>
        </w:drawing>
      </w:r>
    </w:p>
    <w:p w14:paraId="54B5EBE5" w14:textId="7A8DF635" w:rsidR="006B675D" w:rsidRPr="00EE496F" w:rsidRDefault="00087D3B" w:rsidP="005C77F5">
      <w:r w:rsidRPr="00EE496F">
        <w:t>T</w:t>
      </w:r>
      <w:r w:rsidR="0032353F" w:rsidRPr="00EE496F">
        <w:t>he solution was</w:t>
      </w:r>
      <w:r w:rsidR="005C77F5" w:rsidRPr="00EE496F">
        <w:t xml:space="preserve"> </w:t>
      </w:r>
      <w:r w:rsidR="0032353F" w:rsidRPr="00EE496F">
        <w:t xml:space="preserve">integrated with all other </w:t>
      </w:r>
      <w:r w:rsidR="00B251A2" w:rsidRPr="00EE496F">
        <w:t xml:space="preserve">Project Drawdown </w:t>
      </w:r>
      <w:r w:rsidR="0032353F" w:rsidRPr="00EE496F">
        <w:t>solutions and</w:t>
      </w:r>
      <w:r w:rsidR="0069014F" w:rsidRPr="00EE496F">
        <w:t xml:space="preserve"> may have different emissions results</w:t>
      </w:r>
      <w:r w:rsidR="00B251A2" w:rsidRPr="00EE496F">
        <w:t xml:space="preserve"> </w:t>
      </w:r>
      <w:r w:rsidR="00926C81" w:rsidRPr="00EE496F">
        <w:t>from the models</w:t>
      </w:r>
      <w:r w:rsidR="0069014F" w:rsidRPr="00EE496F">
        <w:t xml:space="preserve">. This is due to adjustments caused by interactions among solutions that limit full adoption (such as by feedstock or demand limits) or </w:t>
      </w:r>
      <w:r w:rsidR="00B251A2" w:rsidRPr="00EE496F">
        <w:t xml:space="preserve">that </w:t>
      </w:r>
      <w:r w:rsidR="0069014F" w:rsidRPr="00EE496F">
        <w:t>limit</w:t>
      </w:r>
      <w:r w:rsidR="00B251A2" w:rsidRPr="00EE496F">
        <w:t xml:space="preserve"> </w:t>
      </w:r>
      <w:r w:rsidR="0069014F" w:rsidRPr="00EE496F">
        <w:t>the full benefit of some solutions</w:t>
      </w:r>
      <w:r w:rsidR="00B251A2" w:rsidRPr="00EE496F">
        <w:t xml:space="preserve"> (such as reduced individual </w:t>
      </w:r>
      <w:r w:rsidRPr="00EE496F">
        <w:t xml:space="preserve">solution </w:t>
      </w:r>
      <w:r w:rsidR="00B251A2" w:rsidRPr="00EE496F">
        <w:t xml:space="preserve">impact </w:t>
      </w:r>
      <w:r w:rsidRPr="00EE496F">
        <w:t>when technologies are</w:t>
      </w:r>
      <w:r w:rsidR="00B251A2" w:rsidRPr="00EE496F">
        <w:t xml:space="preserve"> combined)</w:t>
      </w:r>
      <w:r w:rsidR="0032353F" w:rsidRPr="00EE496F">
        <w:t>.</w:t>
      </w:r>
    </w:p>
    <w:p w14:paraId="524B77BF" w14:textId="227CD512" w:rsidR="00762877" w:rsidRPr="00EE496F" w:rsidRDefault="003A7929" w:rsidP="00EB247F">
      <w:pPr>
        <w:pStyle w:val="Caption"/>
        <w:jc w:val="center"/>
        <w:rPr>
          <w:rFonts w:eastAsia="Times New Roman" w:cs="Times New Roman"/>
          <w:sz w:val="24"/>
          <w:szCs w:val="24"/>
          <w:lang w:eastAsia="zh-CN"/>
        </w:rPr>
      </w:pPr>
      <w:bookmarkStart w:id="97" w:name="_Toc80818010"/>
      <w:r w:rsidRPr="00EE496F">
        <w:t xml:space="preserve">Table </w:t>
      </w:r>
      <w:r w:rsidR="00963BBF">
        <w:fldChar w:fldCharType="begin"/>
      </w:r>
      <w:r w:rsidR="00963BBF">
        <w:instrText xml:space="preserve"> STYLEREF 1 \s </w:instrText>
      </w:r>
      <w:r w:rsidR="00963BBF">
        <w:fldChar w:fldCharType="separate"/>
      </w:r>
      <w:r w:rsidR="00C03AAF" w:rsidRPr="00EE496F">
        <w:t>3</w:t>
      </w:r>
      <w:r w:rsidR="00963BBF">
        <w:fldChar w:fldCharType="end"/>
      </w:r>
      <w:r w:rsidR="00B72202" w:rsidRPr="00EE496F">
        <w:t>.</w:t>
      </w:r>
      <w:r w:rsidR="00963BBF">
        <w:fldChar w:fldCharType="begin"/>
      </w:r>
      <w:r w:rsidR="00963BBF">
        <w:instrText xml:space="preserve"> SEQ Table \* ARABIC \s 1 </w:instrText>
      </w:r>
      <w:r w:rsidR="00963BBF">
        <w:fldChar w:fldCharType="separate"/>
      </w:r>
      <w:r w:rsidR="00C03AAF" w:rsidRPr="00EE496F">
        <w:t>3</w:t>
      </w:r>
      <w:r w:rsidR="00963BBF">
        <w:fldChar w:fldCharType="end"/>
      </w:r>
      <w:r w:rsidRPr="00EE496F">
        <w:t xml:space="preserve"> Impacts on Atmospheric Concentrations of CO</w:t>
      </w:r>
      <w:r w:rsidRPr="00EE496F">
        <w:rPr>
          <w:vertAlign w:val="subscript"/>
        </w:rPr>
        <w:t>2</w:t>
      </w:r>
      <w:r w:rsidRPr="00EE496F">
        <w:t>-eq</w:t>
      </w:r>
      <w:bookmarkEnd w:id="96"/>
      <w:bookmarkEnd w:id="97"/>
    </w:p>
    <w:p w14:paraId="52077D33" w14:textId="12BE6D78" w:rsidR="003A7FE2" w:rsidRPr="00EE496F" w:rsidRDefault="009A5824" w:rsidP="00EB247F">
      <w:pPr>
        <w:pStyle w:val="Caption"/>
      </w:pPr>
      <w:r w:rsidRPr="00EE496F">
        <w:rPr>
          <w:noProof/>
        </w:rPr>
        <w:drawing>
          <wp:inline distT="0" distB="0" distL="0" distR="0" wp14:anchorId="517DC5BA" wp14:editId="2CCEC092">
            <wp:extent cx="2819400" cy="1771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19400" cy="1771650"/>
                    </a:xfrm>
                    <a:prstGeom prst="rect">
                      <a:avLst/>
                    </a:prstGeom>
                    <a:noFill/>
                    <a:ln>
                      <a:noFill/>
                    </a:ln>
                  </pic:spPr>
                </pic:pic>
              </a:graphicData>
            </a:graphic>
          </wp:inline>
        </w:drawing>
      </w:r>
    </w:p>
    <w:p w14:paraId="6DD4F749" w14:textId="77777777" w:rsidR="006B675D" w:rsidRPr="00EE496F" w:rsidRDefault="006B675D" w:rsidP="006B675D"/>
    <w:p w14:paraId="61997373" w14:textId="17F89D15" w:rsidR="003A7929" w:rsidRPr="00EE496F" w:rsidRDefault="009A5824" w:rsidP="00EB247F">
      <w:pPr>
        <w:jc w:val="center"/>
      </w:pPr>
      <w:r w:rsidRPr="00EE496F">
        <w:rPr>
          <w:noProof/>
        </w:rPr>
        <w:drawing>
          <wp:inline distT="0" distB="0" distL="0" distR="0" wp14:anchorId="37AEEC5F" wp14:editId="4CAEC5C3">
            <wp:extent cx="4741073" cy="3904768"/>
            <wp:effectExtent l="0" t="0" r="2540" b="635"/>
            <wp:docPr id="7" name="Chart 7">
              <a:extLst xmlns:a="http://schemas.openxmlformats.org/drawingml/2006/main">
                <a:ext uri="{FF2B5EF4-FFF2-40B4-BE49-F238E27FC236}">
                  <a16:creationId xmlns:a16="http://schemas.microsoft.com/office/drawing/2014/main" id="{00000000-0008-0000-06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DAEFCF6" w14:textId="06DD009A" w:rsidR="00762877" w:rsidRPr="00EE496F" w:rsidRDefault="003A7929" w:rsidP="00996E91">
      <w:pPr>
        <w:pStyle w:val="Caption"/>
        <w:jc w:val="center"/>
        <w:rPr>
          <w:rFonts w:eastAsia="Times New Roman" w:cs="Times New Roman"/>
          <w:sz w:val="24"/>
          <w:szCs w:val="24"/>
          <w:lang w:eastAsia="zh-CN"/>
        </w:rPr>
      </w:pPr>
      <w:bookmarkStart w:id="98" w:name="_Toc524993433"/>
      <w:bookmarkStart w:id="99" w:name="_Toc80817996"/>
      <w:r w:rsidRPr="00EE496F">
        <w:t xml:space="preserve">Figure </w:t>
      </w:r>
      <w:r w:rsidR="00963BBF">
        <w:fldChar w:fldCharType="begin"/>
      </w:r>
      <w:r w:rsidR="00963BBF">
        <w:instrText xml:space="preserve"> STYLEREF 1 \s </w:instrText>
      </w:r>
      <w:r w:rsidR="00963BBF">
        <w:fldChar w:fldCharType="separate"/>
      </w:r>
      <w:r w:rsidR="00C03AAF" w:rsidRPr="00EE496F">
        <w:t>3</w:t>
      </w:r>
      <w:r w:rsidR="00963BBF">
        <w:fldChar w:fldCharType="end"/>
      </w:r>
      <w:r w:rsidRPr="00EE496F">
        <w:t>.</w:t>
      </w:r>
      <w:r w:rsidR="00963BBF">
        <w:fldChar w:fldCharType="begin"/>
      </w:r>
      <w:r w:rsidR="00963BBF">
        <w:instrText xml:space="preserve"> SEQ Figure \* ARABIC \s 1 </w:instrText>
      </w:r>
      <w:r w:rsidR="00963BBF">
        <w:fldChar w:fldCharType="separate"/>
      </w:r>
      <w:r w:rsidR="00C03AAF" w:rsidRPr="00EE496F">
        <w:t>2</w:t>
      </w:r>
      <w:r w:rsidR="00963BBF">
        <w:fldChar w:fldCharType="end"/>
      </w:r>
      <w:r w:rsidRPr="00EE496F">
        <w:t xml:space="preserve"> World Annual</w:t>
      </w:r>
      <w:r w:rsidRPr="00EE496F">
        <w:rPr>
          <w:vertAlign w:val="subscript"/>
        </w:rPr>
        <w:t xml:space="preserve"> </w:t>
      </w:r>
      <w:r w:rsidRPr="00EE496F">
        <w:t>Greenhouse Gas Emissions Reduction</w:t>
      </w:r>
      <w:bookmarkEnd w:id="98"/>
      <w:bookmarkEnd w:id="99"/>
    </w:p>
    <w:p w14:paraId="66EC2EBB" w14:textId="500D3397" w:rsidR="00B261E0" w:rsidRPr="00EE496F" w:rsidRDefault="551A77D0" w:rsidP="00C07355">
      <w:pPr>
        <w:pStyle w:val="Heading2"/>
        <w:numPr>
          <w:ilvl w:val="1"/>
          <w:numId w:val="28"/>
        </w:numPr>
      </w:pPr>
      <w:bookmarkStart w:id="100" w:name="_Toc80817984"/>
      <w:r w:rsidRPr="00EE496F">
        <w:t>Financial Impacts</w:t>
      </w:r>
      <w:bookmarkEnd w:id="100"/>
    </w:p>
    <w:p w14:paraId="306213A7" w14:textId="77777777" w:rsidR="006B675D" w:rsidRPr="00EE496F" w:rsidRDefault="006B675D" w:rsidP="006B675D">
      <w:r w:rsidRPr="00EE496F">
        <w:t>Below are the financial results of the analysis for each scenario. For a detailed explanation of each result, please see the glossary.</w:t>
      </w:r>
    </w:p>
    <w:p w14:paraId="4F6C2C45" w14:textId="77777777" w:rsidR="00E14F94" w:rsidRPr="00EE496F" w:rsidRDefault="00E14F94" w:rsidP="00EB247F">
      <w:pPr>
        <w:spacing w:after="0"/>
        <w:rPr>
          <w:bCs/>
          <w:i/>
        </w:rPr>
      </w:pPr>
    </w:p>
    <w:p w14:paraId="5D986D74" w14:textId="77777777" w:rsidR="00556DCF" w:rsidRPr="00EE496F" w:rsidRDefault="00556DCF">
      <w:pPr>
        <w:spacing w:after="160" w:line="259" w:lineRule="auto"/>
        <w:jc w:val="left"/>
        <w:rPr>
          <w:i/>
          <w:iCs/>
          <w:color w:val="1F497D" w:themeColor="text2"/>
          <w:sz w:val="18"/>
          <w:szCs w:val="18"/>
        </w:rPr>
      </w:pPr>
      <w:r w:rsidRPr="00EE496F">
        <w:br w:type="page"/>
      </w:r>
    </w:p>
    <w:p w14:paraId="09347CCA" w14:textId="315F86C9" w:rsidR="00492F5E" w:rsidRPr="00EE496F" w:rsidRDefault="00492F5E" w:rsidP="00EB247F">
      <w:pPr>
        <w:pStyle w:val="Caption"/>
        <w:jc w:val="center"/>
        <w:rPr>
          <w:i w:val="0"/>
          <w:iCs w:val="0"/>
        </w:rPr>
      </w:pPr>
      <w:bookmarkStart w:id="101" w:name="_Toc80818011"/>
      <w:r w:rsidRPr="00EE496F">
        <w:t xml:space="preserve">Table </w:t>
      </w:r>
      <w:r w:rsidR="00963BBF">
        <w:fldChar w:fldCharType="begin"/>
      </w:r>
      <w:r w:rsidR="00963BBF">
        <w:instrText xml:space="preserve"> STYLEREF 1 \s </w:instrText>
      </w:r>
      <w:r w:rsidR="00963BBF">
        <w:fldChar w:fldCharType="separate"/>
      </w:r>
      <w:r w:rsidR="00C03AAF" w:rsidRPr="00EE496F">
        <w:t>3</w:t>
      </w:r>
      <w:r w:rsidR="00963BBF">
        <w:fldChar w:fldCharType="end"/>
      </w:r>
      <w:r w:rsidR="00B72202" w:rsidRPr="00EE496F">
        <w:t>.</w:t>
      </w:r>
      <w:r w:rsidR="00963BBF">
        <w:fldChar w:fldCharType="begin"/>
      </w:r>
      <w:r w:rsidR="00963BBF">
        <w:instrText xml:space="preserve"> SEQ Table \* ARABIC \s 1 </w:instrText>
      </w:r>
      <w:r w:rsidR="00963BBF">
        <w:fldChar w:fldCharType="separate"/>
      </w:r>
      <w:r w:rsidR="00C03AAF" w:rsidRPr="00EE496F">
        <w:t>4</w:t>
      </w:r>
      <w:r w:rsidR="00963BBF">
        <w:fldChar w:fldCharType="end"/>
      </w:r>
      <w:r w:rsidRPr="00EE496F">
        <w:t xml:space="preserve"> Financial Impacts</w:t>
      </w:r>
      <w:bookmarkEnd w:id="101"/>
    </w:p>
    <w:p w14:paraId="65064E23" w14:textId="71B77AF7" w:rsidR="00E8320F" w:rsidRPr="00EE496F" w:rsidRDefault="009A5824" w:rsidP="00EB247F">
      <w:pPr>
        <w:pStyle w:val="Caption"/>
      </w:pPr>
      <w:r w:rsidRPr="00EE496F">
        <w:rPr>
          <w:noProof/>
        </w:rPr>
        <w:drawing>
          <wp:inline distT="0" distB="0" distL="0" distR="0" wp14:anchorId="2644A11C" wp14:editId="49548B96">
            <wp:extent cx="5943600" cy="12553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255395"/>
                    </a:xfrm>
                    <a:prstGeom prst="rect">
                      <a:avLst/>
                    </a:prstGeom>
                    <a:noFill/>
                    <a:ln>
                      <a:noFill/>
                    </a:ln>
                  </pic:spPr>
                </pic:pic>
              </a:graphicData>
            </a:graphic>
          </wp:inline>
        </w:drawing>
      </w:r>
    </w:p>
    <w:p w14:paraId="2C06DB22" w14:textId="7A31340A" w:rsidR="006745FF" w:rsidRPr="00EE496F" w:rsidRDefault="006745FF" w:rsidP="00EB247F"/>
    <w:p w14:paraId="6039AB12" w14:textId="42E95FBA" w:rsidR="009E6074" w:rsidRPr="00EE496F" w:rsidRDefault="009A5824" w:rsidP="00EB247F">
      <w:pPr>
        <w:pStyle w:val="Caption"/>
        <w:jc w:val="center"/>
      </w:pPr>
      <w:bookmarkStart w:id="102" w:name="_Toc524993434"/>
      <w:r w:rsidRPr="00EE496F">
        <w:rPr>
          <w:noProof/>
        </w:rPr>
        <w:drawing>
          <wp:inline distT="0" distB="0" distL="0" distR="0" wp14:anchorId="0E0A2EED" wp14:editId="37B6F119">
            <wp:extent cx="4784215" cy="3905289"/>
            <wp:effectExtent l="0" t="0" r="16510" b="0"/>
            <wp:docPr id="14" name="Chart 14">
              <a:extLst xmlns:a="http://schemas.openxmlformats.org/drawingml/2006/main">
                <a:ext uri="{FF2B5EF4-FFF2-40B4-BE49-F238E27FC236}">
                  <a16:creationId xmlns:a16="http://schemas.microsoft.com/office/drawing/2014/main" id="{00000000-0008-0000-06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A2D4F95" w14:textId="69049CBF" w:rsidR="006B675D" w:rsidRPr="00EE496F" w:rsidRDefault="006B675D" w:rsidP="006B675D">
      <w:pPr>
        <w:pStyle w:val="Caption"/>
        <w:jc w:val="center"/>
      </w:pPr>
      <w:bookmarkStart w:id="103" w:name="_Ref34156695"/>
      <w:bookmarkStart w:id="104" w:name="_Toc526978707"/>
      <w:bookmarkStart w:id="105" w:name="_Toc80817997"/>
      <w:bookmarkStart w:id="106" w:name="_Toc524993435"/>
      <w:bookmarkEnd w:id="102"/>
      <w:r w:rsidRPr="00EE496F">
        <w:t xml:space="preserve">Figure </w:t>
      </w:r>
      <w:r w:rsidR="00963BBF">
        <w:fldChar w:fldCharType="begin"/>
      </w:r>
      <w:r w:rsidR="00963BBF">
        <w:instrText xml:space="preserve"> STYLEREF 1 \s </w:instrText>
      </w:r>
      <w:r w:rsidR="00963BBF">
        <w:fldChar w:fldCharType="separate"/>
      </w:r>
      <w:r w:rsidR="00C03AAF" w:rsidRPr="00EE496F">
        <w:t>3</w:t>
      </w:r>
      <w:r w:rsidR="00963BBF">
        <w:fldChar w:fldCharType="end"/>
      </w:r>
      <w:r w:rsidRPr="00EE496F">
        <w:t>.</w:t>
      </w:r>
      <w:r w:rsidR="00963BBF">
        <w:fldChar w:fldCharType="begin"/>
      </w:r>
      <w:r w:rsidR="00963BBF">
        <w:instrText xml:space="preserve"> SEQ Figure \* ARABIC \s 1 </w:instrText>
      </w:r>
      <w:r w:rsidR="00963BBF">
        <w:fldChar w:fldCharType="separate"/>
      </w:r>
      <w:r w:rsidR="00C03AAF" w:rsidRPr="00EE496F">
        <w:t>3</w:t>
      </w:r>
      <w:r w:rsidR="00963BBF">
        <w:fldChar w:fldCharType="end"/>
      </w:r>
      <w:bookmarkEnd w:id="103"/>
      <w:r w:rsidRPr="00EE496F">
        <w:t xml:space="preserve"> Net Profit Margin /Operating Costs Over Time</w:t>
      </w:r>
      <w:bookmarkEnd w:id="104"/>
      <w:bookmarkEnd w:id="105"/>
    </w:p>
    <w:p w14:paraId="638C27B6" w14:textId="0965EB19" w:rsidR="00F52595" w:rsidRPr="00EE496F" w:rsidRDefault="551A77D0" w:rsidP="00C07355">
      <w:pPr>
        <w:pStyle w:val="Heading1"/>
        <w:numPr>
          <w:ilvl w:val="0"/>
          <w:numId w:val="28"/>
        </w:numPr>
      </w:pPr>
      <w:bookmarkStart w:id="107" w:name="_Toc80817985"/>
      <w:bookmarkEnd w:id="106"/>
      <w:r w:rsidRPr="00EE496F">
        <w:t>Discussion</w:t>
      </w:r>
      <w:bookmarkEnd w:id="107"/>
    </w:p>
    <w:p w14:paraId="2BEA194E" w14:textId="7625811F" w:rsidR="0086647F" w:rsidRPr="00EE496F" w:rsidRDefault="0086647F" w:rsidP="0086647F">
      <w:pPr>
        <w:spacing w:after="240"/>
      </w:pPr>
      <w:r w:rsidRPr="00EE496F">
        <w:t>Shifting passengers to lower emission modes is a huge step towards achieving drawdown. Bicycle Infrastructure is an important solution to help with this shift. Currently it is estimated that 9.5 Gt CO</w:t>
      </w:r>
      <w:r w:rsidRPr="00EE496F">
        <w:rPr>
          <w:vertAlign w:val="subscript"/>
        </w:rPr>
        <w:t>2</w:t>
      </w:r>
      <w:r w:rsidRPr="00EE496F">
        <w:t xml:space="preserve"> eq was produced due to the transportation sector around the world in 2018 </w:t>
      </w:r>
      <w:r w:rsidRPr="00EE496F">
        <w:fldChar w:fldCharType="begin"/>
      </w:r>
      <w:r w:rsidR="00EE496F">
        <w:instrText xml:space="preserve"> ADDIN ZOTERO_ITEM CSL_CITATION {"citationID":"bPH6KZmh","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Pr="00EE496F">
        <w:fldChar w:fldCharType="separate"/>
      </w:r>
      <w:r w:rsidRPr="00EE496F">
        <w:rPr>
          <w:rFonts w:cs="Times New Roman"/>
        </w:rPr>
        <w:t>(IEA, 2018)</w:t>
      </w:r>
      <w:r w:rsidRPr="00EE496F">
        <w:fldChar w:fldCharType="end"/>
      </w:r>
      <w:r w:rsidRPr="00EE496F">
        <w:t>. The current estimates show that building bike lanes can reduce CO</w:t>
      </w:r>
      <w:r w:rsidRPr="00EE496F">
        <w:rPr>
          <w:vertAlign w:val="subscript"/>
        </w:rPr>
        <w:t>2</w:t>
      </w:r>
      <w:r w:rsidRPr="00EE496F">
        <w:t xml:space="preserve"> eq per year by 0.</w:t>
      </w:r>
      <w:r w:rsidR="00EE496F" w:rsidRPr="00EE496F">
        <w:t>18</w:t>
      </w:r>
      <w:r w:rsidRPr="00EE496F">
        <w:t xml:space="preserve"> Gt (on average for 2020-2050 in the Plausible Scenario-PDS1). The cumulative reduction total for 30 years (2020-20150) is </w:t>
      </w:r>
      <w:r w:rsidR="00EE496F" w:rsidRPr="00EE496F">
        <w:t>2.68</w:t>
      </w:r>
      <w:r w:rsidRPr="00EE496F">
        <w:t xml:space="preserve"> Gt CO</w:t>
      </w:r>
      <w:r w:rsidRPr="00EE496F">
        <w:rPr>
          <w:vertAlign w:val="subscript"/>
        </w:rPr>
        <w:t>2</w:t>
      </w:r>
      <w:r w:rsidRPr="00EE496F">
        <w:t xml:space="preserve"> eq. In more aggressive scenarios, </w:t>
      </w:r>
      <w:r w:rsidR="00EE496F" w:rsidRPr="00EE496F">
        <w:t>bicycle infrastructure</w:t>
      </w:r>
      <w:r w:rsidRPr="00EE496F">
        <w:t xml:space="preserve"> increasingly replaces car </w:t>
      </w:r>
      <w:r w:rsidR="00EE496F" w:rsidRPr="00EE496F">
        <w:t>lanes</w:t>
      </w:r>
      <w:r w:rsidR="008D3CFC">
        <w:t>, other dedicated infrastructure is constructed</w:t>
      </w:r>
      <w:r w:rsidRPr="00EE496F">
        <w:t xml:space="preserve"> and </w:t>
      </w:r>
      <w:r w:rsidR="00EE496F" w:rsidRPr="00EE496F">
        <w:t>using bicycles for commuting, shopping and recreation moves from a lockdown trend to a true modal switch</w:t>
      </w:r>
      <w:r w:rsidRPr="00EE496F">
        <w:t xml:space="preserve">. The decrease in car trips and increase in bicycle trips has the concomitant benefits in congestion, air quality, noise, stress, travel delay and GHG emissions. </w:t>
      </w:r>
    </w:p>
    <w:p w14:paraId="4ED97D62" w14:textId="51CAD9A0" w:rsidR="0086647F" w:rsidRPr="00EE496F" w:rsidRDefault="0086647F" w:rsidP="0086647F">
      <w:pPr>
        <w:spacing w:after="240"/>
      </w:pPr>
      <w:r w:rsidRPr="00EE496F">
        <w:t xml:space="preserve">The global pandemic that began in 2020 saw a shift towards bicycling for recreation and for replacing trips that would have been done using public transit. </w:t>
      </w:r>
      <w:r w:rsidR="00EE496F" w:rsidRPr="00EE496F">
        <w:t>B</w:t>
      </w:r>
      <w:r w:rsidRPr="00EE496F">
        <w:t xml:space="preserve">icycles </w:t>
      </w:r>
      <w:r w:rsidR="00EE496F" w:rsidRPr="00EE496F">
        <w:t xml:space="preserve">and e-bikes </w:t>
      </w:r>
      <w:r w:rsidRPr="00EE496F">
        <w:t xml:space="preserve">sold out in many places around the world and several governments began offering incentives to </w:t>
      </w:r>
      <w:r w:rsidR="00EE496F">
        <w:t>repair old bicycles</w:t>
      </w:r>
      <w:r w:rsidRPr="00EE496F">
        <w:t xml:space="preserve">. Temporary bicycle lanes popped up all over the world. Policy makers are trying to make this shift permanent </w:t>
      </w:r>
    </w:p>
    <w:p w14:paraId="08ABED59" w14:textId="7ACF0DB7" w:rsidR="0086647F" w:rsidRPr="00EE496F" w:rsidRDefault="0086647F" w:rsidP="00A87B60">
      <w:pPr>
        <w:spacing w:after="240"/>
      </w:pPr>
      <w:r w:rsidRPr="00EE496F">
        <w:t xml:space="preserve">In addition to climate impacts, </w:t>
      </w:r>
      <w:r w:rsidR="00EE496F">
        <w:t xml:space="preserve">bicycle infrastructure is cheaper to build and uses less materials than car lanes </w:t>
      </w:r>
      <w:r w:rsidR="00EE496F">
        <w:fldChar w:fldCharType="begin"/>
      </w:r>
      <w:r w:rsidR="00EE496F">
        <w:instrText xml:space="preserve"> ADDIN ZOTERO_ITEM CSL_CITATION {"citationID":"ByZ2oAzy","properties":{"formattedCitation":"(FDOT, 2020; Wisconsin DOT, 2021)","plainCitation":"(FDOT, 2020; Wisconsin DOT, 2021)","noteIndex":0},"citationItems":[{"id":18967,"uris":["http://zotero.org/groups/2241942/items/7BK3MS4P"],"uri":["http://zotero.org/groups/2241942/items/7BK3MS4P"],"itemData":{"id":18967,"type":"webpage","container-title":"FDOT","language":"en","title":"Cost Per Mile Models","URL":"https://www.fdot.gov/programmanagement/estimates/lre/costpermilemodels/cpmsummary.shtm","author":[{"family":"FDOT","given":""}],"accessed":{"date-parts":[["2021",8,23]]},"issued":{"date-parts":[["2020"]]}}},{"id":18743,"uris":["http://zotero.org/groups/2241942/items/JYQAZLIP"],"uri":["http://zotero.org/groups/2241942/items/JYQAZLIP"],"itemData":{"id":18743,"type":"webpage","title":"Facilities Development Manual","URL":"https://wisconsindot.gov/Pages/global-footer/formdocs/default.aspx","author":[{"family":"Wisconsin DOT","given":""}],"issued":{"date-parts":[["2021"]]}}}],"schema":"https://github.com/citation-style-language/schema/raw/master/csl-citation.json"} </w:instrText>
      </w:r>
      <w:r w:rsidR="00EE496F">
        <w:fldChar w:fldCharType="separate"/>
      </w:r>
      <w:r w:rsidR="00EE496F" w:rsidRPr="00EE496F">
        <w:rPr>
          <w:rFonts w:cs="Times New Roman"/>
        </w:rPr>
        <w:t>(FDOT, 2020; Wisconsin DOT, 2021)</w:t>
      </w:r>
      <w:r w:rsidR="00EE496F">
        <w:fldChar w:fldCharType="end"/>
      </w:r>
      <w:r w:rsidR="00EE496F">
        <w:t xml:space="preserve"> and is shown </w:t>
      </w:r>
      <w:r w:rsidR="00A87B60">
        <w:t xml:space="preserve">to reduce traffic and congestion. </w:t>
      </w:r>
      <w:r w:rsidRPr="00EE496F">
        <w:t xml:space="preserve">Additional benefits of </w:t>
      </w:r>
      <w:r w:rsidR="00A87B60">
        <w:t>passengers using bike lanes</w:t>
      </w:r>
      <w:r w:rsidRPr="00EE496F">
        <w:t xml:space="preserve"> include improvements to health </w:t>
      </w:r>
      <w:r w:rsidRPr="00EE496F">
        <w:fldChar w:fldCharType="begin"/>
      </w:r>
      <w:r w:rsidR="00EE496F">
        <w:instrText xml:space="preserve"> ADDIN ZOTERO_ITEM CSL_CITATION {"citationID":"Eg7AFDdm","properties":{"formattedCitation":"(de Geus et al., 2013)","plainCitation":"(de Geus et al., 2013)","noteIndex":0},"citationItems":[{"id":17995,"uris":["http://zotero.org/groups/2241942/items/2AJ2L5MZ"],"uri":["http://zotero.org/groups/2241942/items/2AJ2L5MZ"],"itemData":{"id":17995,"type":"article-journal","abstract":"Electrically assisted bicycles (EAB) as a form of transport not only offer the potential to reduce energy use and environmental impact but could also be an effective way of encouraging active living. The purpose of this study is to assess the influence of physical active commuting to work using an EAB, on physiological parameters in 20 untrained men and women. Tests were performed at three different time points over a 10-week period, including four weeks of passive (control period) and six weeks of active commuting (intervention period). ANOVA for repeated measures was used to test differences between the testing series for the most important physiological parameters: Pmax·kg(-1), V˙O2peak·kg(-1), fixed blood lactate concentration (2, 4 mmol·l(-1)). The subjects performed over a 6-week period a mean total cycling distance of 405.1±156.0 km with a weekly frequency of 4.1±1.7 days·week(-1) for men and 246.0±116.3 km with a frequency of 2.9±1.0 days·week(-1) for women. Pmax·kg(-1) significantly increased in men and women after 6 weeks of active commuting. Power output at 2 mmol·l(-1) significantly increased in women (P=0.001) but not in men (P=0.0604). Power output at 4 mmol·l(-1) significantly increased for men and women. V˙O2peak·kg(-1) did not differ. With respect to the study limitations, it is concluded that cycling to work on an EAB was effective in increasing the maximal power output and power output at 4 mmol·l(-1) in these untrained subjects. Cycling on an EAB seems to be a promising tool as a health enhancing physical activity, for those who will benefit the most in terms of health related fitness, namely the physically inactive, unfit and older people.","container-title":"European Journal of Sport Science","DOI":"10.1080/17461391.2011.606845","ISSN":"1536-7290","issue":"3","journalAbbreviation":"Eur J Sport Sci","language":"eng","note":"PMID: 23679145","page":"290-294","source":"PubMed","title":"Influence of electrically assisted cycling on physiological parameters in untrained subjects","volume":"13","author":[{"family":"Geus","given":"Bas","non-dropping-particle":"de"},{"family":"Kempenaers","given":"Farid"},{"family":"Lataire","given":"Philippe"},{"family":"Meeusen","given":"Romain"}],"issued":{"date-parts":[["2013"]]}}}],"schema":"https://github.com/citation-style-language/schema/raw/master/csl-citation.json"} </w:instrText>
      </w:r>
      <w:r w:rsidRPr="00EE496F">
        <w:fldChar w:fldCharType="separate"/>
      </w:r>
      <w:r w:rsidRPr="00EE496F">
        <w:rPr>
          <w:rFonts w:cs="Times New Roman"/>
        </w:rPr>
        <w:t>(de Geus et al., 2013)</w:t>
      </w:r>
      <w:r w:rsidRPr="00EE496F">
        <w:fldChar w:fldCharType="end"/>
      </w:r>
      <w:r w:rsidRPr="00EE496F">
        <w:t xml:space="preserve"> and positive impacts on the local economy as bike users tend to shop in their local community </w:t>
      </w:r>
      <w:r w:rsidRPr="00EE496F">
        <w:fldChar w:fldCharType="begin"/>
      </w:r>
      <w:r w:rsidR="00EE496F">
        <w:instrText xml:space="preserve"> ADDIN ZOTERO_ITEM CSL_CITATION {"citationID":"AWkmNeAN","properties":{"formattedCitation":"(Arancibia et al., 2019)","plainCitation":"(Arancibia et al., 2019)","noteIndex":0},"citationItems":[{"id":18663,"uris":["http://zotero.org/groups/2241942/items/CT3JUM3P"],"uri":["http://zotero.org/groups/2241942/items/CT3JUM3P"],"itemData":{"id":18663,"type":"article-journal","abstract":"Problem, research strategy, and findings: Bike lane projects on retail streets have proved contentious among merchant associations in North America, especially when they reduce on-street parking. A limited but growing number of studies, however, detect neutral to positive consequences for merchants following bike lane implementation. In 2016, the City of Toronto (Canada) removed 136 on-street parking spots and installed a pilot bike lane on a stretch of Bloor Street, a downtown retail corridor. Using a case–control and pre–post design, we surveyed merchants and shoppers to understand the impacts of the bike lanes on economic activities. We find no negative economic impacts associated with the bike lanes: Monthly customer spending and number of customers served by merchants both increased on Bloor Street during the pilot.Takeaway for practice: Our findings are consistent with an improving economic environment at the intervention site. Downtown retail strips may therefore be suited to tolerate bike lanes and even benefit from increased retail activity. Pre and post surveys can provide valuable insights into local economic impacts of streetscape changes affecting merchants along city streets, especially where access to sales data is limited.","container-title":"Journal of the American Planning Association","DOI":"10.1080/01944363.2019.1638816","ISSN":"0194-4363","issue":"4","note":"publisher: Routledge\n_eprint: https://doi.org/10.1080/01944363.2019.1638816","page":"463-481","source":"Taylor and Francis+NEJM","title":"Measuring the Local Economic Impacts of Replacing On-Street Parking With Bike Lanes","volume":"85","author":[{"family":"Arancibia","given":"Daniel"},{"family":"Farber","given":"Steven"},{"family":"Savan","given":"Beth"},{"family":"Verlinden","given":"Yvonne"},{"family":"Lea","given":"Nancy Smith"},{"family":"Allen","given":"Jeff"},{"family":"Vernich","given":"Lee"}],"issued":{"date-parts":[["2019",10,2]]}}}],"schema":"https://github.com/citation-style-language/schema/raw/master/csl-citation.json"} </w:instrText>
      </w:r>
      <w:r w:rsidRPr="00EE496F">
        <w:fldChar w:fldCharType="separate"/>
      </w:r>
      <w:r w:rsidRPr="00EE496F">
        <w:rPr>
          <w:rFonts w:cs="Times New Roman"/>
        </w:rPr>
        <w:t>(Arancibia et al., 2019)</w:t>
      </w:r>
      <w:r w:rsidRPr="00EE496F">
        <w:fldChar w:fldCharType="end"/>
      </w:r>
      <w:r w:rsidRPr="00EE496F">
        <w:t xml:space="preserve">. </w:t>
      </w:r>
    </w:p>
    <w:p w14:paraId="46BD3384" w14:textId="26FAEBEC" w:rsidR="0086647F" w:rsidRPr="00EE496F" w:rsidRDefault="0086647F" w:rsidP="0086647F">
      <w:pPr>
        <w:spacing w:after="240"/>
      </w:pPr>
      <w:r w:rsidRPr="00EE496F">
        <w:t xml:space="preserve">The financial results presented in </w:t>
      </w:r>
      <w:r w:rsidRPr="00EE496F">
        <w:fldChar w:fldCharType="begin"/>
      </w:r>
      <w:r w:rsidRPr="00EE496F">
        <w:instrText xml:space="preserve"> REF _Ref4178770 \h  \* MERGEFORMAT </w:instrText>
      </w:r>
      <w:r w:rsidRPr="00EE496F">
        <w:fldChar w:fldCharType="separate"/>
      </w:r>
      <w:r w:rsidRPr="00EE496F">
        <w:t>Table 3.4</w:t>
      </w:r>
      <w:r w:rsidRPr="00EE496F">
        <w:fldChar w:fldCharType="end"/>
      </w:r>
      <w:r w:rsidRPr="00EE496F">
        <w:t xml:space="preserve"> show the NPV of the </w:t>
      </w:r>
      <w:r w:rsidR="008D3CFC">
        <w:t>bicycle infrastructure</w:t>
      </w:r>
      <w:r w:rsidRPr="00EE496F">
        <w:t xml:space="preserve"> solution to be $</w:t>
      </w:r>
      <w:r w:rsidR="008D3CFC">
        <w:t>18,935</w:t>
      </w:r>
      <w:r w:rsidRPr="00EE496F">
        <w:t xml:space="preserve"> billion with a net operating savings of $</w:t>
      </w:r>
      <w:r w:rsidR="008D3CFC">
        <w:t>2,</w:t>
      </w:r>
      <w:r w:rsidRPr="00EE496F">
        <w:t>69</w:t>
      </w:r>
      <w:r w:rsidR="008D3CFC">
        <w:t>2</w:t>
      </w:r>
      <w:r w:rsidRPr="00EE496F">
        <w:t xml:space="preserve"> billion from 2020 to 2050. While </w:t>
      </w:r>
      <w:r w:rsidR="008D3CFC">
        <w:t>bicycle infrastructure</w:t>
      </w:r>
      <w:r w:rsidRPr="00EE496F">
        <w:t xml:space="preserve"> replace</w:t>
      </w:r>
      <w:r w:rsidR="008D3CFC">
        <w:t>s</w:t>
      </w:r>
      <w:r w:rsidRPr="00EE496F">
        <w:t xml:space="preserve"> </w:t>
      </w:r>
      <w:r w:rsidR="008D3CFC">
        <w:t>car lanes and some new dedicated infrastructure</w:t>
      </w:r>
      <w:r w:rsidRPr="00EE496F">
        <w:t xml:space="preserve">, </w:t>
      </w:r>
      <w:r w:rsidR="008D3CFC">
        <w:t xml:space="preserve">like </w:t>
      </w:r>
      <w:r w:rsidRPr="00EE496F">
        <w:t xml:space="preserve">GHG emission reductions, most of the cost savings comes from the </w:t>
      </w:r>
      <w:r w:rsidR="008D3CFC">
        <w:t>reduced cost to build bicycle infrastructure versus building car lanes</w:t>
      </w:r>
      <w:r w:rsidRPr="00EE496F">
        <w:t xml:space="preserve">. </w:t>
      </w:r>
      <w:r w:rsidR="008D3CFC">
        <w:t xml:space="preserve">The maintenance costs are also much lower despite the </w:t>
      </w:r>
      <w:r w:rsidR="00114206">
        <w:t xml:space="preserve">bike lanes having a higher a higher average annual use level of pkms because bicycles are less destructive than cars. </w:t>
      </w:r>
      <w:r w:rsidR="008D7EF2" w:rsidRPr="008D7EF2">
        <w:t xml:space="preserve">This cost reflected an assumption that 10 percent of new bike infrastructure would be cycle tracks, which have a much higher </w:t>
      </w:r>
      <w:r w:rsidR="008D7EF2">
        <w:t xml:space="preserve">first </w:t>
      </w:r>
      <w:r w:rsidR="008D7EF2" w:rsidRPr="008D7EF2">
        <w:t xml:space="preserve">cost than regular bike lanes, which were expected to make up the other 90 percent. </w:t>
      </w:r>
      <w:r w:rsidR="00114206">
        <w:t xml:space="preserve">Bicycle infrastructure </w:t>
      </w:r>
      <w:r w:rsidRPr="00EE496F">
        <w:t>is an easy to implement, cost-effective solution that has significant reductions in emissions</w:t>
      </w:r>
      <w:r w:rsidR="00114206">
        <w:t xml:space="preserve"> (as proven by covid pop up lanes</w:t>
      </w:r>
      <w:r w:rsidR="008D7EF2">
        <w:t>, increased number of cycle tracks and “rails to trails”</w:t>
      </w:r>
      <w:r w:rsidR="00114206">
        <w:t>)</w:t>
      </w:r>
      <w:r w:rsidRPr="00EE496F">
        <w:t>.</w:t>
      </w:r>
    </w:p>
    <w:p w14:paraId="636E3408" w14:textId="77777777" w:rsidR="0086647F" w:rsidRPr="00EE496F" w:rsidRDefault="0086647F" w:rsidP="0086647F">
      <w:pPr>
        <w:spacing w:after="240"/>
      </w:pPr>
      <w:r w:rsidRPr="00EE496F">
        <w:t xml:space="preserve">Cost savings are only accounted for in the period of analysis (2020-2050) hence the sudden drop illustrated in Figure 3.3. </w:t>
      </w:r>
    </w:p>
    <w:p w14:paraId="742AB62B" w14:textId="6174210B" w:rsidR="008D7EF2" w:rsidRPr="00B144E5" w:rsidRDefault="008D7EF2" w:rsidP="008D7EF2">
      <w:pPr>
        <w:spacing w:after="160"/>
        <w:rPr>
          <w:bCs/>
        </w:rPr>
      </w:pPr>
      <w:r>
        <w:rPr>
          <w:bCs/>
        </w:rPr>
        <w:t>Riding a bike instead of driving a car not only improves the health of the rider, but also reduces the localized particulate emissions from internal combustion engines, thus improving air quality and health outcomes for non-bike riders. Increasing bike ridership in urban centers may seem like a difficult task, and it will require concerted efforts to design infrastructure that supports all modes of transportation. However, there are significant steps in this direction taking place throughout the world. For example, the state of California, representing the world’s eighth largest economy, released a statewide transportation plan for the next 25 years. Among the goals listed in the plan are improving multimodal mobility and accessibility for all people and using complete streets strategies to expand the use and safety of bicycle facilities (Caltrans 2016). Moreover, it may be heartening to remember that private vehicles did not always dominate urban roads, and bicycles were once considered an effective and even fashionable mode of transportation. The City of Los Angeles, known today as one of the most car dependent in the world, had an exclusive bicycle highway at the beginning of the 20</w:t>
      </w:r>
      <w:r w:rsidRPr="00BF35E7">
        <w:rPr>
          <w:bCs/>
          <w:vertAlign w:val="superscript"/>
        </w:rPr>
        <w:t>th</w:t>
      </w:r>
      <w:r>
        <w:rPr>
          <w:bCs/>
        </w:rPr>
        <w:t xml:space="preserve"> century (Masters 2013). Moving away from bicycles to motorized forms of transportation was the result of changing social attitudes and deliberate efforts from city planners. A similar shift back to high bicycle ridership is happening under a reverse shift in attitudes and corresponding changes in infrastructure design practices. If this shift continues, the world will see large-scale benefits in a range of environmental, social, and economic areas. </w:t>
      </w:r>
    </w:p>
    <w:p w14:paraId="15CEF206" w14:textId="7783D95A" w:rsidR="0086647F" w:rsidRPr="00EE496F" w:rsidRDefault="0086647F" w:rsidP="0086647F">
      <w:pPr>
        <w:spacing w:after="240"/>
      </w:pPr>
      <w:r w:rsidRPr="00EE496F">
        <w:t>Some i</w:t>
      </w:r>
      <w:r w:rsidR="00114206">
        <w:t>mp</w:t>
      </w:r>
      <w:r w:rsidRPr="00EE496F">
        <w:t xml:space="preserve">rovements in the modeling could be expanding the scenarios to include the results of the achievement of </w:t>
      </w:r>
      <w:r w:rsidR="008D7EF2">
        <w:t>more</w:t>
      </w:r>
      <w:r w:rsidRPr="00EE496F">
        <w:t xml:space="preserve"> specified mode share goal</w:t>
      </w:r>
      <w:r w:rsidR="008D7EF2">
        <w:t>s</w:t>
      </w:r>
      <w:r w:rsidRPr="00EE496F">
        <w:t xml:space="preserve"> (5%</w:t>
      </w:r>
      <w:r w:rsidR="008D7EF2">
        <w:t>,</w:t>
      </w:r>
      <w:r w:rsidRPr="00EE496F">
        <w:t xml:space="preserve"> </w:t>
      </w:r>
      <w:r w:rsidR="008D7EF2">
        <w:t>7.5</w:t>
      </w:r>
      <w:r w:rsidRPr="00EE496F">
        <w:t>%</w:t>
      </w:r>
      <w:r w:rsidR="008D7EF2">
        <w:t xml:space="preserve"> or 8%</w:t>
      </w:r>
      <w:r w:rsidRPr="00EE496F">
        <w:t>) by 2050</w:t>
      </w:r>
      <w:r w:rsidR="008D7EF2">
        <w:t xml:space="preserve"> and more details on the results from the pop up lanes. </w:t>
      </w:r>
    </w:p>
    <w:p w14:paraId="319DCBD8" w14:textId="0B3A35EC" w:rsidR="006745FF" w:rsidRPr="00EE496F" w:rsidRDefault="006745FF" w:rsidP="00C07355">
      <w:pPr>
        <w:pStyle w:val="Heading2"/>
        <w:numPr>
          <w:ilvl w:val="1"/>
          <w:numId w:val="28"/>
        </w:numPr>
      </w:pPr>
      <w:bookmarkStart w:id="108" w:name="_Toc80817986"/>
      <w:r w:rsidRPr="00EE496F">
        <w:t>Limitations</w:t>
      </w:r>
      <w:bookmarkEnd w:id="108"/>
    </w:p>
    <w:p w14:paraId="788A2344" w14:textId="716D3D50" w:rsidR="009323D7" w:rsidRDefault="009323D7" w:rsidP="00247035">
      <w:r>
        <w:t xml:space="preserve">Bicycle infrastructure is an important component for decarbonizing urban passenger transportation. However, some passengers are simply unwilling to utilize bicycles and therefore bicycle infrastructure (No way, No how users) and some geographical areas have climates and terrains that are not inviting for the use of bicycle infrastructure. In some developing countries, car ownership is seen as a status symbol and using bicycle infrastructure is </w:t>
      </w:r>
      <w:r w:rsidR="00A43204">
        <w:t>not</w:t>
      </w:r>
      <w:r>
        <w:t>. These obstacles can be overcome with the right type of infrastructure matched to the place (covered bicycle infrastructure, elevated tracks etc.) and awareness campaigns and social agreements (</w:t>
      </w:r>
      <w:r w:rsidR="00A43204">
        <w:t>c</w:t>
      </w:r>
      <w:r>
        <w:t>ar shaming in the Netherlands and a specific “cool” term for bike commuters in Paris</w:t>
      </w:r>
      <w:r w:rsidR="0087322F">
        <w:t xml:space="preserve"> </w:t>
      </w:r>
      <w:r w:rsidR="0087322F" w:rsidRPr="0087322F">
        <w:t>‘vélotaf’</w:t>
      </w:r>
      <w:r>
        <w:t>).</w:t>
      </w:r>
    </w:p>
    <w:p w14:paraId="3605AAB6" w14:textId="77777777" w:rsidR="00A43204" w:rsidRPr="00955DAE" w:rsidRDefault="00A43204" w:rsidP="00A43204">
      <w:pPr>
        <w:pStyle w:val="Heading2"/>
      </w:pPr>
      <w:bookmarkStart w:id="109" w:name="_Toc72966222"/>
      <w:bookmarkStart w:id="110" w:name="_Toc80817987"/>
      <w:r w:rsidRPr="00955DAE">
        <w:t>Benchmarks</w:t>
      </w:r>
      <w:bookmarkEnd w:id="109"/>
      <w:bookmarkEnd w:id="110"/>
    </w:p>
    <w:p w14:paraId="1272D419" w14:textId="3B8B6E37" w:rsidR="00A43204" w:rsidRPr="00955DAE" w:rsidRDefault="00A43204" w:rsidP="00A43204">
      <w:r>
        <w:t>A</w:t>
      </w:r>
      <w:r w:rsidRPr="00955DAE">
        <w:t xml:space="preserve">doption data is </w:t>
      </w:r>
      <w:r>
        <w:t xml:space="preserve">not widely </w:t>
      </w:r>
      <w:r w:rsidRPr="00955DAE">
        <w:t xml:space="preserve">reported and requires adjustment for comparison. Therefore, it is difficult to find comparable (without adjustment) sources for benchmarking. Only one source reported adoption data as a percent of urban passenger travel and is benchmarked in Table 4.1. </w:t>
      </w:r>
    </w:p>
    <w:p w14:paraId="5A3F7D9A" w14:textId="77777777" w:rsidR="00A43204" w:rsidRPr="00955DAE" w:rsidRDefault="00A43204" w:rsidP="00A43204">
      <w:pPr>
        <w:pStyle w:val="Caption"/>
        <w:jc w:val="center"/>
        <w:rPr>
          <w:b/>
          <w:bCs/>
        </w:rPr>
      </w:pPr>
      <w:bookmarkStart w:id="111" w:name="_Toc524993445"/>
      <w:bookmarkStart w:id="112" w:name="_Toc72965766"/>
      <w:bookmarkStart w:id="113" w:name="_Toc80818012"/>
      <w:r w:rsidRPr="00955DAE">
        <w:t xml:space="preserve">Table </w:t>
      </w:r>
      <w:fldSimple w:instr=" STYLEREF 1 \s ">
        <w:r w:rsidRPr="00955DAE">
          <w:rPr>
            <w:cs/>
          </w:rPr>
          <w:t>‎</w:t>
        </w:r>
        <w:r w:rsidRPr="00955DAE">
          <w:t>4</w:t>
        </w:r>
      </w:fldSimple>
      <w:r w:rsidRPr="00955DAE">
        <w:t>.</w:t>
      </w:r>
      <w:fldSimple w:instr=" SEQ Table \* ARABIC \s 1 ">
        <w:r w:rsidRPr="00955DAE">
          <w:t>1</w:t>
        </w:r>
      </w:fldSimple>
      <w:r w:rsidRPr="00955DAE">
        <w:t xml:space="preserve"> Benchmarks</w:t>
      </w:r>
      <w:bookmarkEnd w:id="111"/>
      <w:bookmarkEnd w:id="112"/>
      <w:bookmarkEnd w:id="113"/>
    </w:p>
    <w:tbl>
      <w:tblPr>
        <w:tblStyle w:val="TableGrid"/>
        <w:tblW w:w="2025" w:type="pct"/>
        <w:jc w:val="center"/>
        <w:tblLook w:val="04A0" w:firstRow="1" w:lastRow="0" w:firstColumn="1" w:lastColumn="0" w:noHBand="0" w:noVBand="1"/>
      </w:tblPr>
      <w:tblGrid>
        <w:gridCol w:w="2341"/>
        <w:gridCol w:w="1446"/>
      </w:tblGrid>
      <w:tr w:rsidR="00A43204" w:rsidRPr="00955DAE" w14:paraId="4FECB774" w14:textId="77777777" w:rsidTr="006446C5">
        <w:trPr>
          <w:cantSplit/>
          <w:trHeight w:val="329"/>
          <w:tblHeader/>
          <w:jc w:val="center"/>
        </w:trPr>
        <w:tc>
          <w:tcPr>
            <w:tcW w:w="3091" w:type="pct"/>
            <w:shd w:val="clear" w:color="auto" w:fill="4F81BD" w:themeFill="accent1"/>
            <w:vAlign w:val="center"/>
          </w:tcPr>
          <w:p w14:paraId="50C25177" w14:textId="77777777" w:rsidR="00A43204" w:rsidRPr="00955DAE" w:rsidRDefault="00A43204" w:rsidP="006446C5">
            <w:pPr>
              <w:spacing w:line="240" w:lineRule="auto"/>
              <w:jc w:val="center"/>
              <w:rPr>
                <w:b/>
                <w:bCs/>
                <w:color w:val="FFFFFF" w:themeColor="background1"/>
                <w:sz w:val="20"/>
                <w:szCs w:val="20"/>
              </w:rPr>
            </w:pPr>
            <w:r w:rsidRPr="00955DAE">
              <w:rPr>
                <w:b/>
                <w:bCs/>
                <w:color w:val="FFFFFF" w:themeColor="background1"/>
                <w:sz w:val="20"/>
                <w:szCs w:val="20"/>
              </w:rPr>
              <w:t>Source and Scenario</w:t>
            </w:r>
          </w:p>
        </w:tc>
        <w:tc>
          <w:tcPr>
            <w:tcW w:w="1909" w:type="pct"/>
            <w:shd w:val="clear" w:color="auto" w:fill="4F81BD" w:themeFill="accent1"/>
            <w:vAlign w:val="center"/>
          </w:tcPr>
          <w:p w14:paraId="49BC17E0" w14:textId="77777777" w:rsidR="00A43204" w:rsidRPr="00955DAE" w:rsidRDefault="00A43204" w:rsidP="006446C5">
            <w:pPr>
              <w:spacing w:line="240" w:lineRule="auto"/>
              <w:jc w:val="center"/>
              <w:rPr>
                <w:b/>
                <w:color w:val="FFFFFF" w:themeColor="background1"/>
                <w:sz w:val="20"/>
                <w:szCs w:val="20"/>
              </w:rPr>
            </w:pPr>
            <w:r w:rsidRPr="00955DAE">
              <w:rPr>
                <w:b/>
                <w:color w:val="FFFFFF" w:themeColor="background1"/>
                <w:sz w:val="20"/>
                <w:szCs w:val="20"/>
              </w:rPr>
              <w:t>Market Share in 2050 (%)</w:t>
            </w:r>
          </w:p>
        </w:tc>
      </w:tr>
      <w:tr w:rsidR="00A43204" w:rsidRPr="00955DAE" w14:paraId="674AAEC8" w14:textId="77777777" w:rsidTr="006446C5">
        <w:trPr>
          <w:trHeight w:val="427"/>
          <w:jc w:val="center"/>
        </w:trPr>
        <w:tc>
          <w:tcPr>
            <w:tcW w:w="3091" w:type="pct"/>
            <w:vAlign w:val="center"/>
          </w:tcPr>
          <w:p w14:paraId="2443A745" w14:textId="37918FDA" w:rsidR="00A43204" w:rsidRPr="00955DAE" w:rsidRDefault="00A43204" w:rsidP="006446C5">
            <w:pPr>
              <w:spacing w:line="240" w:lineRule="auto"/>
              <w:jc w:val="center"/>
              <w:rPr>
                <w:sz w:val="20"/>
                <w:szCs w:val="20"/>
              </w:rPr>
            </w:pPr>
            <w:r>
              <w:rPr>
                <w:sz w:val="20"/>
                <w:szCs w:val="20"/>
              </w:rPr>
              <w:t>ITDP/UC Davi</w:t>
            </w:r>
            <w:r w:rsidRPr="00955DAE">
              <w:rPr>
                <w:sz w:val="20"/>
                <w:szCs w:val="20"/>
              </w:rPr>
              <w:t>s</w:t>
            </w:r>
          </w:p>
        </w:tc>
        <w:tc>
          <w:tcPr>
            <w:tcW w:w="1909" w:type="pct"/>
            <w:vAlign w:val="center"/>
          </w:tcPr>
          <w:p w14:paraId="5274D636" w14:textId="4D4C20CE" w:rsidR="00A43204" w:rsidRPr="00955DAE" w:rsidRDefault="00A43204" w:rsidP="006446C5">
            <w:pPr>
              <w:spacing w:line="240" w:lineRule="auto"/>
              <w:jc w:val="center"/>
              <w:rPr>
                <w:bCs/>
                <w:sz w:val="20"/>
                <w:szCs w:val="20"/>
              </w:rPr>
            </w:pPr>
            <w:r w:rsidRPr="00955DAE">
              <w:rPr>
                <w:bCs/>
                <w:sz w:val="20"/>
                <w:szCs w:val="20"/>
              </w:rPr>
              <w:t>7.0%</w:t>
            </w:r>
          </w:p>
        </w:tc>
      </w:tr>
      <w:tr w:rsidR="00A43204" w:rsidRPr="00955DAE" w14:paraId="2F763F10" w14:textId="77777777" w:rsidTr="006446C5">
        <w:trPr>
          <w:trHeight w:val="329"/>
          <w:jc w:val="center"/>
        </w:trPr>
        <w:tc>
          <w:tcPr>
            <w:tcW w:w="3091" w:type="pct"/>
            <w:vAlign w:val="center"/>
          </w:tcPr>
          <w:p w14:paraId="37200E57" w14:textId="77777777" w:rsidR="00A43204" w:rsidRPr="00955DAE" w:rsidRDefault="00A43204" w:rsidP="006446C5">
            <w:pPr>
              <w:spacing w:line="240" w:lineRule="auto"/>
              <w:jc w:val="center"/>
              <w:rPr>
                <w:bCs/>
                <w:sz w:val="20"/>
                <w:szCs w:val="20"/>
              </w:rPr>
            </w:pPr>
            <w:r w:rsidRPr="00955DAE">
              <w:rPr>
                <w:sz w:val="20"/>
                <w:szCs w:val="20"/>
              </w:rPr>
              <w:t>Project Drawdown – Plausible Scenario)</w:t>
            </w:r>
          </w:p>
        </w:tc>
        <w:tc>
          <w:tcPr>
            <w:tcW w:w="1909" w:type="pct"/>
            <w:vAlign w:val="center"/>
          </w:tcPr>
          <w:p w14:paraId="63D2F7B8" w14:textId="56B72A5F" w:rsidR="00A43204" w:rsidRPr="00955DAE" w:rsidRDefault="00A43204" w:rsidP="006446C5">
            <w:pPr>
              <w:spacing w:line="240" w:lineRule="auto"/>
              <w:jc w:val="center"/>
              <w:rPr>
                <w:bCs/>
                <w:sz w:val="20"/>
                <w:szCs w:val="20"/>
              </w:rPr>
            </w:pPr>
            <w:r>
              <w:rPr>
                <w:bCs/>
                <w:sz w:val="20"/>
                <w:szCs w:val="20"/>
              </w:rPr>
              <w:t>5.0</w:t>
            </w:r>
            <w:r w:rsidRPr="00955DAE">
              <w:rPr>
                <w:bCs/>
                <w:sz w:val="20"/>
                <w:szCs w:val="20"/>
              </w:rPr>
              <w:t>%</w:t>
            </w:r>
          </w:p>
        </w:tc>
      </w:tr>
      <w:tr w:rsidR="00A43204" w:rsidRPr="00955DAE" w14:paraId="00BB7949" w14:textId="77777777" w:rsidTr="006446C5">
        <w:trPr>
          <w:trHeight w:val="329"/>
          <w:jc w:val="center"/>
        </w:trPr>
        <w:tc>
          <w:tcPr>
            <w:tcW w:w="3091" w:type="pct"/>
            <w:vAlign w:val="center"/>
          </w:tcPr>
          <w:p w14:paraId="665E0DE5" w14:textId="77777777" w:rsidR="00A43204" w:rsidRPr="00955DAE" w:rsidRDefault="00A43204" w:rsidP="006446C5">
            <w:pPr>
              <w:spacing w:line="240" w:lineRule="auto"/>
              <w:jc w:val="center"/>
              <w:rPr>
                <w:sz w:val="20"/>
                <w:szCs w:val="20"/>
              </w:rPr>
            </w:pPr>
            <w:r w:rsidRPr="00955DAE">
              <w:rPr>
                <w:sz w:val="20"/>
                <w:szCs w:val="20"/>
              </w:rPr>
              <w:t xml:space="preserve">Project Drawdown – Drawdown Scenario </w:t>
            </w:r>
          </w:p>
        </w:tc>
        <w:tc>
          <w:tcPr>
            <w:tcW w:w="1909" w:type="pct"/>
            <w:vAlign w:val="center"/>
          </w:tcPr>
          <w:p w14:paraId="4147F62A" w14:textId="3E5499F6" w:rsidR="00A43204" w:rsidRPr="00955DAE" w:rsidRDefault="00A43204" w:rsidP="006446C5">
            <w:pPr>
              <w:spacing w:line="240" w:lineRule="auto"/>
              <w:jc w:val="center"/>
              <w:rPr>
                <w:bCs/>
                <w:sz w:val="20"/>
                <w:szCs w:val="20"/>
              </w:rPr>
            </w:pPr>
            <w:r>
              <w:rPr>
                <w:bCs/>
                <w:sz w:val="20"/>
                <w:szCs w:val="20"/>
              </w:rPr>
              <w:t>6.0%</w:t>
            </w:r>
          </w:p>
        </w:tc>
      </w:tr>
      <w:tr w:rsidR="00A43204" w:rsidRPr="00955DAE" w14:paraId="61D05407" w14:textId="77777777" w:rsidTr="006446C5">
        <w:trPr>
          <w:trHeight w:val="329"/>
          <w:jc w:val="center"/>
        </w:trPr>
        <w:tc>
          <w:tcPr>
            <w:tcW w:w="3091" w:type="pct"/>
            <w:vAlign w:val="center"/>
          </w:tcPr>
          <w:p w14:paraId="332898B2" w14:textId="77777777" w:rsidR="00A43204" w:rsidRPr="00955DAE" w:rsidRDefault="00A43204" w:rsidP="006446C5">
            <w:pPr>
              <w:spacing w:line="240" w:lineRule="auto"/>
              <w:jc w:val="center"/>
              <w:rPr>
                <w:sz w:val="20"/>
                <w:szCs w:val="20"/>
              </w:rPr>
            </w:pPr>
            <w:r w:rsidRPr="00955DAE">
              <w:rPr>
                <w:sz w:val="20"/>
                <w:szCs w:val="20"/>
              </w:rPr>
              <w:t>Project Drawdown – Maximum Scenario</w:t>
            </w:r>
          </w:p>
        </w:tc>
        <w:tc>
          <w:tcPr>
            <w:tcW w:w="1909" w:type="pct"/>
            <w:vAlign w:val="center"/>
          </w:tcPr>
          <w:p w14:paraId="3776C0D4" w14:textId="7252253F" w:rsidR="00A43204" w:rsidRPr="00955DAE" w:rsidRDefault="00A43204" w:rsidP="006446C5">
            <w:pPr>
              <w:spacing w:line="240" w:lineRule="auto"/>
              <w:jc w:val="center"/>
              <w:rPr>
                <w:bCs/>
                <w:sz w:val="20"/>
                <w:szCs w:val="20"/>
              </w:rPr>
            </w:pPr>
            <w:r>
              <w:rPr>
                <w:bCs/>
                <w:sz w:val="20"/>
                <w:szCs w:val="20"/>
              </w:rPr>
              <w:t>10</w:t>
            </w:r>
            <w:r w:rsidRPr="00955DAE">
              <w:rPr>
                <w:bCs/>
                <w:sz w:val="20"/>
                <w:szCs w:val="20"/>
              </w:rPr>
              <w:t>.0%</w:t>
            </w:r>
          </w:p>
        </w:tc>
      </w:tr>
    </w:tbl>
    <w:p w14:paraId="4B7DDB96" w14:textId="77777777" w:rsidR="009323D7" w:rsidRDefault="009323D7" w:rsidP="00247035"/>
    <w:p w14:paraId="7454D80C" w14:textId="2D416922" w:rsidR="00434F61" w:rsidRPr="00EE496F" w:rsidRDefault="551A77D0" w:rsidP="00C07355">
      <w:pPr>
        <w:pStyle w:val="Heading1"/>
        <w:numPr>
          <w:ilvl w:val="0"/>
          <w:numId w:val="28"/>
        </w:numPr>
      </w:pPr>
      <w:bookmarkStart w:id="114" w:name="_Toc80817988"/>
      <w:r w:rsidRPr="00EE496F">
        <w:t>References</w:t>
      </w:r>
      <w:bookmarkEnd w:id="114"/>
    </w:p>
    <w:p w14:paraId="036124FA" w14:textId="77777777" w:rsidR="00266935" w:rsidRDefault="00F50537" w:rsidP="00266935">
      <w:pPr>
        <w:pStyle w:val="Bibliography"/>
      </w:pPr>
      <w:r w:rsidRPr="00EE496F">
        <w:rPr>
          <w:rFonts w:cs="Arial"/>
          <w:color w:val="000000" w:themeColor="text1"/>
          <w:shd w:val="clear" w:color="auto" w:fill="FFFFFF"/>
        </w:rPr>
        <w:t xml:space="preserve">Agatz, </w:t>
      </w:r>
      <w:r w:rsidR="009A5824" w:rsidRPr="00EE496F">
        <w:rPr>
          <w:rFonts w:cs="Arial"/>
          <w:color w:val="000000" w:themeColor="text1"/>
          <w:shd w:val="clear" w:color="auto" w:fill="FFFFFF"/>
        </w:rPr>
        <w:fldChar w:fldCharType="begin"/>
      </w:r>
      <w:r w:rsidR="00266935">
        <w:rPr>
          <w:rFonts w:cs="Arial"/>
          <w:color w:val="000000" w:themeColor="text1"/>
          <w:shd w:val="clear" w:color="auto" w:fill="FFFFFF"/>
        </w:rPr>
        <w:instrText xml:space="preserve"> ADDIN ZOTERO_BIBL {"uncited":[],"omitted":[],"custom":[]} CSL_BIBLIOGRAPHY </w:instrText>
      </w:r>
      <w:r w:rsidR="009A5824" w:rsidRPr="00EE496F">
        <w:rPr>
          <w:rFonts w:cs="Arial"/>
          <w:color w:val="000000" w:themeColor="text1"/>
          <w:shd w:val="clear" w:color="auto" w:fill="FFFFFF"/>
        </w:rPr>
        <w:fldChar w:fldCharType="separate"/>
      </w:r>
      <w:r w:rsidR="00266935">
        <w:t xml:space="preserve">Arancibia, D., Farber, S., Savan, B., Verlinden, Y., Lea, N. S., Allen, J., &amp; Vernich, L. (2019). Measuring the Local Economic Impacts of Replacing On-Street Parking With Bike Lanes. </w:t>
      </w:r>
      <w:r w:rsidR="00266935">
        <w:rPr>
          <w:i/>
          <w:iCs/>
        </w:rPr>
        <w:t>Journal of the American Planning Association</w:t>
      </w:r>
      <w:r w:rsidR="00266935">
        <w:t xml:space="preserve">, </w:t>
      </w:r>
      <w:r w:rsidR="00266935">
        <w:rPr>
          <w:i/>
          <w:iCs/>
        </w:rPr>
        <w:t>85</w:t>
      </w:r>
      <w:r w:rsidR="00266935">
        <w:t>(4), 463–481. https://doi.org/10.1080/01944363.2019.1638816</w:t>
      </w:r>
    </w:p>
    <w:p w14:paraId="40D43801" w14:textId="77777777" w:rsidR="00266935" w:rsidRDefault="00266935" w:rsidP="00266935">
      <w:pPr>
        <w:pStyle w:val="Bibliography"/>
      </w:pPr>
      <w:r>
        <w:t xml:space="preserve">ARTBA. (2019). Scope &amp; Conditions Building Transportation Infrastructure Funding, Financing &amp; Costs Environment. </w:t>
      </w:r>
      <w:r>
        <w:rPr>
          <w:i/>
          <w:iCs/>
        </w:rPr>
        <w:t>The American Road &amp; Transportation Builders Association (ARTBA)</w:t>
      </w:r>
      <w:r>
        <w:t>. https://www.artba.org/about/faq/</w:t>
      </w:r>
    </w:p>
    <w:p w14:paraId="28754625" w14:textId="77777777" w:rsidR="00266935" w:rsidRDefault="00266935" w:rsidP="00266935">
      <w:pPr>
        <w:pStyle w:val="Bibliography"/>
      </w:pPr>
      <w:r>
        <w:t xml:space="preserve">Bauer, N., Mouratiadou, I., Luderer, G., Baumstark, L., Brecha, R. J., Edenhofer, O., &amp; Kriegler, E. (2013). Global fossil energy markets and climate change mitigation – an analysis with REMIND. </w:t>
      </w:r>
      <w:r>
        <w:rPr>
          <w:i/>
          <w:iCs/>
        </w:rPr>
        <w:t>Climatic Change</w:t>
      </w:r>
      <w:r>
        <w:t xml:space="preserve">, </w:t>
      </w:r>
      <w:r>
        <w:rPr>
          <w:i/>
          <w:iCs/>
        </w:rPr>
        <w:t>136</w:t>
      </w:r>
      <w:r>
        <w:t>(1), 69–82. https://doi.org/10.1007/s10584-013-0901-6</w:t>
      </w:r>
    </w:p>
    <w:p w14:paraId="3610D3BB" w14:textId="77777777" w:rsidR="00266935" w:rsidRDefault="00266935" w:rsidP="00266935">
      <w:pPr>
        <w:pStyle w:val="Bibliography"/>
      </w:pPr>
      <w:r>
        <w:t xml:space="preserve">Bongardt et al. (2013). </w:t>
      </w:r>
      <w:r>
        <w:rPr>
          <w:i/>
          <w:iCs/>
        </w:rPr>
        <w:t>Low-Carbon Land Transport: Policy Handbook</w:t>
      </w:r>
      <w:r>
        <w:t>. Routledge &amp; CRC Press. https://www.routledge.com/Low-Carbon-Land-Transport-Policy-Handbook/Bongardt-Creutzig-Huging-Sakamoto-Bakker-Gota-Bohler-Baedeker/p/book/9781849713771</w:t>
      </w:r>
    </w:p>
    <w:p w14:paraId="3E97820D" w14:textId="77777777" w:rsidR="00266935" w:rsidRDefault="00266935" w:rsidP="00266935">
      <w:pPr>
        <w:pStyle w:val="Bibliography"/>
      </w:pPr>
      <w:r>
        <w:t xml:space="preserve">Brand, C., Dons, E., Anaya-Boig, E., Avila-Palencia, I., Clark, A., de Nazelle, A., Gascon, M., Gaupp-Berghausen, M., Gerike, R., Götschi, T., Iacorossi, F., Kahlmeier, S., Laeremans, M., Nieuwenhuijsen, M. J., Pablo Orjuela, J., Racioppi, F., Raser, E., Rojas-Rueda, D., Standaert, A., … Int Panis, L. (2021). The climate change mitigation effects of daily active travel in cities. </w:t>
      </w:r>
      <w:r>
        <w:rPr>
          <w:i/>
          <w:iCs/>
        </w:rPr>
        <w:t>Transportation Research Part D: Transport and Environment</w:t>
      </w:r>
      <w:r>
        <w:t xml:space="preserve">, </w:t>
      </w:r>
      <w:r>
        <w:rPr>
          <w:i/>
          <w:iCs/>
        </w:rPr>
        <w:t>93</w:t>
      </w:r>
      <w:r>
        <w:t>, 102764. https://doi.org/10.1016/j.trd.2021.102764</w:t>
      </w:r>
    </w:p>
    <w:p w14:paraId="556513C0" w14:textId="77777777" w:rsidR="00266935" w:rsidRDefault="00266935" w:rsidP="00266935">
      <w:pPr>
        <w:pStyle w:val="Bibliography"/>
      </w:pPr>
      <w:r>
        <w:t xml:space="preserve">Buehler, R., &amp; Pucher, J. (2021). COVID-19 Impacts on Cycling, 2019–2020. </w:t>
      </w:r>
      <w:r>
        <w:rPr>
          <w:i/>
          <w:iCs/>
        </w:rPr>
        <w:t>Transport Reviews</w:t>
      </w:r>
      <w:r>
        <w:t xml:space="preserve">, </w:t>
      </w:r>
      <w:r>
        <w:rPr>
          <w:i/>
          <w:iCs/>
        </w:rPr>
        <w:t>41</w:t>
      </w:r>
      <w:r>
        <w:t>(4), 393–400. https://doi.org/10.1080/01441647.2021.1914900</w:t>
      </w:r>
    </w:p>
    <w:p w14:paraId="21B37D3A" w14:textId="77777777" w:rsidR="00266935" w:rsidRDefault="00266935" w:rsidP="00266935">
      <w:pPr>
        <w:pStyle w:val="Bibliography"/>
      </w:pPr>
      <w:r>
        <w:t xml:space="preserve">Buekers et al. (2015). </w:t>
      </w:r>
      <w:r>
        <w:rPr>
          <w:i/>
          <w:iCs/>
        </w:rPr>
        <w:t>[PDF] Health impact model for modal shift from car use to cycling or walking in Flanders: Application to two bicycle highways | Semantic Scholar</w:t>
      </w:r>
      <w:r>
        <w:t>. https://www.semanticscholar.org/paper/Health-impact-model-for-modal-shift-from-car-use-to-Buekers-Dons/7d6c08cdcba8189c239af18892c87465c05ec354</w:t>
      </w:r>
    </w:p>
    <w:p w14:paraId="7DD7D0B1" w14:textId="77777777" w:rsidR="00266935" w:rsidRDefault="00266935" w:rsidP="00266935">
      <w:pPr>
        <w:pStyle w:val="Bibliography"/>
      </w:pPr>
      <w:r>
        <w:t xml:space="preserve">Chen, P., Liu, Q., &amp; Sun, F. (2018). Bicycle parking security and built environments. </w:t>
      </w:r>
      <w:r>
        <w:rPr>
          <w:i/>
          <w:iCs/>
        </w:rPr>
        <w:t>Transportation Research Part D: Transport and Environment</w:t>
      </w:r>
      <w:r>
        <w:t xml:space="preserve">, </w:t>
      </w:r>
      <w:r>
        <w:rPr>
          <w:i/>
          <w:iCs/>
        </w:rPr>
        <w:t>62</w:t>
      </w:r>
      <w:r>
        <w:t>, 169–178. https://doi.org/10.1016/j.trd.2018.02.020</w:t>
      </w:r>
    </w:p>
    <w:p w14:paraId="5B6E0019" w14:textId="77777777" w:rsidR="00266935" w:rsidRDefault="00266935" w:rsidP="00266935">
      <w:pPr>
        <w:pStyle w:val="Bibliography"/>
      </w:pPr>
      <w:r>
        <w:t xml:space="preserve">City of Toronto. (2021). </w:t>
      </w:r>
      <w:r>
        <w:rPr>
          <w:i/>
          <w:iCs/>
        </w:rPr>
        <w:t>ActiveTO: Lessons Learned from 2020 and Next Steps for 2021</w:t>
      </w:r>
      <w:r>
        <w:t>. http://app.toronto.ca/tmmis/viewAgendaItemHistory.do?item=2021.IE20.12</w:t>
      </w:r>
    </w:p>
    <w:p w14:paraId="2606AB35" w14:textId="77777777" w:rsidR="00266935" w:rsidRDefault="00266935" w:rsidP="00266935">
      <w:pPr>
        <w:pStyle w:val="Bibliography"/>
      </w:pPr>
      <w:r>
        <w:t xml:space="preserve">de Geus, B., Kempenaers, F., Lataire, P., &amp; Meeusen, R. (2013). Influence of electrically assisted cycling on physiological parameters in untrained subjects. </w:t>
      </w:r>
      <w:r>
        <w:rPr>
          <w:i/>
          <w:iCs/>
        </w:rPr>
        <w:t>European Journal of Sport Science</w:t>
      </w:r>
      <w:r>
        <w:t xml:space="preserve">, </w:t>
      </w:r>
      <w:r>
        <w:rPr>
          <w:i/>
          <w:iCs/>
        </w:rPr>
        <w:t>13</w:t>
      </w:r>
      <w:r>
        <w:t>(3), 290–294. https://doi.org/10.1080/17461391.2011.606845</w:t>
      </w:r>
    </w:p>
    <w:p w14:paraId="68E2C7D9" w14:textId="77777777" w:rsidR="00266935" w:rsidRDefault="00266935" w:rsidP="00266935">
      <w:pPr>
        <w:pStyle w:val="Bibliography"/>
      </w:pPr>
      <w:r>
        <w:t xml:space="preserve">Dill, J., &amp; McNeil, N. (2016). Revisiting the Four Types of Cyclists: Findings from a National Survey. </w:t>
      </w:r>
      <w:r>
        <w:rPr>
          <w:i/>
          <w:iCs/>
        </w:rPr>
        <w:t>Transportation Research Record</w:t>
      </w:r>
      <w:r>
        <w:t xml:space="preserve">, </w:t>
      </w:r>
      <w:r>
        <w:rPr>
          <w:i/>
          <w:iCs/>
        </w:rPr>
        <w:t>2587</w:t>
      </w:r>
      <w:r>
        <w:t>(1), 90–99. https://doi.org/10.3141/2587-11</w:t>
      </w:r>
    </w:p>
    <w:p w14:paraId="5F19C77E" w14:textId="77777777" w:rsidR="00266935" w:rsidRDefault="00266935" w:rsidP="00266935">
      <w:pPr>
        <w:pStyle w:val="Bibliography"/>
      </w:pPr>
      <w:r>
        <w:t xml:space="preserve">ECF. (2020, June 12). </w:t>
      </w:r>
      <w:r>
        <w:rPr>
          <w:i/>
          <w:iCs/>
        </w:rPr>
        <w:t>COVID-19 Cycling Measures Tracker</w:t>
      </w:r>
      <w:r>
        <w:t>. ECF. https://ecf.com/dashboard</w:t>
      </w:r>
    </w:p>
    <w:p w14:paraId="7B0709AE" w14:textId="77777777" w:rsidR="00266935" w:rsidRDefault="00266935" w:rsidP="00266935">
      <w:pPr>
        <w:pStyle w:val="Bibliography"/>
      </w:pPr>
      <w:r>
        <w:t xml:space="preserve">Erznoznik. (2014). </w:t>
      </w:r>
      <w:r>
        <w:rPr>
          <w:i/>
          <w:iCs/>
        </w:rPr>
        <w:t>New Ways to Go: Public Investment in Cycling</w:t>
      </w:r>
      <w:r>
        <w:t>.</w:t>
      </w:r>
    </w:p>
    <w:p w14:paraId="580B6167" w14:textId="77777777" w:rsidR="00266935" w:rsidRDefault="00266935" w:rsidP="00266935">
      <w:pPr>
        <w:pStyle w:val="Bibliography"/>
      </w:pPr>
      <w:r>
        <w:t xml:space="preserve">European Cycling Foundation. (2016, January 18). </w:t>
      </w:r>
      <w:r>
        <w:rPr>
          <w:i/>
          <w:iCs/>
        </w:rPr>
        <w:t>Cycle more often 2 cool down the planet—Quantifying CO2 savings of cycling</w:t>
      </w:r>
      <w:r>
        <w:t>. ECF. https://ecf.com/groups/cycle-more-often-2-cool-down-planet-quantifying-co2-savings-cycling</w:t>
      </w:r>
    </w:p>
    <w:p w14:paraId="47A49CBC" w14:textId="77777777" w:rsidR="00266935" w:rsidRDefault="00266935" w:rsidP="00266935">
      <w:pPr>
        <w:pStyle w:val="Bibliography"/>
      </w:pPr>
      <w:r>
        <w:t xml:space="preserve">FDOT. (2020). </w:t>
      </w:r>
      <w:r>
        <w:rPr>
          <w:i/>
          <w:iCs/>
        </w:rPr>
        <w:t>Cost Per Mile Models</w:t>
      </w:r>
      <w:r>
        <w:t>. FDOT. https://www.fdot.gov/programmanagement/estimates/lre/costpermilemodels/cpmsummary.shtm</w:t>
      </w:r>
    </w:p>
    <w:p w14:paraId="111DBCDB" w14:textId="77777777" w:rsidR="00266935" w:rsidRDefault="00266935" w:rsidP="00266935">
      <w:pPr>
        <w:pStyle w:val="Bibliography"/>
      </w:pPr>
      <w:r>
        <w:t xml:space="preserve">Félix, R., Cambra, P., &amp; Moura, F. (2020). Build it and give ‘em bikes, and they will come: The effects of cycling infrastructure and bike-sharing system in Lisbon. </w:t>
      </w:r>
      <w:r>
        <w:rPr>
          <w:i/>
          <w:iCs/>
        </w:rPr>
        <w:t>Case Studies on Transport Policy</w:t>
      </w:r>
      <w:r>
        <w:t xml:space="preserve">, </w:t>
      </w:r>
      <w:r>
        <w:rPr>
          <w:i/>
          <w:iCs/>
        </w:rPr>
        <w:t>8</w:t>
      </w:r>
      <w:r>
        <w:t>(2), 672–682. https://doi.org/10.1016/j.cstp.2020.03.002</w:t>
      </w:r>
    </w:p>
    <w:p w14:paraId="3CE2C7E5" w14:textId="77777777" w:rsidR="00266935" w:rsidRDefault="00266935" w:rsidP="00266935">
      <w:pPr>
        <w:pStyle w:val="Bibliography"/>
      </w:pPr>
      <w:r>
        <w:t xml:space="preserve">Friedrichshain-Kreuzberg District Office. (2020, May 27). </w:t>
      </w:r>
      <w:r>
        <w:rPr>
          <w:i/>
          <w:iCs/>
        </w:rPr>
        <w:t>Einrichtung von pandemieresilienter Infrastruktur in Form von temporären Radverkehrsanlagen</w:t>
      </w:r>
      <w:r>
        <w:t>. https://www.berlin.de/ba-friedrichshain-kreuzberg/aktuelles/pressemitteilungen/2020/pressemitteilung.937004.php</w:t>
      </w:r>
    </w:p>
    <w:p w14:paraId="631B67B8" w14:textId="77777777" w:rsidR="00266935" w:rsidRDefault="00266935" w:rsidP="00266935">
      <w:pPr>
        <w:pStyle w:val="Bibliography"/>
      </w:pPr>
      <w:r>
        <w:t xml:space="preserve">Galatoulas, N.-F., Genikomsakis, K. N., &amp; Ioakimidis, C. S. (2020). Spatio-Temporal Trends of E-Bike Sharing System Deployment: A Review in Europe, North America and Asia. </w:t>
      </w:r>
      <w:r>
        <w:rPr>
          <w:i/>
          <w:iCs/>
        </w:rPr>
        <w:t>Sustainability</w:t>
      </w:r>
      <w:r>
        <w:t xml:space="preserve">, </w:t>
      </w:r>
      <w:r>
        <w:rPr>
          <w:i/>
          <w:iCs/>
        </w:rPr>
        <w:t>12</w:t>
      </w:r>
      <w:r>
        <w:t>(11), 4611. https://doi.org/10.3390/su12114611</w:t>
      </w:r>
    </w:p>
    <w:p w14:paraId="2D66DB48" w14:textId="77777777" w:rsidR="00266935" w:rsidRDefault="00266935" w:rsidP="00266935">
      <w:pPr>
        <w:pStyle w:val="Bibliography"/>
      </w:pPr>
      <w:r>
        <w:t xml:space="preserve">Goel, R., Goodman, A., Aldred, R., Nakamura, R., Tatah, L., Garcia, L. M. T., Zapata-Diomedi, B., Sa, T. H. de, Tiwari, G., Nazelle, A. de, Tainio, M., Buehler, R., Götschi, T., &amp; Woodcock, J. (2021). Cycling behaviour in 17 countries across 6 continents: Levels of cycling, who cycles, for what purpose, and how far? </w:t>
      </w:r>
      <w:r>
        <w:rPr>
          <w:i/>
          <w:iCs/>
        </w:rPr>
        <w:t>Transport Reviews</w:t>
      </w:r>
      <w:r>
        <w:t xml:space="preserve">, </w:t>
      </w:r>
      <w:r>
        <w:rPr>
          <w:i/>
          <w:iCs/>
        </w:rPr>
        <w:t>0</w:t>
      </w:r>
      <w:r>
        <w:t>(0), 1–24. https://doi.org/10.1080/01441647.2021.1915898</w:t>
      </w:r>
    </w:p>
    <w:p w14:paraId="5DF72009" w14:textId="77777777" w:rsidR="00266935" w:rsidRDefault="00266935" w:rsidP="00266935">
      <w:pPr>
        <w:pStyle w:val="Bibliography"/>
      </w:pPr>
      <w:r>
        <w:t xml:space="preserve">IEA. (2016). </w:t>
      </w:r>
      <w:r>
        <w:rPr>
          <w:i/>
          <w:iCs/>
        </w:rPr>
        <w:t>Energy Technology Perspectives 2016: Towards Sustainable Urban Energy Systems</w:t>
      </w:r>
      <w:r>
        <w:t>. International Energy Agency. http://www.iea.org/etp/etp2016/</w:t>
      </w:r>
    </w:p>
    <w:p w14:paraId="6C94F307" w14:textId="77777777" w:rsidR="00266935" w:rsidRDefault="00266935" w:rsidP="00266935">
      <w:pPr>
        <w:pStyle w:val="Bibliography"/>
      </w:pPr>
      <w:r>
        <w:t xml:space="preserve">IEA. (2017). </w:t>
      </w:r>
      <w:r>
        <w:rPr>
          <w:i/>
          <w:iCs/>
        </w:rPr>
        <w:t>Global EV Outlook 2017—Two million and counting</w:t>
      </w:r>
      <w:r>
        <w:t>. OECD/IEA.</w:t>
      </w:r>
    </w:p>
    <w:p w14:paraId="293C33C1" w14:textId="77777777" w:rsidR="00266935" w:rsidRDefault="00266935" w:rsidP="00266935">
      <w:pPr>
        <w:pStyle w:val="Bibliography"/>
      </w:pPr>
      <w:r>
        <w:t xml:space="preserve">IEA. (2018). </w:t>
      </w:r>
      <w:r>
        <w:rPr>
          <w:i/>
          <w:iCs/>
        </w:rPr>
        <w:t>Energy Technology Perspectives 2017</w:t>
      </w:r>
      <w:r>
        <w:t xml:space="preserve"> (p. 441).</w:t>
      </w:r>
    </w:p>
    <w:p w14:paraId="059A2F49" w14:textId="77777777" w:rsidR="00266935" w:rsidRDefault="00266935" w:rsidP="00266935">
      <w:pPr>
        <w:pStyle w:val="Bibliography"/>
      </w:pPr>
      <w:r>
        <w:t xml:space="preserve">IEA. (2020). </w:t>
      </w:r>
      <w:r>
        <w:rPr>
          <w:i/>
          <w:iCs/>
        </w:rPr>
        <w:t>Changes in transport behaviour during the Covid-19 crisis – Analysis</w:t>
      </w:r>
      <w:r>
        <w:t>. IEA. https://www.iea.org/articles/changes-in-transport-behaviour-during-the-covid-19-crisis</w:t>
      </w:r>
    </w:p>
    <w:p w14:paraId="0714B188" w14:textId="77777777" w:rsidR="00266935" w:rsidRDefault="00266935" w:rsidP="00266935">
      <w:pPr>
        <w:pStyle w:val="Bibliography"/>
      </w:pPr>
      <w:r>
        <w:t xml:space="preserve">ITF. (2020). </w:t>
      </w:r>
      <w:r>
        <w:rPr>
          <w:i/>
          <w:iCs/>
        </w:rPr>
        <w:t>Re-spacing Our Cities For Resilience</w:t>
      </w:r>
      <w:r>
        <w:t>. https://www.itf-oecd.org/sites/default/files/respacing-cities-resilience-covid-19.pdf</w:t>
      </w:r>
    </w:p>
    <w:p w14:paraId="3FEB4FC0" w14:textId="77777777" w:rsidR="00266935" w:rsidRDefault="00266935" w:rsidP="00266935">
      <w:pPr>
        <w:pStyle w:val="Bibliography"/>
      </w:pPr>
      <w:r>
        <w:t xml:space="preserve">ITF. (2021). </w:t>
      </w:r>
      <w:r>
        <w:rPr>
          <w:i/>
          <w:iCs/>
        </w:rPr>
        <w:t>ITF Transport Outlook 2021</w:t>
      </w:r>
      <w:r>
        <w:t>. https://www.oecd.org/regional/itf-transport-outlook-25202367.htm</w:t>
      </w:r>
    </w:p>
    <w:p w14:paraId="415F4C12" w14:textId="77777777" w:rsidR="00266935" w:rsidRDefault="00266935" w:rsidP="00266935">
      <w:pPr>
        <w:pStyle w:val="Bibliography"/>
      </w:pPr>
      <w:r>
        <w:t xml:space="preserve">ITF/OECD. (2020). </w:t>
      </w:r>
      <w:r>
        <w:rPr>
          <w:i/>
          <w:iCs/>
        </w:rPr>
        <w:t>Good to Go? Assessing the Environmental Performance of New Mobility</w:t>
      </w:r>
      <w:r>
        <w:t>. 89.</w:t>
      </w:r>
    </w:p>
    <w:p w14:paraId="7FF627C6" w14:textId="77777777" w:rsidR="00266935" w:rsidRDefault="00266935" w:rsidP="00266935">
      <w:pPr>
        <w:pStyle w:val="Bibliography"/>
      </w:pPr>
      <w:r>
        <w:t xml:space="preserve">Jones, H., Moura, F., &amp; Domingos, T. (2014). Transport Infrastructure Project Evaluation Using Cost-benefit Analysis. </w:t>
      </w:r>
      <w:r>
        <w:rPr>
          <w:i/>
          <w:iCs/>
        </w:rPr>
        <w:t>Procedia - Social and Behavioral Sciences</w:t>
      </w:r>
      <w:r>
        <w:t xml:space="preserve">, </w:t>
      </w:r>
      <w:r>
        <w:rPr>
          <w:i/>
          <w:iCs/>
        </w:rPr>
        <w:t>111</w:t>
      </w:r>
      <w:r>
        <w:t>, 400–409. https://doi.org/10.1016/j.sbspro.2014.01.073</w:t>
      </w:r>
    </w:p>
    <w:p w14:paraId="2160E3F2" w14:textId="77777777" w:rsidR="00266935" w:rsidRDefault="00266935" w:rsidP="00266935">
      <w:pPr>
        <w:pStyle w:val="Bibliography"/>
      </w:pPr>
      <w:r>
        <w:t xml:space="preserve">Kraus, S., &amp; Koch, N. (2021). Provisional COVID-19 infrastructure induces large, rapid increases in cycling. </w:t>
      </w:r>
      <w:r>
        <w:rPr>
          <w:i/>
          <w:iCs/>
        </w:rPr>
        <w:t>Proceedings of the National Academy of Sciences</w:t>
      </w:r>
      <w:r>
        <w:t xml:space="preserve">, </w:t>
      </w:r>
      <w:r>
        <w:rPr>
          <w:i/>
          <w:iCs/>
        </w:rPr>
        <w:t>118</w:t>
      </w:r>
      <w:r>
        <w:t>(15). https://doi.org/10.1073/pnas.2024399118</w:t>
      </w:r>
    </w:p>
    <w:p w14:paraId="1D158EE9" w14:textId="77777777" w:rsidR="00266935" w:rsidRDefault="00266935" w:rsidP="00266935">
      <w:pPr>
        <w:pStyle w:val="Bibliography"/>
      </w:pPr>
      <w:r>
        <w:t xml:space="preserve">Linden, H., Fitch, A., Emerson, A., Hoeper, S., &amp; Granner, M. L. (2020). Maybe Next Time: Perspectives on Commuting from Bike to Work Week Non-participants. </w:t>
      </w:r>
      <w:r>
        <w:rPr>
          <w:i/>
          <w:iCs/>
        </w:rPr>
        <w:t>Health Behavior and Policy Review</w:t>
      </w:r>
      <w:r>
        <w:t xml:space="preserve">, </w:t>
      </w:r>
      <w:r>
        <w:rPr>
          <w:i/>
          <w:iCs/>
        </w:rPr>
        <w:t>7</w:t>
      </w:r>
      <w:r>
        <w:t>(2), 110–119. https://doi.org/10.14485/HBPR.7.2.4</w:t>
      </w:r>
    </w:p>
    <w:p w14:paraId="5F184BDF" w14:textId="77777777" w:rsidR="00266935" w:rsidRDefault="00266935" w:rsidP="00266935">
      <w:pPr>
        <w:pStyle w:val="Bibliography"/>
      </w:pPr>
      <w:r>
        <w:t xml:space="preserve">Meddin et al. (2021). </w:t>
      </w:r>
      <w:r>
        <w:rPr>
          <w:i/>
          <w:iCs/>
        </w:rPr>
        <w:t>The Meddin Bike-sharing World Map</w:t>
      </w:r>
      <w:r>
        <w:t>. https://bikesharingworldmap.com/</w:t>
      </w:r>
    </w:p>
    <w:p w14:paraId="422391F0" w14:textId="77777777" w:rsidR="00266935" w:rsidRDefault="00266935" w:rsidP="00266935">
      <w:pPr>
        <w:pStyle w:val="Bibliography"/>
      </w:pPr>
      <w:r>
        <w:t xml:space="preserve">Mölenberg, F. J. M., Panter, J., Burdorf, A., &amp; van Lenthe, F. J. (2019). A systematic review of the effect of infrastructural interventions to promote cycling: Strengthening causal inference from observational data. </w:t>
      </w:r>
      <w:r>
        <w:rPr>
          <w:i/>
          <w:iCs/>
        </w:rPr>
        <w:t>The International Journal of Behavioral Nutrition and Physical Activity</w:t>
      </w:r>
      <w:r>
        <w:t xml:space="preserve">, </w:t>
      </w:r>
      <w:r>
        <w:rPr>
          <w:i/>
          <w:iCs/>
        </w:rPr>
        <w:t>16</w:t>
      </w:r>
      <w:r>
        <w:t>(1), 93. https://doi.org/10.1186/s12966-019-0850-1</w:t>
      </w:r>
    </w:p>
    <w:p w14:paraId="69A27B8D" w14:textId="77777777" w:rsidR="00266935" w:rsidRDefault="00266935" w:rsidP="00266935">
      <w:pPr>
        <w:pStyle w:val="Bibliography"/>
      </w:pPr>
      <w:r>
        <w:t xml:space="preserve">Moon, C., Sharpin, A. B., Lanza, I. D. L., Khan, A., Re, L. L., &amp; Maassen, A. (2019). </w:t>
      </w:r>
      <w:r>
        <w:rPr>
          <w:i/>
          <w:iCs/>
        </w:rPr>
        <w:t>The Evolution of Bike Sharing: 10 Questions on the Emergence of New Technologies, Opportunities, and Risks</w:t>
      </w:r>
      <w:r>
        <w:t>. https://www.wri.org/research/evolution-bike-sharing</w:t>
      </w:r>
    </w:p>
    <w:p w14:paraId="196AC87C" w14:textId="77777777" w:rsidR="00266935" w:rsidRDefault="00266935" w:rsidP="00266935">
      <w:pPr>
        <w:pStyle w:val="Bibliography"/>
      </w:pPr>
      <w:r>
        <w:t xml:space="preserve">Murphy, L. (2020). </w:t>
      </w:r>
      <w:r>
        <w:rPr>
          <w:i/>
          <w:iCs/>
        </w:rPr>
        <w:t>The 5 E’s</w:t>
      </w:r>
      <w:r>
        <w:t xml:space="preserve"> [Text]. League of American Bicyclists. https://www.bikeleague.org/5-Es</w:t>
      </w:r>
    </w:p>
    <w:p w14:paraId="309A04FB" w14:textId="77777777" w:rsidR="00266935" w:rsidRDefault="00266935" w:rsidP="00266935">
      <w:pPr>
        <w:pStyle w:val="Bibliography"/>
      </w:pPr>
      <w:r>
        <w:t xml:space="preserve">National Association of City Transportation Officials. (2014, December 14). </w:t>
      </w:r>
      <w:r>
        <w:rPr>
          <w:i/>
          <w:iCs/>
        </w:rPr>
        <w:t>Bike Lanes</w:t>
      </w:r>
      <w:r>
        <w:t>. National Association of City Transportation Officials. https://nacto.org/publication/urban-bikeway-design-guide/bike-lanes/</w:t>
      </w:r>
    </w:p>
    <w:p w14:paraId="1FBDD30C" w14:textId="77777777" w:rsidR="00266935" w:rsidRDefault="00266935" w:rsidP="00266935">
      <w:pPr>
        <w:pStyle w:val="Bibliography"/>
      </w:pPr>
      <w:r>
        <w:t xml:space="preserve">National Association of City Transportation Officials. (2017, December 6). </w:t>
      </w:r>
      <w:r>
        <w:rPr>
          <w:i/>
          <w:iCs/>
        </w:rPr>
        <w:t>Designing for All Ages &amp; Abilities</w:t>
      </w:r>
      <w:r>
        <w:t>. National Association of City Transportation Officials. https://nacto.org/publication/urban-bikeway-design-guide/designing-ages-abilities-new/</w:t>
      </w:r>
    </w:p>
    <w:p w14:paraId="5056403C" w14:textId="77777777" w:rsidR="00266935" w:rsidRDefault="00266935" w:rsidP="00266935">
      <w:pPr>
        <w:pStyle w:val="Bibliography"/>
      </w:pPr>
      <w:r>
        <w:t xml:space="preserve">Nikitas, A., Tsigdinos, S., Karolemeas, C., Kourmpa, E., &amp; Bakogiannis, E. (2021). Cycling in the Era of COVID-19: Lessons Learnt and Best Practice Policy Recommendations for a More Bike-Centric Future. </w:t>
      </w:r>
      <w:r>
        <w:rPr>
          <w:i/>
          <w:iCs/>
        </w:rPr>
        <w:t>Sustainability</w:t>
      </w:r>
      <w:r>
        <w:t xml:space="preserve">, </w:t>
      </w:r>
      <w:r>
        <w:rPr>
          <w:i/>
          <w:iCs/>
        </w:rPr>
        <w:t>13</w:t>
      </w:r>
      <w:r>
        <w:t>(9), 4620. https://doi.org/10.3390/su13094620</w:t>
      </w:r>
    </w:p>
    <w:p w14:paraId="17EB2593" w14:textId="77777777" w:rsidR="00266935" w:rsidRDefault="00266935" w:rsidP="00266935">
      <w:pPr>
        <w:pStyle w:val="Bibliography"/>
      </w:pPr>
      <w:r>
        <w:t xml:space="preserve">OECD/ITF. (2021). </w:t>
      </w:r>
      <w:r>
        <w:rPr>
          <w:i/>
          <w:iCs/>
        </w:rPr>
        <w:t>ITF Transport Outlook 2021</w:t>
      </w:r>
      <w:r>
        <w:t>.</w:t>
      </w:r>
    </w:p>
    <w:p w14:paraId="330D41D5" w14:textId="77777777" w:rsidR="00266935" w:rsidRDefault="00266935" w:rsidP="00266935">
      <w:pPr>
        <w:pStyle w:val="Bibliography"/>
      </w:pPr>
      <w:r>
        <w:t xml:space="preserve">Rayaprolu, H. S., Llorca, C., &amp; Moeckel, R. (2020). Impact of bicycle highways on commuter mode choice: A scenario analysis. </w:t>
      </w:r>
      <w:r>
        <w:rPr>
          <w:i/>
          <w:iCs/>
        </w:rPr>
        <w:t>Environment and Planning B: Urban Analytics and City Science</w:t>
      </w:r>
      <w:r>
        <w:t xml:space="preserve">, </w:t>
      </w:r>
      <w:r>
        <w:rPr>
          <w:i/>
          <w:iCs/>
        </w:rPr>
        <w:t>47</w:t>
      </w:r>
      <w:r>
        <w:t>(4), 662–677. https://doi.org/10.1177/2399808318797334</w:t>
      </w:r>
    </w:p>
    <w:p w14:paraId="1EA36285" w14:textId="77777777" w:rsidR="00266935" w:rsidRDefault="00266935" w:rsidP="00266935">
      <w:pPr>
        <w:pStyle w:val="Bibliography"/>
      </w:pPr>
      <w:r>
        <w:t xml:space="preserve">San Francisco Bicycle Coalition. (2014). </w:t>
      </w:r>
      <w:r>
        <w:rPr>
          <w:i/>
          <w:iCs/>
        </w:rPr>
        <w:t>Biking by the Numbers</w:t>
      </w:r>
      <w:r>
        <w:t>. https://sfbike.org/news/biking-by-the-numbers/</w:t>
      </w:r>
    </w:p>
    <w:p w14:paraId="7D074F7F" w14:textId="77777777" w:rsidR="00266935" w:rsidRDefault="00266935" w:rsidP="00266935">
      <w:pPr>
        <w:pStyle w:val="Bibliography"/>
      </w:pPr>
      <w:r>
        <w:t xml:space="preserve">Schroten, &amp; Otten. (2009). </w:t>
      </w:r>
      <w:r>
        <w:rPr>
          <w:i/>
          <w:iCs/>
        </w:rPr>
        <w:t>Fewer Emissions by Investing in Infrastructure</w:t>
      </w:r>
      <w:r>
        <w:t>. CE Delft. https://ce.nl/publicaties/minder-emissies-door-investeren-in-infrastructuur/</w:t>
      </w:r>
    </w:p>
    <w:p w14:paraId="1C81AA68" w14:textId="77777777" w:rsidR="00266935" w:rsidRDefault="00266935" w:rsidP="00266935">
      <w:pPr>
        <w:pStyle w:val="Bibliography"/>
      </w:pPr>
      <w:r>
        <w:t xml:space="preserve">Seto, K. C., Davis, S. J., Mitchell, R. B., Stokes, E. C., Unruh, G., &amp; Ürge-Vorsatz, D. (2016). Carbon Lock-In: Types, Causes, and Policy Implications. </w:t>
      </w:r>
      <w:r>
        <w:rPr>
          <w:i/>
          <w:iCs/>
        </w:rPr>
        <w:t>Annual Review of Environment and Resources</w:t>
      </w:r>
      <w:r>
        <w:t xml:space="preserve">, </w:t>
      </w:r>
      <w:r>
        <w:rPr>
          <w:i/>
          <w:iCs/>
        </w:rPr>
        <w:t>41</w:t>
      </w:r>
      <w:r>
        <w:t>(1), 425–452. https://doi.org/10.1146/annurev-environ-110615-085934</w:t>
      </w:r>
    </w:p>
    <w:p w14:paraId="35732795" w14:textId="77777777" w:rsidR="00266935" w:rsidRDefault="00266935" w:rsidP="00266935">
      <w:pPr>
        <w:pStyle w:val="Bibliography"/>
      </w:pPr>
      <w:r>
        <w:t xml:space="preserve">The International Council on Clean Transportation. (2012). </w:t>
      </w:r>
      <w:r>
        <w:rPr>
          <w:i/>
          <w:iCs/>
        </w:rPr>
        <w:t>ICCT Roadmap Model</w:t>
      </w:r>
      <w:r>
        <w:t>. The International Council on Clean Transportation. http://www.theicct.org/global-transportation-roadmap-model</w:t>
      </w:r>
    </w:p>
    <w:p w14:paraId="1DC243C4" w14:textId="77777777" w:rsidR="00266935" w:rsidRDefault="00266935" w:rsidP="00266935">
      <w:pPr>
        <w:pStyle w:val="Bibliography"/>
      </w:pPr>
      <w:r>
        <w:t xml:space="preserve">Transport &amp; Environment. (2020). </w:t>
      </w:r>
      <w:r>
        <w:rPr>
          <w:i/>
          <w:iCs/>
        </w:rPr>
        <w:t>Increase in Paris cycle lanes leads to dramatic rise in bike commuting | Transport &amp; Environment</w:t>
      </w:r>
      <w:r>
        <w:t>. https://www.transportenvironment.org/news/increase-paris-cycle-lanes-leads-dramatic-rise-bike-commuting</w:t>
      </w:r>
    </w:p>
    <w:p w14:paraId="40AE785D" w14:textId="77777777" w:rsidR="00266935" w:rsidRDefault="00266935" w:rsidP="00266935">
      <w:pPr>
        <w:pStyle w:val="Bibliography"/>
      </w:pPr>
      <w:r>
        <w:t xml:space="preserve">UC Davis, Fulton, L., &amp; Mason, J. (2015). </w:t>
      </w:r>
      <w:r>
        <w:rPr>
          <w:i/>
          <w:iCs/>
        </w:rPr>
        <w:t>ITDP-UCD HS Cycling Report Figures</w:t>
      </w:r>
      <w:r>
        <w:t>.</w:t>
      </w:r>
    </w:p>
    <w:p w14:paraId="004C708A" w14:textId="77777777" w:rsidR="00266935" w:rsidRDefault="00266935" w:rsidP="00266935">
      <w:pPr>
        <w:pStyle w:val="Bibliography"/>
      </w:pPr>
      <w:r>
        <w:t xml:space="preserve">UN. (2020). </w:t>
      </w:r>
      <w:r>
        <w:rPr>
          <w:i/>
          <w:iCs/>
        </w:rPr>
        <w:t>World Population Ageing 2020 Highlights | Population Division</w:t>
      </w:r>
      <w:r>
        <w:t>. https://www.un.org/development/desa/pd/news/world-population-ageing-2020-highlights</w:t>
      </w:r>
    </w:p>
    <w:p w14:paraId="0F860F10" w14:textId="77777777" w:rsidR="00266935" w:rsidRDefault="00266935" w:rsidP="00266935">
      <w:pPr>
        <w:pStyle w:val="Bibliography"/>
      </w:pPr>
      <w:r>
        <w:t xml:space="preserve">UNEP. (2019, June 11). </w:t>
      </w:r>
      <w:r>
        <w:rPr>
          <w:i/>
          <w:iCs/>
        </w:rPr>
        <w:t>Cycling, the better mode of transport</w:t>
      </w:r>
      <w:r>
        <w:t>. UNEP. http://www.unep.org/news-and-stories/story/cycling-better-mode-transport</w:t>
      </w:r>
    </w:p>
    <w:p w14:paraId="24FCA3BF" w14:textId="77777777" w:rsidR="00266935" w:rsidRDefault="00266935" w:rsidP="00266935">
      <w:pPr>
        <w:pStyle w:val="Bibliography"/>
      </w:pPr>
      <w:r>
        <w:t xml:space="preserve">Volker, J. M. B., &amp; Handy, S. (2021). Economic impacts on local businesses of investments in bicycle and pedestrian infrastructure: A review of the evidence. </w:t>
      </w:r>
      <w:r>
        <w:rPr>
          <w:i/>
          <w:iCs/>
        </w:rPr>
        <w:t>Transport Reviews</w:t>
      </w:r>
      <w:r>
        <w:t xml:space="preserve">, </w:t>
      </w:r>
      <w:r>
        <w:rPr>
          <w:i/>
          <w:iCs/>
        </w:rPr>
        <w:t>41</w:t>
      </w:r>
      <w:r>
        <w:t>(4), 401–431. https://doi.org/10.1080/01441647.2021.1912849</w:t>
      </w:r>
    </w:p>
    <w:p w14:paraId="0B228A72" w14:textId="77777777" w:rsidR="00266935" w:rsidRDefault="00266935" w:rsidP="00266935">
      <w:pPr>
        <w:pStyle w:val="Bibliography"/>
      </w:pPr>
      <w:r>
        <w:t xml:space="preserve">Wisconsin DOT. (2021). </w:t>
      </w:r>
      <w:r>
        <w:rPr>
          <w:i/>
          <w:iCs/>
        </w:rPr>
        <w:t>Facilities Development Manual</w:t>
      </w:r>
      <w:r>
        <w:t>. https://wisconsindot.gov/Pages/global-footer/formdocs/default.aspx</w:t>
      </w:r>
    </w:p>
    <w:p w14:paraId="4725FBF9" w14:textId="77777777" w:rsidR="00266935" w:rsidRDefault="00266935" w:rsidP="00266935">
      <w:pPr>
        <w:pStyle w:val="Bibliography"/>
      </w:pPr>
      <w:r>
        <w:t xml:space="preserve">World Bank. (2016). The Cost of Road Infrastructure in Low- and Middle-Income Countries. </w:t>
      </w:r>
      <w:r>
        <w:rPr>
          <w:i/>
          <w:iCs/>
        </w:rPr>
        <w:t>World Bank Economic Review</w:t>
      </w:r>
      <w:r>
        <w:t xml:space="preserve">, </w:t>
      </w:r>
      <w:r>
        <w:rPr>
          <w:i/>
          <w:iCs/>
        </w:rPr>
        <w:t>30</w:t>
      </w:r>
      <w:r>
        <w:t>(3), 522–548. https://doi.org/10.1093/wber/lhv037</w:t>
      </w:r>
    </w:p>
    <w:p w14:paraId="17406104" w14:textId="77777777" w:rsidR="00266935" w:rsidRDefault="00266935" w:rsidP="00266935">
      <w:pPr>
        <w:pStyle w:val="Bibliography"/>
      </w:pPr>
      <w:r>
        <w:t xml:space="preserve">World Bank. (2018). </w:t>
      </w:r>
      <w:r>
        <w:rPr>
          <w:i/>
          <w:iCs/>
        </w:rPr>
        <w:t>Road Costs Knowledge System (ROCKS) – Update</w:t>
      </w:r>
      <w:r>
        <w:t>. https://www.doingbusiness.org/en/reports/thematic-reports/road-costs-knowledge-system</w:t>
      </w:r>
    </w:p>
    <w:p w14:paraId="1BD69CF7" w14:textId="77777777" w:rsidR="00266935" w:rsidRDefault="00266935" w:rsidP="00266935">
      <w:pPr>
        <w:pStyle w:val="Bibliography"/>
      </w:pPr>
      <w:r>
        <w:t xml:space="preserve">Zhuang et al. (2007). </w:t>
      </w:r>
      <w:r>
        <w:rPr>
          <w:i/>
          <w:iCs/>
        </w:rPr>
        <w:t>Theory and Practice in the Choice of Social Discount Rate for Cost-Benefit Analysis: A Survey | Asian Development Bank</w:t>
      </w:r>
      <w:r>
        <w:t>. https://www.adb.org/publications/theory-and-practice-choice-social-discount-rate-cost-benefit-analysis-survey</w:t>
      </w:r>
    </w:p>
    <w:p w14:paraId="416B07D5" w14:textId="33CE65D2" w:rsidR="00F50537" w:rsidRPr="00EE496F" w:rsidRDefault="009A5824" w:rsidP="00266935">
      <w:pPr>
        <w:ind w:left="360" w:hanging="360"/>
      </w:pPr>
      <w:r w:rsidRPr="00EE496F">
        <w:rPr>
          <w:rFonts w:cs="Arial"/>
          <w:color w:val="000000" w:themeColor="text1"/>
          <w:shd w:val="clear" w:color="auto" w:fill="FFFFFF"/>
        </w:rPr>
        <w:fldChar w:fldCharType="end"/>
      </w:r>
    </w:p>
    <w:p w14:paraId="02EABFF3" w14:textId="63BAC851" w:rsidR="006745FF" w:rsidRPr="00EE496F" w:rsidRDefault="006745FF" w:rsidP="00C07355">
      <w:pPr>
        <w:pStyle w:val="Heading1"/>
        <w:numPr>
          <w:ilvl w:val="0"/>
          <w:numId w:val="28"/>
        </w:numPr>
      </w:pPr>
      <w:bookmarkStart w:id="115" w:name="_Ref345080"/>
      <w:bookmarkStart w:id="116" w:name="_Toc80817989"/>
      <w:r w:rsidRPr="00EE496F">
        <w:t>Glossary</w:t>
      </w:r>
      <w:bookmarkEnd w:id="115"/>
      <w:bookmarkEnd w:id="116"/>
    </w:p>
    <w:p w14:paraId="02D27B4A" w14:textId="77777777" w:rsidR="006745FF" w:rsidRPr="00EE496F" w:rsidRDefault="006745FF" w:rsidP="00996E91">
      <w:r w:rsidRPr="00EE496F">
        <w:rPr>
          <w:b/>
        </w:rPr>
        <w:t>Adoption Scenario</w:t>
      </w:r>
      <w:r w:rsidRPr="00EE496F">
        <w:t xml:space="preserve"> – the predicted annual adoption over the period 2015 to 2060, which is usually measured in </w:t>
      </w:r>
      <w:r w:rsidRPr="00EE496F">
        <w:rPr>
          <w:b/>
        </w:rPr>
        <w:t>Functional Units</w:t>
      </w:r>
      <w:r w:rsidRPr="00EE496F">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EE496F">
        <w:rPr>
          <w:b/>
        </w:rPr>
        <w:t>Reference (REF)</w:t>
      </w:r>
      <w:r w:rsidRPr="00EE496F">
        <w:t xml:space="preserve"> where global adoption remains mostly constant, and </w:t>
      </w:r>
      <w:r w:rsidRPr="00EE496F">
        <w:rPr>
          <w:b/>
        </w:rPr>
        <w:t>Project Drawdown Scenarios (PDS)</w:t>
      </w:r>
      <w:r w:rsidRPr="00EE496F">
        <w:t xml:space="preserve"> which illustrate high growth of the solution.</w:t>
      </w:r>
    </w:p>
    <w:p w14:paraId="5FD0673A" w14:textId="77777777" w:rsidR="006745FF" w:rsidRPr="00EE496F" w:rsidRDefault="006745FF" w:rsidP="00996E91">
      <w:r w:rsidRPr="00EE496F">
        <w:rPr>
          <w:b/>
        </w:rPr>
        <w:t>Approximate PPM Equivalent</w:t>
      </w:r>
      <w:r w:rsidRPr="00EE496F">
        <w:t xml:space="preserve"> – the reduction in atmospheric concentration of CO</w:t>
      </w:r>
      <w:r w:rsidRPr="00EE496F">
        <w:rPr>
          <w:vertAlign w:val="subscript"/>
        </w:rPr>
        <w:t>2</w:t>
      </w:r>
      <w:r w:rsidRPr="00EE496F">
        <w:t xml:space="preserve"> (in </w:t>
      </w:r>
      <w:r w:rsidRPr="00EE496F">
        <w:rPr>
          <w:b/>
        </w:rPr>
        <w:t>PPM</w:t>
      </w:r>
      <w:r w:rsidRPr="00EE496F">
        <w:t xml:space="preserve">) that is expected to result if the </w:t>
      </w:r>
      <w:r w:rsidRPr="00EE496F">
        <w:rPr>
          <w:b/>
        </w:rPr>
        <w:t>PDS Scenario</w:t>
      </w:r>
      <w:r w:rsidRPr="00EE496F">
        <w:t xml:space="preserve"> occurs. This assumes a discrete avoided pulse model based on the Bern Carbon Cycle model.</w:t>
      </w:r>
    </w:p>
    <w:p w14:paraId="59150663" w14:textId="77777777" w:rsidR="006745FF" w:rsidRPr="00EE496F" w:rsidRDefault="006745FF" w:rsidP="00996E91">
      <w:r w:rsidRPr="00EE496F">
        <w:rPr>
          <w:b/>
        </w:rPr>
        <w:t>Average Abatement Cost</w:t>
      </w:r>
      <w:r w:rsidRPr="00EE496F">
        <w:t xml:space="preserve"> – the ratio of the present value of the solution (</w:t>
      </w:r>
      <w:r w:rsidRPr="00EE496F">
        <w:rPr>
          <w:b/>
        </w:rPr>
        <w:t>Net</w:t>
      </w:r>
      <w:r w:rsidRPr="00EE496F">
        <w:t xml:space="preserve"> </w:t>
      </w:r>
      <w:r w:rsidRPr="00EE496F">
        <w:rPr>
          <w:b/>
        </w:rPr>
        <w:t xml:space="preserve">Operating Savings </w:t>
      </w:r>
      <w:r w:rsidRPr="00EE496F">
        <w:t>minus</w:t>
      </w:r>
      <w:r w:rsidRPr="00EE496F">
        <w:rPr>
          <w:b/>
        </w:rPr>
        <w:t xml:space="preserve"> Marginal First Costs</w:t>
      </w:r>
      <w:r w:rsidRPr="00EE496F">
        <w:t xml:space="preserve">) and the </w:t>
      </w:r>
      <w:r w:rsidRPr="00EE496F">
        <w:rPr>
          <w:b/>
        </w:rPr>
        <w:t>Total Emissions Reduction</w:t>
      </w:r>
      <w:r w:rsidRPr="00EE496F">
        <w:t xml:space="preserve">. This is a single value for each solution for each </w:t>
      </w:r>
      <w:r w:rsidRPr="00EE496F">
        <w:rPr>
          <w:b/>
        </w:rPr>
        <w:t>PDS Scenario</w:t>
      </w:r>
      <w:r w:rsidRPr="00EE496F">
        <w:t>, and is used to build the characteristic “</w:t>
      </w:r>
      <w:r w:rsidRPr="00EE496F">
        <w:rPr>
          <w:i/>
        </w:rPr>
        <w:t>Marginal Abatement Cost</w:t>
      </w:r>
      <w:r w:rsidRPr="00EE496F">
        <w:t>” curves when Average Abatement Cost values for each solution are ordered and graphed.</w:t>
      </w:r>
    </w:p>
    <w:p w14:paraId="16A2F2DD" w14:textId="5662C879" w:rsidR="006745FF" w:rsidRPr="00EE496F" w:rsidRDefault="006745FF" w:rsidP="00996E91">
      <w:r w:rsidRPr="00EE496F">
        <w:rPr>
          <w:b/>
        </w:rPr>
        <w:t>Average Annual Use</w:t>
      </w:r>
      <w:r w:rsidRPr="00EE496F">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0C3A85" w:rsidRPr="00EE496F">
        <w:t>G</w:t>
      </w:r>
      <w:r w:rsidRPr="00EE496F">
        <w:t xml:space="preserve">lobal weighted averages </w:t>
      </w:r>
      <w:r w:rsidR="000C3A85" w:rsidRPr="00EE496F">
        <w:t xml:space="preserve">are taken </w:t>
      </w:r>
      <w:r w:rsidRPr="00EE496F">
        <w:t xml:space="preserve">for this input. This is used to estimate the </w:t>
      </w:r>
      <w:r w:rsidRPr="00EE496F">
        <w:rPr>
          <w:b/>
        </w:rPr>
        <w:t>Replacement Time</w:t>
      </w:r>
      <w:r w:rsidRPr="00EE496F">
        <w:t>.</w:t>
      </w:r>
    </w:p>
    <w:p w14:paraId="26B1A5D2" w14:textId="1AAF5400" w:rsidR="000753B0" w:rsidRPr="00EE496F" w:rsidRDefault="000753B0" w:rsidP="00996E91">
      <w:r w:rsidRPr="00EE496F">
        <w:rPr>
          <w:b/>
        </w:rPr>
        <w:t>Car Occupancy</w:t>
      </w:r>
      <w:r w:rsidRPr="00EE496F">
        <w:t xml:space="preserve"> – the average number of </w:t>
      </w:r>
      <w:r w:rsidR="000E3A00" w:rsidRPr="00EE496F">
        <w:t>passengers</w:t>
      </w:r>
      <w:r w:rsidRPr="00EE496F">
        <w:t xml:space="preserve"> riding in a car during trips.</w:t>
      </w:r>
      <w:r w:rsidR="000E3A00" w:rsidRPr="00EE496F">
        <w:t xml:space="preserve"> This should exclude drivers who are not also passengers (such as taxi drivers).</w:t>
      </w:r>
    </w:p>
    <w:p w14:paraId="044BB52C" w14:textId="77777777" w:rsidR="006745FF" w:rsidRPr="00EE496F" w:rsidRDefault="006745FF" w:rsidP="00996E91">
      <w:r w:rsidRPr="00EE496F">
        <w:rPr>
          <w:b/>
        </w:rPr>
        <w:t>Cumulative First Cost</w:t>
      </w:r>
      <w:r w:rsidRPr="00EE496F">
        <w:t xml:space="preserve"> – the total </w:t>
      </w:r>
      <w:r w:rsidRPr="00EE496F">
        <w:rPr>
          <w:b/>
        </w:rPr>
        <w:t>First Cost</w:t>
      </w:r>
      <w:r w:rsidRPr="00EE496F">
        <w:t xml:space="preserve"> of solution </w:t>
      </w:r>
      <w:r w:rsidRPr="00EE496F">
        <w:rPr>
          <w:b/>
        </w:rPr>
        <w:t>Implementation Units</w:t>
      </w:r>
      <w:r w:rsidRPr="00EE496F">
        <w:t xml:space="preserve"> purchased in the </w:t>
      </w:r>
      <w:r w:rsidRPr="00EE496F">
        <w:rPr>
          <w:b/>
        </w:rPr>
        <w:t>PDS Scenario</w:t>
      </w:r>
      <w:r w:rsidRPr="00EE496F">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EE496F" w:rsidRDefault="006745FF" w:rsidP="00996E91">
      <w:r w:rsidRPr="00EE496F">
        <w:rPr>
          <w:b/>
        </w:rPr>
        <w:t>Direct Emissions</w:t>
      </w:r>
      <w:r w:rsidRPr="00EE496F">
        <w:t xml:space="preserve"> – emissions caused by the operation of the solution, which are typically caused over the lifetime of the solution. They should be entered into the model normalized per functional unit.</w:t>
      </w:r>
    </w:p>
    <w:p w14:paraId="1C32899A" w14:textId="77777777" w:rsidR="006745FF" w:rsidRPr="00EE496F" w:rsidRDefault="006745FF" w:rsidP="00996E91">
      <w:r w:rsidRPr="00EE496F">
        <w:rPr>
          <w:b/>
        </w:rPr>
        <w:t>Discount Rate</w:t>
      </w:r>
      <w:r w:rsidRPr="00EE496F">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EE496F" w:rsidRDefault="006745FF" w:rsidP="00996E91">
      <w:r w:rsidRPr="00EE496F">
        <w:rPr>
          <w:b/>
        </w:rPr>
        <w:t>Emissions</w:t>
      </w:r>
      <w:r w:rsidRPr="00EE496F">
        <w:t xml:space="preserve"> </w:t>
      </w:r>
      <w:r w:rsidRPr="00EE496F">
        <w:rPr>
          <w:b/>
        </w:rPr>
        <w:t>Factor</w:t>
      </w:r>
      <w:r w:rsidRPr="00EE496F">
        <w:t>– the average normalized emissions resulting from consumption of a unit of electricity across the global grid. Typical units are kg CO</w:t>
      </w:r>
      <w:r w:rsidRPr="00EE496F">
        <w:rPr>
          <w:vertAlign w:val="subscript"/>
        </w:rPr>
        <w:t>2</w:t>
      </w:r>
      <w:r w:rsidRPr="00EE496F">
        <w:t>e/kWh.</w:t>
      </w:r>
    </w:p>
    <w:p w14:paraId="754A056C" w14:textId="77777777" w:rsidR="006745FF" w:rsidRPr="00EE496F" w:rsidRDefault="006745FF" w:rsidP="00996E91">
      <w:r w:rsidRPr="00EE496F">
        <w:rPr>
          <w:b/>
        </w:rPr>
        <w:t>First Cost</w:t>
      </w:r>
      <w:r w:rsidRPr="00EE496F">
        <w:t xml:space="preserve">- the investment cost per </w:t>
      </w:r>
      <w:r w:rsidRPr="00EE496F">
        <w:rPr>
          <w:b/>
        </w:rPr>
        <w:t>Implementation Unit</w:t>
      </w:r>
      <w:r w:rsidRPr="00EE496F">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EE496F" w:rsidRDefault="006745FF" w:rsidP="00996E91">
      <w:r w:rsidRPr="00EE496F">
        <w:rPr>
          <w:b/>
        </w:rPr>
        <w:t>Functional Unit</w:t>
      </w:r>
      <w:r w:rsidRPr="00EE496F">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EE496F" w:rsidRDefault="006745FF" w:rsidP="00996E91">
      <w:r w:rsidRPr="00EE496F">
        <w:rPr>
          <w:b/>
        </w:rPr>
        <w:t>Grid Emissions</w:t>
      </w:r>
      <w:r w:rsidRPr="00EE496F">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EE496F" w:rsidRDefault="006745FF" w:rsidP="00996E91">
      <w:r w:rsidRPr="00EE496F">
        <w:rPr>
          <w:b/>
        </w:rPr>
        <w:t>Implementation Unit</w:t>
      </w:r>
      <w:r w:rsidRPr="00EE496F">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E496F" w:rsidRDefault="006745FF" w:rsidP="00996E91">
      <w:r w:rsidRPr="00EE496F">
        <w:rPr>
          <w:b/>
        </w:rPr>
        <w:t>Indirect Emissions</w:t>
      </w:r>
      <w:r w:rsidRPr="00EE496F">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EE496F" w:rsidRDefault="006745FF" w:rsidP="00996E91">
      <w:r w:rsidRPr="00EE496F">
        <w:rPr>
          <w:b/>
        </w:rPr>
        <w:t>Learning Rate/Learning Curve</w:t>
      </w:r>
      <w:r w:rsidRPr="00EE496F">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EE496F">
        <w:rPr>
          <w:i/>
        </w:rPr>
        <w:t>good</w:t>
      </w:r>
      <w:r w:rsidRPr="00EE496F">
        <w:t xml:space="preserve"> drops by 2% every time total production doubles.</w:t>
      </w:r>
    </w:p>
    <w:p w14:paraId="77507D03" w14:textId="77777777" w:rsidR="006745FF" w:rsidRPr="00EE496F" w:rsidRDefault="006745FF" w:rsidP="00996E91">
      <w:r w:rsidRPr="00EE496F">
        <w:rPr>
          <w:b/>
        </w:rPr>
        <w:t>Lifetime Capacity</w:t>
      </w:r>
      <w:r w:rsidRPr="00EE496F">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E496F">
        <w:rPr>
          <w:b/>
        </w:rPr>
        <w:t>Replacement Time</w:t>
      </w:r>
      <w:r w:rsidRPr="00EE496F">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E496F" w:rsidRDefault="006745FF" w:rsidP="00996E91">
      <w:r w:rsidRPr="00EE496F">
        <w:rPr>
          <w:b/>
        </w:rPr>
        <w:t>Lifetime Operating Savings</w:t>
      </w:r>
      <w:r w:rsidRPr="00EE496F">
        <w:t>–the operating cost in the PDS versus the REF scenarios over the lifetime of the implementation units purchased during the model period regardless of when their useful life ends.</w:t>
      </w:r>
    </w:p>
    <w:p w14:paraId="49E72DD2" w14:textId="533648B5" w:rsidR="006745FF" w:rsidRPr="00EE496F" w:rsidRDefault="006745FF" w:rsidP="00996E91">
      <w:r w:rsidRPr="00EE496F">
        <w:rPr>
          <w:b/>
        </w:rPr>
        <w:t>Lifetime Cashflow NPV</w:t>
      </w:r>
      <w:r w:rsidRPr="00EE496F">
        <w:t xml:space="preserve">-the present value (PV) of the net cash flows (PDS versus REF) in each year of the model period (2015-2060). The net cash flows include net operating costs and first costs. There are two results in the model: Lifetime Cashflow NPV for a Single </w:t>
      </w:r>
      <w:r w:rsidRPr="00EE496F">
        <w:rPr>
          <w:b/>
        </w:rPr>
        <w:t>Implementation Unit</w:t>
      </w:r>
      <w:r w:rsidRPr="00EE496F">
        <w:t xml:space="preserve">, which refers to the installation of one </w:t>
      </w:r>
      <w:r w:rsidRPr="00EE496F">
        <w:rPr>
          <w:b/>
        </w:rPr>
        <w:t>Implementation Unit</w:t>
      </w:r>
      <w:r w:rsidRPr="00EE496F">
        <w:t xml:space="preserve">, and Lifetime Cashflow NPV of All Units, which refers to all </w:t>
      </w:r>
      <w:r w:rsidRPr="00EE496F">
        <w:rPr>
          <w:b/>
        </w:rPr>
        <w:t>Implementation Units</w:t>
      </w:r>
      <w:r w:rsidRPr="00EE496F">
        <w:t xml:space="preserve"> installed in a particular scenario. These calculations are also available using profit inputs instead of operating costs.</w:t>
      </w:r>
    </w:p>
    <w:p w14:paraId="6490373F" w14:textId="095AB429" w:rsidR="000E3A00" w:rsidRPr="00EE496F" w:rsidRDefault="000E3A00" w:rsidP="00996E91">
      <w:r w:rsidRPr="00EE496F">
        <w:rPr>
          <w:b/>
        </w:rPr>
        <w:t>Load Factor</w:t>
      </w:r>
      <w:r w:rsidRPr="00EE496F">
        <w:t xml:space="preserve"> – The percentage of total possible passengers that a vehicle carries, which is usually calculated by dividing the number of passengers carried by the number of seats in the vehicle (car, train, bus, or plane).</w:t>
      </w:r>
    </w:p>
    <w:p w14:paraId="44D5A85B" w14:textId="77777777" w:rsidR="006745FF" w:rsidRPr="00EE496F" w:rsidRDefault="006745FF" w:rsidP="00996E91">
      <w:r w:rsidRPr="00EE496F">
        <w:rPr>
          <w:b/>
        </w:rPr>
        <w:t>Marginal First Cost</w:t>
      </w:r>
      <w:r w:rsidRPr="00EE496F">
        <w:t xml:space="preserve"> – the difference between the </w:t>
      </w:r>
      <w:r w:rsidRPr="00EE496F">
        <w:rPr>
          <w:b/>
        </w:rPr>
        <w:t>First Cost</w:t>
      </w:r>
      <w:r w:rsidRPr="00EE496F">
        <w:t xml:space="preserve"> of all units (solution and conventional) installed in the </w:t>
      </w:r>
      <w:r w:rsidRPr="00EE496F">
        <w:rPr>
          <w:b/>
        </w:rPr>
        <w:t>PDS Scenario</w:t>
      </w:r>
      <w:r w:rsidRPr="00EE496F">
        <w:t xml:space="preserve"> and the </w:t>
      </w:r>
      <w:r w:rsidRPr="00EE496F">
        <w:rPr>
          <w:b/>
        </w:rPr>
        <w:t>First Cost</w:t>
      </w:r>
      <w:r w:rsidRPr="00EE496F">
        <w:t xml:space="preserve"> of all units installed in the </w:t>
      </w:r>
      <w:r w:rsidRPr="00EE496F">
        <w:rPr>
          <w:b/>
        </w:rPr>
        <w:t>REF Scenario</w:t>
      </w:r>
      <w:r w:rsidRPr="00EE496F">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E496F" w:rsidRDefault="006745FF" w:rsidP="00996E91">
      <w:r w:rsidRPr="00EE496F">
        <w:rPr>
          <w:b/>
        </w:rPr>
        <w:t>Net Annual Functional Units (NAFU)</w:t>
      </w:r>
      <w:r w:rsidRPr="00EE496F">
        <w:t xml:space="preserve"> – the adoption in the PDS minus the adoption in the REF in each year of analysis. In the model, this represents the additional annual functional demand captured either by the solution in the </w:t>
      </w:r>
      <w:r w:rsidRPr="00EE496F">
        <w:rPr>
          <w:b/>
        </w:rPr>
        <w:t>PDS Scenario</w:t>
      </w:r>
      <w:r w:rsidRPr="00EE496F">
        <w:t xml:space="preserve"> or the conventional in the </w:t>
      </w:r>
      <w:r w:rsidRPr="00EE496F">
        <w:rPr>
          <w:b/>
        </w:rPr>
        <w:t>REF Scenario</w:t>
      </w:r>
      <w:r w:rsidRPr="00EE496F">
        <w:t>.</w:t>
      </w:r>
    </w:p>
    <w:p w14:paraId="0360F8D5" w14:textId="77777777" w:rsidR="006745FF" w:rsidRPr="00EE496F" w:rsidRDefault="006745FF" w:rsidP="00996E91">
      <w:r w:rsidRPr="00EE496F">
        <w:rPr>
          <w:b/>
        </w:rPr>
        <w:t>Net Annual Implementation Units (NAIU)</w:t>
      </w:r>
      <w:r w:rsidRPr="00EE496F">
        <w:t xml:space="preserve"> – the number of </w:t>
      </w:r>
      <w:r w:rsidRPr="00EE496F">
        <w:rPr>
          <w:b/>
        </w:rPr>
        <w:t>Implementation Units</w:t>
      </w:r>
      <w:r w:rsidRPr="00EE496F">
        <w:t xml:space="preserve"> of the solution that are needed in the PDS to supply the </w:t>
      </w:r>
      <w:r w:rsidRPr="00EE496F">
        <w:rPr>
          <w:b/>
        </w:rPr>
        <w:t>Net Annual Functional Units (NAFU).</w:t>
      </w:r>
      <w:r w:rsidRPr="00EE496F">
        <w:t xml:space="preserve"> This equals the adoption in the PDS minus the adoption in the REF in each year of analysis divided by the average annual use.</w:t>
      </w:r>
    </w:p>
    <w:p w14:paraId="3A36C3BE" w14:textId="77777777" w:rsidR="006745FF" w:rsidRPr="00EE496F" w:rsidRDefault="006745FF" w:rsidP="00996E91">
      <w:r w:rsidRPr="00EE496F">
        <w:rPr>
          <w:b/>
        </w:rPr>
        <w:t>Net Operating Savings</w:t>
      </w:r>
      <w:r w:rsidRPr="00EE496F">
        <w:t xml:space="preserve"> – The undiscounted difference between the operating cost of all units (solution and conventional) in the </w:t>
      </w:r>
      <w:r w:rsidRPr="00EE496F">
        <w:rPr>
          <w:b/>
        </w:rPr>
        <w:t>PDS Scenario</w:t>
      </w:r>
      <w:r w:rsidRPr="00EE496F">
        <w:t xml:space="preserve"> minus that of all units in the </w:t>
      </w:r>
      <w:r w:rsidRPr="00EE496F">
        <w:rPr>
          <w:b/>
        </w:rPr>
        <w:t>REF Scenario</w:t>
      </w:r>
      <w:r w:rsidRPr="00EE496F">
        <w:t>.</w:t>
      </w:r>
    </w:p>
    <w:p w14:paraId="62002AFC" w14:textId="77777777" w:rsidR="006745FF" w:rsidRPr="00EE496F" w:rsidRDefault="006745FF" w:rsidP="00996E91">
      <w:r w:rsidRPr="00EE496F">
        <w:rPr>
          <w:b/>
        </w:rPr>
        <w:t xml:space="preserve">Operating Costs </w:t>
      </w:r>
      <w:r w:rsidRPr="00EE496F">
        <w:t>– the average cost to ensure operation of an activity (conventional or solution) which is measured in 2014$US/</w:t>
      </w:r>
      <w:r w:rsidRPr="00EE496F">
        <w:rPr>
          <w:b/>
        </w:rPr>
        <w:t>Functional Unit</w:t>
      </w:r>
      <w:r w:rsidRPr="00EE496F">
        <w:t xml:space="preserve">.  This is needed to estimate how much it would cost to achieve the adoption projected when compared to the </w:t>
      </w:r>
      <w:r w:rsidRPr="00EE496F">
        <w:rPr>
          <w:b/>
        </w:rPr>
        <w:t>REF Case</w:t>
      </w:r>
      <w:r w:rsidRPr="00EE496F">
        <w:t xml:space="preserve">. Note that this excludes </w:t>
      </w:r>
      <w:r w:rsidRPr="00EE496F">
        <w:rPr>
          <w:b/>
        </w:rPr>
        <w:t>First Costs</w:t>
      </w:r>
      <w:r w:rsidRPr="00EE496F">
        <w:t xml:space="preserve"> for implementing the solution.</w:t>
      </w:r>
    </w:p>
    <w:p w14:paraId="3B7DF305" w14:textId="77777777" w:rsidR="006745FF" w:rsidRPr="00EE496F" w:rsidRDefault="006745FF" w:rsidP="00996E91">
      <w:r w:rsidRPr="00EE496F">
        <w:rPr>
          <w:b/>
        </w:rPr>
        <w:t>Payback Period</w:t>
      </w:r>
      <w:r w:rsidRPr="00EE496F">
        <w:t xml:space="preserve"> – the number of years required to pay all the </w:t>
      </w:r>
      <w:r w:rsidRPr="00EE496F">
        <w:rPr>
          <w:b/>
        </w:rPr>
        <w:t>First Costs</w:t>
      </w:r>
      <w:r w:rsidRPr="00EE496F">
        <w:t xml:space="preserve"> of the solution using </w:t>
      </w:r>
      <w:r w:rsidRPr="00EE496F">
        <w:rPr>
          <w:b/>
        </w:rPr>
        <w:t>Net Operating Savings</w:t>
      </w:r>
      <w:r w:rsidRPr="00EE496F">
        <w:t xml:space="preserve">. There are four specific metrics each with one of </w:t>
      </w:r>
      <w:r w:rsidRPr="00EE496F">
        <w:rPr>
          <w:b/>
        </w:rPr>
        <w:t>Marginal First Costs</w:t>
      </w:r>
      <w:r w:rsidRPr="00EE496F">
        <w:t xml:space="preserve"> or </w:t>
      </w:r>
      <w:r w:rsidRPr="00EE496F">
        <w:rPr>
          <w:b/>
        </w:rPr>
        <w:t>First Costs</w:t>
      </w:r>
      <w:r w:rsidRPr="00EE496F">
        <w:t xml:space="preserve"> of the solution only combined with either discounted or non-discounted values. All four are in the model. Additionally, the four outputs are calculated using the increased profit estimation instead of </w:t>
      </w:r>
      <w:r w:rsidRPr="00EE496F">
        <w:rPr>
          <w:b/>
        </w:rPr>
        <w:t>Net Operating Savings</w:t>
      </w:r>
      <w:r w:rsidRPr="00EE496F">
        <w:t>.</w:t>
      </w:r>
    </w:p>
    <w:p w14:paraId="69E0C8C0" w14:textId="77777777" w:rsidR="006745FF" w:rsidRPr="00EE496F" w:rsidRDefault="006745FF" w:rsidP="00996E91">
      <w:r w:rsidRPr="00EE496F">
        <w:rPr>
          <w:b/>
        </w:rPr>
        <w:t>PDS/ Project Drawdown Scenario</w:t>
      </w:r>
      <w:r w:rsidRPr="00EE496F">
        <w:t xml:space="preserve"> – this is the high growth scenario for adoption of the solution</w:t>
      </w:r>
    </w:p>
    <w:p w14:paraId="6F8267F5" w14:textId="77777777" w:rsidR="006745FF" w:rsidRPr="00EE496F" w:rsidRDefault="006745FF" w:rsidP="00996E91">
      <w:r w:rsidRPr="00EE496F">
        <w:rPr>
          <w:b/>
        </w:rPr>
        <w:t>PPB/ Parts per Billion</w:t>
      </w:r>
      <w:r w:rsidRPr="00EE496F">
        <w:t xml:space="preserve"> – a measure of concentration for atmospheric gases. 10 million PPB = 1%.</w:t>
      </w:r>
    </w:p>
    <w:p w14:paraId="78DB05A8" w14:textId="77777777" w:rsidR="006745FF" w:rsidRPr="00EE496F" w:rsidRDefault="006745FF" w:rsidP="00996E91">
      <w:r w:rsidRPr="00EE496F">
        <w:rPr>
          <w:b/>
        </w:rPr>
        <w:t>PPM/ Parts per Million</w:t>
      </w:r>
      <w:r w:rsidRPr="00EE496F">
        <w:t xml:space="preserve"> – a measure of concentration for atmospheric gases. 10 thousand PPM = 1%.</w:t>
      </w:r>
    </w:p>
    <w:p w14:paraId="0574EE5A" w14:textId="77777777" w:rsidR="006745FF" w:rsidRPr="00EE496F" w:rsidRDefault="006745FF" w:rsidP="00996E91">
      <w:r w:rsidRPr="00EE496F">
        <w:rPr>
          <w:b/>
        </w:rPr>
        <w:t>REF/ Reference Scenario</w:t>
      </w:r>
      <w:r w:rsidRPr="00EE496F">
        <w:t xml:space="preserve"> – this is the low growth scenario for adoption of the solution against which all </w:t>
      </w:r>
      <w:r w:rsidRPr="00EE496F">
        <w:rPr>
          <w:b/>
        </w:rPr>
        <w:t>PDS scenarios</w:t>
      </w:r>
      <w:r w:rsidRPr="00EE496F">
        <w:t xml:space="preserve"> are compared.</w:t>
      </w:r>
    </w:p>
    <w:p w14:paraId="333AF401" w14:textId="7C332B53" w:rsidR="001759D2" w:rsidRPr="00EE496F" w:rsidRDefault="001759D2" w:rsidP="00996E91">
      <w:pPr>
        <w:rPr>
          <w:rFonts w:cstheme="minorHAnsi"/>
        </w:rPr>
      </w:pPr>
      <w:r w:rsidRPr="00EE496F">
        <w:rPr>
          <w:rFonts w:cstheme="minorHAnsi"/>
          <w:b/>
        </w:rPr>
        <w:t>Regrets solution</w:t>
      </w:r>
      <w:r w:rsidRPr="00EE496F">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EE496F" w:rsidRDefault="006745FF" w:rsidP="00996E91">
      <w:r w:rsidRPr="00EE496F">
        <w:rPr>
          <w:b/>
        </w:rPr>
        <w:t>Replacement Time</w:t>
      </w:r>
      <w:r w:rsidRPr="00EE496F">
        <w:t xml:space="preserve">- the length of time in years, from installation/acquisition/setup of the solution through usage until a new installation/acquisition/setup is required to replace the earlier one.  This is calculated as the ratio of </w:t>
      </w:r>
      <w:r w:rsidRPr="00EE496F">
        <w:rPr>
          <w:b/>
        </w:rPr>
        <w:t>Lifetime Capacity</w:t>
      </w:r>
      <w:r w:rsidRPr="00EE496F">
        <w:t xml:space="preserve"> and the </w:t>
      </w:r>
      <w:r w:rsidRPr="00EE496F">
        <w:rPr>
          <w:b/>
        </w:rPr>
        <w:t>Average Annual Use</w:t>
      </w:r>
      <w:r w:rsidRPr="00EE496F">
        <w:t>.</w:t>
      </w:r>
    </w:p>
    <w:p w14:paraId="013DD235" w14:textId="238FD249" w:rsidR="00D25FC7" w:rsidRPr="00EE496F" w:rsidRDefault="001759D2" w:rsidP="00996E91">
      <w:r w:rsidRPr="00EE496F">
        <w:rPr>
          <w:b/>
        </w:rPr>
        <w:t xml:space="preserve">TAM/ Total Addressable Market </w:t>
      </w:r>
      <w:r w:rsidRPr="00EE496F">
        <w:t>–</w:t>
      </w:r>
      <w:r w:rsidR="00D25FC7" w:rsidRPr="00EE496F">
        <w:t xml:space="preserve"> represents the total potential market of functional demand provided by the technologies and practices under investigation, adjusting for estimated economic and population growth. For this solutions sector, it represents </w:t>
      </w:r>
      <w:r w:rsidRPr="00EE496F">
        <w:t>world and regional total addressable markets for electricity generation technologies in which the solutions are considered.</w:t>
      </w:r>
    </w:p>
    <w:p w14:paraId="06D9A50A" w14:textId="7CBFC779" w:rsidR="006745FF" w:rsidRPr="00EE496F" w:rsidRDefault="006745FF" w:rsidP="00996E91">
      <w:r w:rsidRPr="00EE496F">
        <w:rPr>
          <w:b/>
        </w:rPr>
        <w:t>Total Emissions Reduction</w:t>
      </w:r>
      <w:r w:rsidRPr="00EE496F">
        <w:t xml:space="preserve"> – the sum of grid, fuel, indirect, and other direct emissions reductions over the analysis period. The emissions reduction of each of these is the difference between the emissions that would have resulted in the </w:t>
      </w:r>
      <w:r w:rsidRPr="00EE496F">
        <w:rPr>
          <w:b/>
        </w:rPr>
        <w:t>REF Scenario</w:t>
      </w:r>
      <w:r w:rsidRPr="00EE496F">
        <w:t xml:space="preserve"> (from both solution and conventional) and the emissions that would result in the </w:t>
      </w:r>
      <w:r w:rsidRPr="00EE496F">
        <w:rPr>
          <w:b/>
        </w:rPr>
        <w:t>PDS Scenario</w:t>
      </w:r>
      <w:r w:rsidRPr="00EE496F">
        <w:t>. These may also be considered as “emissions avoided” as they may have occurred in the REF Scenario, but not in the PDS Scenario.</w:t>
      </w:r>
    </w:p>
    <w:p w14:paraId="512C529B" w14:textId="7D1A7CD0" w:rsidR="001759D2" w:rsidRPr="00EE496F" w:rsidRDefault="001759D2" w:rsidP="00996E91">
      <w:pPr>
        <w:rPr>
          <w:rFonts w:cstheme="minorHAnsi"/>
          <w:highlight w:val="green"/>
        </w:rPr>
      </w:pPr>
      <w:r w:rsidRPr="00EE496F">
        <w:rPr>
          <w:rFonts w:cstheme="minorHAnsi"/>
          <w:b/>
        </w:rPr>
        <w:t>Transition solutions</w:t>
      </w:r>
      <w:r w:rsidRPr="00EE496F">
        <w:rPr>
          <w:rFonts w:cstheme="minorHAnsi"/>
        </w:rPr>
        <w:t xml:space="preserve"> are considered till better technologies and less impactful are more cost effective and mature. </w:t>
      </w:r>
    </w:p>
    <w:p w14:paraId="57B3845F" w14:textId="5F82F0C4" w:rsidR="006745FF" w:rsidRPr="00EE496F" w:rsidRDefault="006745FF" w:rsidP="00EB247F">
      <w:r w:rsidRPr="00EE496F">
        <w:rPr>
          <w:b/>
        </w:rPr>
        <w:t>TWh/ Terawatt-hour</w:t>
      </w:r>
      <w:r w:rsidRPr="00EE496F">
        <w:t xml:space="preserve"> – A unit of energy equal to 1 billion kilowatt-hours</w:t>
      </w:r>
    </w:p>
    <w:p w14:paraId="3D5B7C86" w14:textId="5DD9AEFF" w:rsidR="000B45CE" w:rsidRPr="00EE496F" w:rsidRDefault="000B45CE" w:rsidP="00EB247F">
      <w:r w:rsidRPr="00EE496F">
        <w:rPr>
          <w:b/>
        </w:rPr>
        <w:t>Well-to-wheel/WTW</w:t>
      </w:r>
      <w:r w:rsidRPr="00EE496F">
        <w:t xml:space="preserve">– A modified life cycle energy pathway representing the path of energy from the well, where hydrocarbons are extracted (crude oil), through processing, to distribution (stations), to vehicle tanks and then finally to combustion in engines to power wheel movement. WTW </w:t>
      </w:r>
      <w:r w:rsidR="00042B2F" w:rsidRPr="00EE496F">
        <w:t xml:space="preserve">Analysis </w:t>
      </w:r>
      <w:r w:rsidRPr="00EE496F">
        <w:t xml:space="preserve">= WTT (well-to-tank) </w:t>
      </w:r>
      <w:r w:rsidR="00042B2F" w:rsidRPr="00EE496F">
        <w:t xml:space="preserve">analysis </w:t>
      </w:r>
      <w:r w:rsidRPr="00EE496F">
        <w:t xml:space="preserve">+ TTW (tank-to-wheel) </w:t>
      </w:r>
      <w:r w:rsidR="00042B2F" w:rsidRPr="00EE496F">
        <w:t>analysis</w:t>
      </w:r>
      <w:r w:rsidRPr="00EE496F">
        <w:t>. This type of analysis excludes emissions and energy for the processing facilities</w:t>
      </w:r>
      <w:r w:rsidR="00DA6E63" w:rsidRPr="00EE496F">
        <w:t xml:space="preserve">, building vehicles or </w:t>
      </w:r>
      <w:r w:rsidR="00042B2F" w:rsidRPr="00EE496F">
        <w:t>end of life processing</w:t>
      </w:r>
      <w:r w:rsidRPr="00EE496F">
        <w:t>.</w:t>
      </w:r>
      <w:r w:rsidR="00042B2F" w:rsidRPr="00EE496F">
        <w:t xml:space="preserve"> Note that this term is also used when describing alternative fuel vehicles such as electric cars in order to allow balanced comparison of efficiencies.</w:t>
      </w:r>
    </w:p>
    <w:sectPr w:rsidR="000B45CE" w:rsidRPr="00EE496F">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358BF" w14:textId="77777777" w:rsidR="00963BBF" w:rsidRDefault="00963BBF" w:rsidP="00D26F59">
      <w:pPr>
        <w:spacing w:after="0"/>
      </w:pPr>
      <w:r>
        <w:separator/>
      </w:r>
    </w:p>
  </w:endnote>
  <w:endnote w:type="continuationSeparator" w:id="0">
    <w:p w14:paraId="0BBCAEBA" w14:textId="77777777" w:rsidR="00963BBF" w:rsidRDefault="00963BBF"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4728CE" w:rsidRDefault="004728CE"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4728CE" w:rsidRDefault="004728CE"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4728CE" w:rsidRPr="00F26176" w:rsidRDefault="004728C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4728CE" w:rsidRPr="00F26176" w:rsidRDefault="004728C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9C368" w14:textId="77777777" w:rsidR="00963BBF" w:rsidRDefault="00963BBF" w:rsidP="00D26F59">
      <w:pPr>
        <w:spacing w:after="0"/>
      </w:pPr>
      <w:r>
        <w:separator/>
      </w:r>
    </w:p>
  </w:footnote>
  <w:footnote w:type="continuationSeparator" w:id="0">
    <w:p w14:paraId="561A7B10" w14:textId="77777777" w:rsidR="00963BBF" w:rsidRDefault="00963BBF" w:rsidP="00D26F59">
      <w:pPr>
        <w:spacing w:after="0"/>
      </w:pPr>
      <w:r>
        <w:continuationSeparator/>
      </w:r>
    </w:p>
  </w:footnote>
  <w:footnote w:id="1">
    <w:p w14:paraId="7EC07FF4" w14:textId="77777777" w:rsidR="001842B4" w:rsidRDefault="001842B4" w:rsidP="001842B4">
      <w:pPr>
        <w:pStyle w:val="FootnoteText"/>
      </w:pPr>
      <w:r>
        <w:rPr>
          <w:rStyle w:val="FootnoteReference"/>
        </w:rPr>
        <w:footnoteRef/>
      </w:r>
      <w:r>
        <w:t xml:space="preserve"> </w:t>
      </w:r>
      <w:hyperlink r:id="rId1" w:history="1">
        <w:r w:rsidRPr="007A1CFE">
          <w:rPr>
            <w:rStyle w:val="Hyperlink"/>
          </w:rPr>
          <w:t>https://commons.wikimedia.org/wiki/File:ParkBlvd_BikeLane.jpg</w:t>
        </w:r>
      </w:hyperlink>
      <w:r>
        <w:t xml:space="preserve"> </w:t>
      </w:r>
    </w:p>
  </w:footnote>
  <w:footnote w:id="2">
    <w:p w14:paraId="39F9A0BD" w14:textId="77777777" w:rsidR="001842B4" w:rsidRDefault="001842B4" w:rsidP="001842B4">
      <w:pPr>
        <w:pStyle w:val="FootnoteText"/>
      </w:pPr>
      <w:r>
        <w:rPr>
          <w:rStyle w:val="FootnoteReference"/>
        </w:rPr>
        <w:footnoteRef/>
      </w:r>
      <w:r>
        <w:t xml:space="preserve"> </w:t>
      </w:r>
      <w:hyperlink r:id="rId2" w:history="1">
        <w:r w:rsidRPr="007A1CFE">
          <w:rPr>
            <w:rStyle w:val="Hyperlink"/>
          </w:rPr>
          <w:t>https://commons.wikimedia.org/wiki/File:Bicycle_boulevard_on_14th_Street,_Albuquerque_NM.jpg</w:t>
        </w:r>
      </w:hyperlink>
      <w:r>
        <w:t xml:space="preserve"> </w:t>
      </w:r>
    </w:p>
  </w:footnote>
  <w:footnote w:id="3">
    <w:p w14:paraId="3898381F" w14:textId="77777777" w:rsidR="001842B4" w:rsidRDefault="001842B4" w:rsidP="001842B4">
      <w:pPr>
        <w:pStyle w:val="FootnoteText"/>
      </w:pPr>
      <w:r>
        <w:rPr>
          <w:rStyle w:val="FootnoteReference"/>
        </w:rPr>
        <w:footnoteRef/>
      </w:r>
      <w:r>
        <w:t xml:space="preserve"> </w:t>
      </w:r>
      <w:hyperlink r:id="rId3" w:history="1">
        <w:r w:rsidRPr="007A1CFE">
          <w:rPr>
            <w:rStyle w:val="Hyperlink"/>
          </w:rPr>
          <w:t>https://commons.wikimedia.org/wiki/File:Cycle_Path_to_Southend_-_geograph.org.uk_-_66639.jpg</w:t>
        </w:r>
      </w:hyperlink>
      <w:r>
        <w:t xml:space="preserve"> </w:t>
      </w:r>
    </w:p>
  </w:footnote>
  <w:footnote w:id="4">
    <w:p w14:paraId="05FE77AB" w14:textId="77777777" w:rsidR="00F8174C" w:rsidRDefault="00F8174C" w:rsidP="00F8174C">
      <w:pPr>
        <w:pStyle w:val="FootnoteText"/>
        <w:spacing w:line="240" w:lineRule="auto"/>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5">
    <w:p w14:paraId="42BD5148" w14:textId="77777777" w:rsidR="00A34A5A" w:rsidRDefault="00A34A5A" w:rsidP="00A34A5A">
      <w:pPr>
        <w:pStyle w:val="FootnoteText"/>
        <w:rPr>
          <w:rFonts w:asciiTheme="minorHAnsi" w:hAnsiTheme="minorHAnsi"/>
        </w:rPr>
      </w:pPr>
      <w:r>
        <w:rPr>
          <w:rStyle w:val="FootnoteReference"/>
        </w:rPr>
        <w:footnoteRef/>
      </w:r>
      <w:r>
        <w:t xml:space="preserve"> The Organisation for Economic Cooperation and Development, with membership as at the end of 1990 (this was chosen to match the AMPERE model used by the IPCC and developed by the International institute for Applied Systems Analysis (IIASA). See </w:t>
      </w:r>
      <w:hyperlink r:id="rId4" w:history="1">
        <w:r>
          <w:rPr>
            <w:rStyle w:val="Hyperlink"/>
          </w:rPr>
          <w:t>www.iiasa.ac.at</w:t>
        </w:r>
      </w:hyperlink>
      <w:r>
        <w:t xml:space="preserve"> )</w:t>
      </w:r>
    </w:p>
  </w:footnote>
  <w:footnote w:id="6">
    <w:p w14:paraId="6314C35E" w14:textId="2FE355C0" w:rsidR="004728CE" w:rsidRDefault="004728CE">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7">
    <w:p w14:paraId="21C5962D" w14:textId="77777777" w:rsidR="00B83B9F" w:rsidRDefault="00B83B9F" w:rsidP="00B83B9F">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552A54"/>
    <w:multiLevelType w:val="hybridMultilevel"/>
    <w:tmpl w:val="48403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5"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0348A4"/>
    <w:multiLevelType w:val="hybridMultilevel"/>
    <w:tmpl w:val="E7C61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CC3801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1"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B47C44"/>
    <w:multiLevelType w:val="hybridMultilevel"/>
    <w:tmpl w:val="FECC992A"/>
    <w:lvl w:ilvl="0" w:tplc="7ED2A280">
      <w:start w:val="1"/>
      <w:numFmt w:val="decimal"/>
      <w:lvlText w:val="Eq.%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5"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6"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8"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1" w15:restartNumberingAfterBreak="0">
    <w:nsid w:val="3B5E4AB3"/>
    <w:multiLevelType w:val="multilevel"/>
    <w:tmpl w:val="A680E7FA"/>
    <w:lvl w:ilvl="0">
      <w:start w:val="1"/>
      <w:numFmt w:val="decimal"/>
      <w:pStyle w:val="TOC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4"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5"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7"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8"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0"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2"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5"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BF0662"/>
    <w:multiLevelType w:val="hybridMultilevel"/>
    <w:tmpl w:val="7FEE3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8" w15:restartNumberingAfterBreak="0">
    <w:nsid w:val="7B95533A"/>
    <w:multiLevelType w:val="multilevel"/>
    <w:tmpl w:val="CC3801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9"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0"/>
  </w:num>
  <w:num w:numId="2">
    <w:abstractNumId w:val="39"/>
  </w:num>
  <w:num w:numId="3">
    <w:abstractNumId w:val="26"/>
  </w:num>
  <w:num w:numId="4">
    <w:abstractNumId w:val="8"/>
  </w:num>
  <w:num w:numId="5">
    <w:abstractNumId w:val="37"/>
  </w:num>
  <w:num w:numId="6">
    <w:abstractNumId w:val="24"/>
  </w:num>
  <w:num w:numId="7">
    <w:abstractNumId w:val="31"/>
  </w:num>
  <w:num w:numId="8">
    <w:abstractNumId w:val="4"/>
  </w:num>
  <w:num w:numId="9">
    <w:abstractNumId w:val="9"/>
  </w:num>
  <w:num w:numId="10">
    <w:abstractNumId w:val="23"/>
  </w:num>
  <w:num w:numId="11">
    <w:abstractNumId w:val="19"/>
  </w:num>
  <w:num w:numId="12">
    <w:abstractNumId w:val="30"/>
  </w:num>
  <w:num w:numId="13">
    <w:abstractNumId w:val="11"/>
  </w:num>
  <w:num w:numId="14">
    <w:abstractNumId w:val="16"/>
  </w:num>
  <w:num w:numId="15">
    <w:abstractNumId w:val="2"/>
  </w:num>
  <w:num w:numId="16">
    <w:abstractNumId w:val="7"/>
  </w:num>
  <w:num w:numId="17">
    <w:abstractNumId w:val="32"/>
  </w:num>
  <w:num w:numId="18">
    <w:abstractNumId w:val="35"/>
  </w:num>
  <w:num w:numId="19">
    <w:abstractNumId w:val="33"/>
  </w:num>
  <w:num w:numId="20">
    <w:abstractNumId w:val="18"/>
  </w:num>
  <w:num w:numId="21">
    <w:abstractNumId w:val="9"/>
  </w:num>
  <w:num w:numId="22">
    <w:abstractNumId w:val="9"/>
  </w:num>
  <w:num w:numId="23">
    <w:abstractNumId w:val="14"/>
  </w:num>
  <w:num w:numId="24">
    <w:abstractNumId w:val="21"/>
  </w:num>
  <w:num w:numId="25">
    <w:abstractNumId w:val="25"/>
  </w:num>
  <w:num w:numId="26">
    <w:abstractNumId w:val="22"/>
  </w:num>
  <w:num w:numId="27">
    <w:abstractNumId w:val="22"/>
  </w:num>
  <w:num w:numId="28">
    <w:abstractNumId w:val="22"/>
    <w:lvlOverride w:ilvl="0">
      <w:startOverride w:val="2"/>
    </w:lvlOverride>
    <w:lvlOverride w:ilvl="1">
      <w:startOverride w:val="1"/>
    </w:lvlOverride>
  </w:num>
  <w:num w:numId="29">
    <w:abstractNumId w:val="22"/>
  </w:num>
  <w:num w:numId="30">
    <w:abstractNumId w:val="5"/>
  </w:num>
  <w:num w:numId="31">
    <w:abstractNumId w:val="27"/>
  </w:num>
  <w:num w:numId="32">
    <w:abstractNumId w:val="15"/>
  </w:num>
  <w:num w:numId="33">
    <w:abstractNumId w:val="20"/>
  </w:num>
  <w:num w:numId="34">
    <w:abstractNumId w:val="34"/>
  </w:num>
  <w:num w:numId="35">
    <w:abstractNumId w:val="28"/>
  </w:num>
  <w:num w:numId="36">
    <w:abstractNumId w:val="12"/>
  </w:num>
  <w:num w:numId="37">
    <w:abstractNumId w:val="17"/>
  </w:num>
  <w:num w:numId="38">
    <w:abstractNumId w:val="29"/>
  </w:num>
  <w:num w:numId="39">
    <w:abstractNumId w:val="21"/>
  </w:num>
  <w:num w:numId="40">
    <w:abstractNumId w:val="6"/>
  </w:num>
  <w:num w:numId="41">
    <w:abstractNumId w:val="13"/>
  </w:num>
  <w:num w:numId="42">
    <w:abstractNumId w:val="36"/>
  </w:num>
  <w:num w:numId="43">
    <w:abstractNumId w:val="38"/>
  </w:num>
  <w:num w:numId="44">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11F94"/>
    <w:rsid w:val="00014CE5"/>
    <w:rsid w:val="00015AD3"/>
    <w:rsid w:val="000178CE"/>
    <w:rsid w:val="00022CB1"/>
    <w:rsid w:val="00023E33"/>
    <w:rsid w:val="00024F11"/>
    <w:rsid w:val="00025D41"/>
    <w:rsid w:val="00027B88"/>
    <w:rsid w:val="00030E04"/>
    <w:rsid w:val="00030FE5"/>
    <w:rsid w:val="000330C6"/>
    <w:rsid w:val="0003455B"/>
    <w:rsid w:val="00036ADC"/>
    <w:rsid w:val="00041FB9"/>
    <w:rsid w:val="00042B2F"/>
    <w:rsid w:val="00047ACA"/>
    <w:rsid w:val="0005048F"/>
    <w:rsid w:val="00054158"/>
    <w:rsid w:val="00056ED1"/>
    <w:rsid w:val="00057050"/>
    <w:rsid w:val="00060AAB"/>
    <w:rsid w:val="00060B15"/>
    <w:rsid w:val="00063949"/>
    <w:rsid w:val="00064A20"/>
    <w:rsid w:val="000663BB"/>
    <w:rsid w:val="00071F2E"/>
    <w:rsid w:val="000753B0"/>
    <w:rsid w:val="00075F31"/>
    <w:rsid w:val="00081F00"/>
    <w:rsid w:val="000828F9"/>
    <w:rsid w:val="000829DC"/>
    <w:rsid w:val="000851E7"/>
    <w:rsid w:val="000856B7"/>
    <w:rsid w:val="000875B5"/>
    <w:rsid w:val="00087D3B"/>
    <w:rsid w:val="00090BFD"/>
    <w:rsid w:val="0009232E"/>
    <w:rsid w:val="0009271D"/>
    <w:rsid w:val="000950BA"/>
    <w:rsid w:val="000951A0"/>
    <w:rsid w:val="0009541F"/>
    <w:rsid w:val="00096296"/>
    <w:rsid w:val="000971F9"/>
    <w:rsid w:val="000A3CF5"/>
    <w:rsid w:val="000A5065"/>
    <w:rsid w:val="000A59F4"/>
    <w:rsid w:val="000A6F40"/>
    <w:rsid w:val="000B1609"/>
    <w:rsid w:val="000B1918"/>
    <w:rsid w:val="000B2ABF"/>
    <w:rsid w:val="000B2C20"/>
    <w:rsid w:val="000B3EE3"/>
    <w:rsid w:val="000B45CE"/>
    <w:rsid w:val="000C108E"/>
    <w:rsid w:val="000C1E8E"/>
    <w:rsid w:val="000C2FF4"/>
    <w:rsid w:val="000C3205"/>
    <w:rsid w:val="000C3A85"/>
    <w:rsid w:val="000C3F49"/>
    <w:rsid w:val="000C62B5"/>
    <w:rsid w:val="000C6F54"/>
    <w:rsid w:val="000C77F2"/>
    <w:rsid w:val="000C7A55"/>
    <w:rsid w:val="000C7C53"/>
    <w:rsid w:val="000D30DE"/>
    <w:rsid w:val="000D3855"/>
    <w:rsid w:val="000D5D97"/>
    <w:rsid w:val="000D7BC5"/>
    <w:rsid w:val="000E1153"/>
    <w:rsid w:val="000E2F43"/>
    <w:rsid w:val="000E35D6"/>
    <w:rsid w:val="000E3A00"/>
    <w:rsid w:val="000E594F"/>
    <w:rsid w:val="000F131E"/>
    <w:rsid w:val="000F39A8"/>
    <w:rsid w:val="00101408"/>
    <w:rsid w:val="001034D6"/>
    <w:rsid w:val="00105781"/>
    <w:rsid w:val="001058B6"/>
    <w:rsid w:val="00105A6E"/>
    <w:rsid w:val="00105C25"/>
    <w:rsid w:val="001063F2"/>
    <w:rsid w:val="001073C8"/>
    <w:rsid w:val="00107A51"/>
    <w:rsid w:val="00112479"/>
    <w:rsid w:val="00114206"/>
    <w:rsid w:val="00117779"/>
    <w:rsid w:val="00123A28"/>
    <w:rsid w:val="00124262"/>
    <w:rsid w:val="00124C49"/>
    <w:rsid w:val="00125659"/>
    <w:rsid w:val="00125B80"/>
    <w:rsid w:val="00125E08"/>
    <w:rsid w:val="00127E8C"/>
    <w:rsid w:val="00132602"/>
    <w:rsid w:val="00135196"/>
    <w:rsid w:val="00136093"/>
    <w:rsid w:val="00136DD5"/>
    <w:rsid w:val="001378D4"/>
    <w:rsid w:val="00137B82"/>
    <w:rsid w:val="00140D72"/>
    <w:rsid w:val="00140F1E"/>
    <w:rsid w:val="00147A30"/>
    <w:rsid w:val="0015112C"/>
    <w:rsid w:val="00152E5D"/>
    <w:rsid w:val="0015419F"/>
    <w:rsid w:val="0015482E"/>
    <w:rsid w:val="00156F98"/>
    <w:rsid w:val="001676CB"/>
    <w:rsid w:val="00170FD9"/>
    <w:rsid w:val="0017132B"/>
    <w:rsid w:val="001759D2"/>
    <w:rsid w:val="00176B3E"/>
    <w:rsid w:val="001842B4"/>
    <w:rsid w:val="00185E08"/>
    <w:rsid w:val="001867B2"/>
    <w:rsid w:val="001870C0"/>
    <w:rsid w:val="001875BC"/>
    <w:rsid w:val="0019272F"/>
    <w:rsid w:val="001951B3"/>
    <w:rsid w:val="001A167D"/>
    <w:rsid w:val="001A1AB8"/>
    <w:rsid w:val="001A6EB0"/>
    <w:rsid w:val="001B0606"/>
    <w:rsid w:val="001B0E76"/>
    <w:rsid w:val="001B1300"/>
    <w:rsid w:val="001B2728"/>
    <w:rsid w:val="001B3003"/>
    <w:rsid w:val="001B5197"/>
    <w:rsid w:val="001B58F5"/>
    <w:rsid w:val="001B5B9D"/>
    <w:rsid w:val="001B6745"/>
    <w:rsid w:val="001C2B6F"/>
    <w:rsid w:val="001C3DC0"/>
    <w:rsid w:val="001C49CB"/>
    <w:rsid w:val="001C5872"/>
    <w:rsid w:val="001C6223"/>
    <w:rsid w:val="001D0180"/>
    <w:rsid w:val="001D17E8"/>
    <w:rsid w:val="001D20F1"/>
    <w:rsid w:val="001D4E1F"/>
    <w:rsid w:val="001D5396"/>
    <w:rsid w:val="001D5BC6"/>
    <w:rsid w:val="001D632E"/>
    <w:rsid w:val="001D78EB"/>
    <w:rsid w:val="001E0FF2"/>
    <w:rsid w:val="001E1CFB"/>
    <w:rsid w:val="001F2EFC"/>
    <w:rsid w:val="001F39F2"/>
    <w:rsid w:val="001F6F29"/>
    <w:rsid w:val="001F6FB0"/>
    <w:rsid w:val="00202788"/>
    <w:rsid w:val="00204AD9"/>
    <w:rsid w:val="002054FC"/>
    <w:rsid w:val="00206BC4"/>
    <w:rsid w:val="00207254"/>
    <w:rsid w:val="0021018F"/>
    <w:rsid w:val="0021082B"/>
    <w:rsid w:val="00210A3F"/>
    <w:rsid w:val="0021375E"/>
    <w:rsid w:val="00215F04"/>
    <w:rsid w:val="00216865"/>
    <w:rsid w:val="00216B08"/>
    <w:rsid w:val="00221954"/>
    <w:rsid w:val="00225DD6"/>
    <w:rsid w:val="0022652D"/>
    <w:rsid w:val="0023178B"/>
    <w:rsid w:val="00232AAA"/>
    <w:rsid w:val="00233C0E"/>
    <w:rsid w:val="00234078"/>
    <w:rsid w:val="00236BD9"/>
    <w:rsid w:val="00237CCB"/>
    <w:rsid w:val="00247035"/>
    <w:rsid w:val="002476A8"/>
    <w:rsid w:val="00251060"/>
    <w:rsid w:val="00251EA8"/>
    <w:rsid w:val="00255D19"/>
    <w:rsid w:val="002573E2"/>
    <w:rsid w:val="00260326"/>
    <w:rsid w:val="002603E9"/>
    <w:rsid w:val="0026327C"/>
    <w:rsid w:val="00264D1A"/>
    <w:rsid w:val="00266635"/>
    <w:rsid w:val="00266935"/>
    <w:rsid w:val="00270442"/>
    <w:rsid w:val="00272912"/>
    <w:rsid w:val="00272B0E"/>
    <w:rsid w:val="00274B56"/>
    <w:rsid w:val="00274B9D"/>
    <w:rsid w:val="00286BE2"/>
    <w:rsid w:val="00290D71"/>
    <w:rsid w:val="002919A9"/>
    <w:rsid w:val="00291D3C"/>
    <w:rsid w:val="00293626"/>
    <w:rsid w:val="0029727F"/>
    <w:rsid w:val="002A4E84"/>
    <w:rsid w:val="002A62C7"/>
    <w:rsid w:val="002A6673"/>
    <w:rsid w:val="002A6CAC"/>
    <w:rsid w:val="002A78D2"/>
    <w:rsid w:val="002B1D16"/>
    <w:rsid w:val="002B37A0"/>
    <w:rsid w:val="002B4E23"/>
    <w:rsid w:val="002C0282"/>
    <w:rsid w:val="002C178B"/>
    <w:rsid w:val="002C5CA7"/>
    <w:rsid w:val="002D116A"/>
    <w:rsid w:val="002D2964"/>
    <w:rsid w:val="002D402C"/>
    <w:rsid w:val="002D4B00"/>
    <w:rsid w:val="002D4B9E"/>
    <w:rsid w:val="002D4D13"/>
    <w:rsid w:val="002D5C14"/>
    <w:rsid w:val="002D6588"/>
    <w:rsid w:val="002E2FA2"/>
    <w:rsid w:val="002E3810"/>
    <w:rsid w:val="002E49AA"/>
    <w:rsid w:val="002E4EE4"/>
    <w:rsid w:val="002E6237"/>
    <w:rsid w:val="002E69FF"/>
    <w:rsid w:val="002E7421"/>
    <w:rsid w:val="002F0F0B"/>
    <w:rsid w:val="002F39F5"/>
    <w:rsid w:val="002F6687"/>
    <w:rsid w:val="0030099E"/>
    <w:rsid w:val="00300CEE"/>
    <w:rsid w:val="00303670"/>
    <w:rsid w:val="00304875"/>
    <w:rsid w:val="0030660B"/>
    <w:rsid w:val="003069EE"/>
    <w:rsid w:val="0031529E"/>
    <w:rsid w:val="00321504"/>
    <w:rsid w:val="0032353F"/>
    <w:rsid w:val="00325AF7"/>
    <w:rsid w:val="003260E9"/>
    <w:rsid w:val="00326D02"/>
    <w:rsid w:val="00327B08"/>
    <w:rsid w:val="003305B3"/>
    <w:rsid w:val="00330784"/>
    <w:rsid w:val="00330922"/>
    <w:rsid w:val="003315BF"/>
    <w:rsid w:val="00332658"/>
    <w:rsid w:val="00333492"/>
    <w:rsid w:val="00333748"/>
    <w:rsid w:val="00335C88"/>
    <w:rsid w:val="00337170"/>
    <w:rsid w:val="00344262"/>
    <w:rsid w:val="0034746E"/>
    <w:rsid w:val="003551A3"/>
    <w:rsid w:val="00360D12"/>
    <w:rsid w:val="00362E9A"/>
    <w:rsid w:val="00365580"/>
    <w:rsid w:val="00367667"/>
    <w:rsid w:val="00367D7C"/>
    <w:rsid w:val="0037089C"/>
    <w:rsid w:val="0037231E"/>
    <w:rsid w:val="003727F8"/>
    <w:rsid w:val="00374564"/>
    <w:rsid w:val="0037746A"/>
    <w:rsid w:val="00380EEB"/>
    <w:rsid w:val="0038334F"/>
    <w:rsid w:val="003922A1"/>
    <w:rsid w:val="003938B2"/>
    <w:rsid w:val="00395868"/>
    <w:rsid w:val="00395C18"/>
    <w:rsid w:val="003A0234"/>
    <w:rsid w:val="003A2697"/>
    <w:rsid w:val="003A4CBC"/>
    <w:rsid w:val="003A7929"/>
    <w:rsid w:val="003A7FE2"/>
    <w:rsid w:val="003B17E2"/>
    <w:rsid w:val="003B2BDF"/>
    <w:rsid w:val="003B4C27"/>
    <w:rsid w:val="003B7476"/>
    <w:rsid w:val="003C025A"/>
    <w:rsid w:val="003C04AF"/>
    <w:rsid w:val="003C3271"/>
    <w:rsid w:val="003C3891"/>
    <w:rsid w:val="003C69B0"/>
    <w:rsid w:val="003D508F"/>
    <w:rsid w:val="003D624A"/>
    <w:rsid w:val="003E0AE3"/>
    <w:rsid w:val="003E3306"/>
    <w:rsid w:val="003E50FF"/>
    <w:rsid w:val="003F22DB"/>
    <w:rsid w:val="003F5FC1"/>
    <w:rsid w:val="004057C8"/>
    <w:rsid w:val="004063B9"/>
    <w:rsid w:val="004078ED"/>
    <w:rsid w:val="00416A4B"/>
    <w:rsid w:val="00417CEA"/>
    <w:rsid w:val="00424AE5"/>
    <w:rsid w:val="004255B5"/>
    <w:rsid w:val="004324A5"/>
    <w:rsid w:val="00433358"/>
    <w:rsid w:val="00434F61"/>
    <w:rsid w:val="00437666"/>
    <w:rsid w:val="0044137C"/>
    <w:rsid w:val="00442F4B"/>
    <w:rsid w:val="00443DCA"/>
    <w:rsid w:val="004443EC"/>
    <w:rsid w:val="00445010"/>
    <w:rsid w:val="0044759E"/>
    <w:rsid w:val="00447F81"/>
    <w:rsid w:val="0045676A"/>
    <w:rsid w:val="00456E7C"/>
    <w:rsid w:val="004575C6"/>
    <w:rsid w:val="00463B3C"/>
    <w:rsid w:val="004728CE"/>
    <w:rsid w:val="00474291"/>
    <w:rsid w:val="00475827"/>
    <w:rsid w:val="00477404"/>
    <w:rsid w:val="00481F8C"/>
    <w:rsid w:val="004823A6"/>
    <w:rsid w:val="00483FFA"/>
    <w:rsid w:val="0048539E"/>
    <w:rsid w:val="004858E0"/>
    <w:rsid w:val="004866C1"/>
    <w:rsid w:val="00486C75"/>
    <w:rsid w:val="00487017"/>
    <w:rsid w:val="00490F36"/>
    <w:rsid w:val="004914C3"/>
    <w:rsid w:val="00492F5E"/>
    <w:rsid w:val="00493F9D"/>
    <w:rsid w:val="00496526"/>
    <w:rsid w:val="004A3BBC"/>
    <w:rsid w:val="004A3C0A"/>
    <w:rsid w:val="004A4DFA"/>
    <w:rsid w:val="004A58A4"/>
    <w:rsid w:val="004A6074"/>
    <w:rsid w:val="004A66FB"/>
    <w:rsid w:val="004A6824"/>
    <w:rsid w:val="004B1A0B"/>
    <w:rsid w:val="004B3309"/>
    <w:rsid w:val="004B45D0"/>
    <w:rsid w:val="004B4859"/>
    <w:rsid w:val="004B4939"/>
    <w:rsid w:val="004B75B7"/>
    <w:rsid w:val="004C1461"/>
    <w:rsid w:val="004C1801"/>
    <w:rsid w:val="004C2EA3"/>
    <w:rsid w:val="004C50B9"/>
    <w:rsid w:val="004C5CEC"/>
    <w:rsid w:val="004D258F"/>
    <w:rsid w:val="004D345F"/>
    <w:rsid w:val="004D5520"/>
    <w:rsid w:val="004D7CC2"/>
    <w:rsid w:val="004E2876"/>
    <w:rsid w:val="004E4047"/>
    <w:rsid w:val="004E4194"/>
    <w:rsid w:val="004E59D5"/>
    <w:rsid w:val="004F0796"/>
    <w:rsid w:val="004F1696"/>
    <w:rsid w:val="004F181B"/>
    <w:rsid w:val="004F27BE"/>
    <w:rsid w:val="004F5425"/>
    <w:rsid w:val="004F6A76"/>
    <w:rsid w:val="004F7698"/>
    <w:rsid w:val="00503CB9"/>
    <w:rsid w:val="00503F11"/>
    <w:rsid w:val="00504DD9"/>
    <w:rsid w:val="00512015"/>
    <w:rsid w:val="00513994"/>
    <w:rsid w:val="00516770"/>
    <w:rsid w:val="005251A9"/>
    <w:rsid w:val="00525D01"/>
    <w:rsid w:val="005267CB"/>
    <w:rsid w:val="005313CE"/>
    <w:rsid w:val="0053240D"/>
    <w:rsid w:val="00533DFA"/>
    <w:rsid w:val="005341AC"/>
    <w:rsid w:val="00535AC0"/>
    <w:rsid w:val="005371B2"/>
    <w:rsid w:val="00540434"/>
    <w:rsid w:val="00540530"/>
    <w:rsid w:val="00541D39"/>
    <w:rsid w:val="00542221"/>
    <w:rsid w:val="0054635E"/>
    <w:rsid w:val="005539AC"/>
    <w:rsid w:val="00556DCF"/>
    <w:rsid w:val="00557435"/>
    <w:rsid w:val="00557A3B"/>
    <w:rsid w:val="00560EAE"/>
    <w:rsid w:val="00561650"/>
    <w:rsid w:val="00564C96"/>
    <w:rsid w:val="00570C51"/>
    <w:rsid w:val="00571C64"/>
    <w:rsid w:val="0057308F"/>
    <w:rsid w:val="00584CBD"/>
    <w:rsid w:val="00584ECC"/>
    <w:rsid w:val="00586848"/>
    <w:rsid w:val="0058692B"/>
    <w:rsid w:val="00586AA5"/>
    <w:rsid w:val="00587297"/>
    <w:rsid w:val="00592C39"/>
    <w:rsid w:val="00592D80"/>
    <w:rsid w:val="00594555"/>
    <w:rsid w:val="00597610"/>
    <w:rsid w:val="005A0AE6"/>
    <w:rsid w:val="005A5B64"/>
    <w:rsid w:val="005A5F8E"/>
    <w:rsid w:val="005A660B"/>
    <w:rsid w:val="005A6986"/>
    <w:rsid w:val="005B0B99"/>
    <w:rsid w:val="005B4EA8"/>
    <w:rsid w:val="005B68DB"/>
    <w:rsid w:val="005B7A11"/>
    <w:rsid w:val="005C1FAE"/>
    <w:rsid w:val="005C48C6"/>
    <w:rsid w:val="005C6EC2"/>
    <w:rsid w:val="005C77F5"/>
    <w:rsid w:val="005D026A"/>
    <w:rsid w:val="005D104F"/>
    <w:rsid w:val="005D2C9C"/>
    <w:rsid w:val="005D33B7"/>
    <w:rsid w:val="005D33DE"/>
    <w:rsid w:val="005D49A8"/>
    <w:rsid w:val="005D5486"/>
    <w:rsid w:val="005E40E9"/>
    <w:rsid w:val="005E5E33"/>
    <w:rsid w:val="005E7431"/>
    <w:rsid w:val="005F1E2F"/>
    <w:rsid w:val="005F38E3"/>
    <w:rsid w:val="005F4FD4"/>
    <w:rsid w:val="005F58D9"/>
    <w:rsid w:val="005F6F5D"/>
    <w:rsid w:val="00600C2E"/>
    <w:rsid w:val="00600C84"/>
    <w:rsid w:val="00600CA1"/>
    <w:rsid w:val="00602832"/>
    <w:rsid w:val="00602CBA"/>
    <w:rsid w:val="00602DF7"/>
    <w:rsid w:val="006035E9"/>
    <w:rsid w:val="006048A3"/>
    <w:rsid w:val="0060672D"/>
    <w:rsid w:val="00610F8D"/>
    <w:rsid w:val="0061647D"/>
    <w:rsid w:val="0062163D"/>
    <w:rsid w:val="00621C5C"/>
    <w:rsid w:val="00624F92"/>
    <w:rsid w:val="0063081C"/>
    <w:rsid w:val="00630CD1"/>
    <w:rsid w:val="00631CC8"/>
    <w:rsid w:val="00631D39"/>
    <w:rsid w:val="00635009"/>
    <w:rsid w:val="00635618"/>
    <w:rsid w:val="0063600B"/>
    <w:rsid w:val="00640665"/>
    <w:rsid w:val="00652B00"/>
    <w:rsid w:val="00654D87"/>
    <w:rsid w:val="0065579A"/>
    <w:rsid w:val="00661610"/>
    <w:rsid w:val="006627AA"/>
    <w:rsid w:val="00666AAB"/>
    <w:rsid w:val="0066753A"/>
    <w:rsid w:val="00667658"/>
    <w:rsid w:val="0066787A"/>
    <w:rsid w:val="00673782"/>
    <w:rsid w:val="006745FF"/>
    <w:rsid w:val="006802C5"/>
    <w:rsid w:val="0068203D"/>
    <w:rsid w:val="006825E9"/>
    <w:rsid w:val="00683100"/>
    <w:rsid w:val="00686965"/>
    <w:rsid w:val="00686E9C"/>
    <w:rsid w:val="0069014F"/>
    <w:rsid w:val="00690810"/>
    <w:rsid w:val="00691FFE"/>
    <w:rsid w:val="00692C50"/>
    <w:rsid w:val="0069370D"/>
    <w:rsid w:val="00693842"/>
    <w:rsid w:val="00695682"/>
    <w:rsid w:val="006957E9"/>
    <w:rsid w:val="00695E13"/>
    <w:rsid w:val="006A106E"/>
    <w:rsid w:val="006A3F77"/>
    <w:rsid w:val="006A4A08"/>
    <w:rsid w:val="006A56ED"/>
    <w:rsid w:val="006A6D2B"/>
    <w:rsid w:val="006A7503"/>
    <w:rsid w:val="006B1084"/>
    <w:rsid w:val="006B1A5E"/>
    <w:rsid w:val="006B25F4"/>
    <w:rsid w:val="006B267A"/>
    <w:rsid w:val="006B3B1D"/>
    <w:rsid w:val="006B675D"/>
    <w:rsid w:val="006B6AF8"/>
    <w:rsid w:val="006C25EC"/>
    <w:rsid w:val="006C273F"/>
    <w:rsid w:val="006C7C57"/>
    <w:rsid w:val="006D370B"/>
    <w:rsid w:val="006D6012"/>
    <w:rsid w:val="006D6758"/>
    <w:rsid w:val="006D69EF"/>
    <w:rsid w:val="006D79A3"/>
    <w:rsid w:val="006E282E"/>
    <w:rsid w:val="006E32FC"/>
    <w:rsid w:val="006E6C65"/>
    <w:rsid w:val="006F2600"/>
    <w:rsid w:val="006F42BA"/>
    <w:rsid w:val="006F505C"/>
    <w:rsid w:val="006F507B"/>
    <w:rsid w:val="006F604E"/>
    <w:rsid w:val="006F6334"/>
    <w:rsid w:val="0070321D"/>
    <w:rsid w:val="00703C8F"/>
    <w:rsid w:val="00703FA3"/>
    <w:rsid w:val="00704C88"/>
    <w:rsid w:val="007102BE"/>
    <w:rsid w:val="00710517"/>
    <w:rsid w:val="00711575"/>
    <w:rsid w:val="007121DD"/>
    <w:rsid w:val="00717861"/>
    <w:rsid w:val="00720F3A"/>
    <w:rsid w:val="00720F3B"/>
    <w:rsid w:val="00723B7B"/>
    <w:rsid w:val="00725C9B"/>
    <w:rsid w:val="0072606A"/>
    <w:rsid w:val="007333A1"/>
    <w:rsid w:val="00736D2D"/>
    <w:rsid w:val="00740504"/>
    <w:rsid w:val="00742951"/>
    <w:rsid w:val="00744DD8"/>
    <w:rsid w:val="007500D3"/>
    <w:rsid w:val="00750894"/>
    <w:rsid w:val="00751F36"/>
    <w:rsid w:val="00753F11"/>
    <w:rsid w:val="007546AE"/>
    <w:rsid w:val="007546C9"/>
    <w:rsid w:val="007576C6"/>
    <w:rsid w:val="00757DF9"/>
    <w:rsid w:val="00757F2F"/>
    <w:rsid w:val="00760821"/>
    <w:rsid w:val="00761959"/>
    <w:rsid w:val="00761F4D"/>
    <w:rsid w:val="00762877"/>
    <w:rsid w:val="00762F77"/>
    <w:rsid w:val="00763931"/>
    <w:rsid w:val="0076545C"/>
    <w:rsid w:val="00767F96"/>
    <w:rsid w:val="00772AED"/>
    <w:rsid w:val="00776DB2"/>
    <w:rsid w:val="00781EEE"/>
    <w:rsid w:val="0078217A"/>
    <w:rsid w:val="007864AB"/>
    <w:rsid w:val="00786B41"/>
    <w:rsid w:val="007909FF"/>
    <w:rsid w:val="00791571"/>
    <w:rsid w:val="00791931"/>
    <w:rsid w:val="0079350D"/>
    <w:rsid w:val="00794910"/>
    <w:rsid w:val="00795147"/>
    <w:rsid w:val="007A42D3"/>
    <w:rsid w:val="007A4AF1"/>
    <w:rsid w:val="007A58F9"/>
    <w:rsid w:val="007B070D"/>
    <w:rsid w:val="007B2DE9"/>
    <w:rsid w:val="007B5557"/>
    <w:rsid w:val="007B6910"/>
    <w:rsid w:val="007C0313"/>
    <w:rsid w:val="007C1FBA"/>
    <w:rsid w:val="007C28E3"/>
    <w:rsid w:val="007C351D"/>
    <w:rsid w:val="007C645A"/>
    <w:rsid w:val="007D1608"/>
    <w:rsid w:val="007D2C50"/>
    <w:rsid w:val="007D2C6A"/>
    <w:rsid w:val="007D3441"/>
    <w:rsid w:val="007D4C43"/>
    <w:rsid w:val="007E5BE4"/>
    <w:rsid w:val="007F1A54"/>
    <w:rsid w:val="007F218C"/>
    <w:rsid w:val="008006D0"/>
    <w:rsid w:val="00801004"/>
    <w:rsid w:val="008029AF"/>
    <w:rsid w:val="00803F82"/>
    <w:rsid w:val="00807110"/>
    <w:rsid w:val="00807D37"/>
    <w:rsid w:val="008113FA"/>
    <w:rsid w:val="008121CD"/>
    <w:rsid w:val="00813386"/>
    <w:rsid w:val="00813657"/>
    <w:rsid w:val="00814C4E"/>
    <w:rsid w:val="00814EF4"/>
    <w:rsid w:val="008166E8"/>
    <w:rsid w:val="008203FB"/>
    <w:rsid w:val="00821264"/>
    <w:rsid w:val="00822899"/>
    <w:rsid w:val="00822B96"/>
    <w:rsid w:val="00825D0F"/>
    <w:rsid w:val="00825E67"/>
    <w:rsid w:val="00826C41"/>
    <w:rsid w:val="008274C2"/>
    <w:rsid w:val="008275B5"/>
    <w:rsid w:val="00830932"/>
    <w:rsid w:val="008324D7"/>
    <w:rsid w:val="008332CA"/>
    <w:rsid w:val="0083429B"/>
    <w:rsid w:val="0083647A"/>
    <w:rsid w:val="008368CA"/>
    <w:rsid w:val="00836BE8"/>
    <w:rsid w:val="00837260"/>
    <w:rsid w:val="00837784"/>
    <w:rsid w:val="00842CD3"/>
    <w:rsid w:val="00843F48"/>
    <w:rsid w:val="0084641A"/>
    <w:rsid w:val="00847D79"/>
    <w:rsid w:val="0085286D"/>
    <w:rsid w:val="00853A03"/>
    <w:rsid w:val="00854E5D"/>
    <w:rsid w:val="00860319"/>
    <w:rsid w:val="00861FE7"/>
    <w:rsid w:val="008627CC"/>
    <w:rsid w:val="008645E6"/>
    <w:rsid w:val="008650BB"/>
    <w:rsid w:val="0086647F"/>
    <w:rsid w:val="0087064F"/>
    <w:rsid w:val="0087088C"/>
    <w:rsid w:val="00871DA9"/>
    <w:rsid w:val="00872652"/>
    <w:rsid w:val="0087322F"/>
    <w:rsid w:val="00875084"/>
    <w:rsid w:val="008806DE"/>
    <w:rsid w:val="00882621"/>
    <w:rsid w:val="00882CA4"/>
    <w:rsid w:val="00885DBB"/>
    <w:rsid w:val="008864D6"/>
    <w:rsid w:val="00887AB7"/>
    <w:rsid w:val="00893533"/>
    <w:rsid w:val="008959E3"/>
    <w:rsid w:val="00895ACC"/>
    <w:rsid w:val="008A05CB"/>
    <w:rsid w:val="008A3DEE"/>
    <w:rsid w:val="008A7134"/>
    <w:rsid w:val="008A7600"/>
    <w:rsid w:val="008B083C"/>
    <w:rsid w:val="008B411E"/>
    <w:rsid w:val="008B6953"/>
    <w:rsid w:val="008B72E0"/>
    <w:rsid w:val="008C2ED8"/>
    <w:rsid w:val="008C6A37"/>
    <w:rsid w:val="008D1491"/>
    <w:rsid w:val="008D1EEE"/>
    <w:rsid w:val="008D1F3B"/>
    <w:rsid w:val="008D3CFC"/>
    <w:rsid w:val="008D4C30"/>
    <w:rsid w:val="008D6171"/>
    <w:rsid w:val="008D6D1A"/>
    <w:rsid w:val="008D7EF2"/>
    <w:rsid w:val="008E4F3E"/>
    <w:rsid w:val="008E6957"/>
    <w:rsid w:val="008E6B1D"/>
    <w:rsid w:val="008F078E"/>
    <w:rsid w:val="008F2ACC"/>
    <w:rsid w:val="00904E82"/>
    <w:rsid w:val="0090588A"/>
    <w:rsid w:val="00905FBB"/>
    <w:rsid w:val="00907B1B"/>
    <w:rsid w:val="00907E86"/>
    <w:rsid w:val="00910DE0"/>
    <w:rsid w:val="00911367"/>
    <w:rsid w:val="00913E7D"/>
    <w:rsid w:val="0091466F"/>
    <w:rsid w:val="0091496E"/>
    <w:rsid w:val="0091660D"/>
    <w:rsid w:val="00923F5D"/>
    <w:rsid w:val="009262C5"/>
    <w:rsid w:val="00926C81"/>
    <w:rsid w:val="0093005B"/>
    <w:rsid w:val="0093049F"/>
    <w:rsid w:val="0093067B"/>
    <w:rsid w:val="00930DE7"/>
    <w:rsid w:val="009323D7"/>
    <w:rsid w:val="009323F1"/>
    <w:rsid w:val="009325CB"/>
    <w:rsid w:val="00933139"/>
    <w:rsid w:val="00933FD7"/>
    <w:rsid w:val="0093467B"/>
    <w:rsid w:val="00936B09"/>
    <w:rsid w:val="00937CEB"/>
    <w:rsid w:val="0094054B"/>
    <w:rsid w:val="00941922"/>
    <w:rsid w:val="00941CE1"/>
    <w:rsid w:val="00942AFB"/>
    <w:rsid w:val="0094349E"/>
    <w:rsid w:val="009470AC"/>
    <w:rsid w:val="00951B63"/>
    <w:rsid w:val="00954872"/>
    <w:rsid w:val="00954CF1"/>
    <w:rsid w:val="009559E5"/>
    <w:rsid w:val="00957CE2"/>
    <w:rsid w:val="0096211B"/>
    <w:rsid w:val="00962201"/>
    <w:rsid w:val="009624FC"/>
    <w:rsid w:val="009636D6"/>
    <w:rsid w:val="00963BBF"/>
    <w:rsid w:val="00965A90"/>
    <w:rsid w:val="00966563"/>
    <w:rsid w:val="00967E71"/>
    <w:rsid w:val="0097041B"/>
    <w:rsid w:val="0097089A"/>
    <w:rsid w:val="00973A38"/>
    <w:rsid w:val="00974AFB"/>
    <w:rsid w:val="00974B0E"/>
    <w:rsid w:val="00974BB5"/>
    <w:rsid w:val="00975091"/>
    <w:rsid w:val="009777E1"/>
    <w:rsid w:val="00977F6D"/>
    <w:rsid w:val="00981A95"/>
    <w:rsid w:val="00982379"/>
    <w:rsid w:val="00983E39"/>
    <w:rsid w:val="00992200"/>
    <w:rsid w:val="00992B8D"/>
    <w:rsid w:val="00996E91"/>
    <w:rsid w:val="00996EA4"/>
    <w:rsid w:val="009A13C8"/>
    <w:rsid w:val="009A4537"/>
    <w:rsid w:val="009A5824"/>
    <w:rsid w:val="009B472D"/>
    <w:rsid w:val="009B7C4C"/>
    <w:rsid w:val="009B7DCB"/>
    <w:rsid w:val="009C0F77"/>
    <w:rsid w:val="009C26FD"/>
    <w:rsid w:val="009C30D4"/>
    <w:rsid w:val="009C57FB"/>
    <w:rsid w:val="009D0E79"/>
    <w:rsid w:val="009D118F"/>
    <w:rsid w:val="009D204A"/>
    <w:rsid w:val="009D363D"/>
    <w:rsid w:val="009D3B78"/>
    <w:rsid w:val="009D3D8E"/>
    <w:rsid w:val="009D4F88"/>
    <w:rsid w:val="009D567E"/>
    <w:rsid w:val="009E036B"/>
    <w:rsid w:val="009E19D6"/>
    <w:rsid w:val="009E1EF8"/>
    <w:rsid w:val="009E2FC3"/>
    <w:rsid w:val="009E3D7A"/>
    <w:rsid w:val="009E5123"/>
    <w:rsid w:val="009E6074"/>
    <w:rsid w:val="009E6E89"/>
    <w:rsid w:val="009F0983"/>
    <w:rsid w:val="009F306A"/>
    <w:rsid w:val="009F4361"/>
    <w:rsid w:val="009F4661"/>
    <w:rsid w:val="009F51CE"/>
    <w:rsid w:val="009F5599"/>
    <w:rsid w:val="00A004A3"/>
    <w:rsid w:val="00A005C8"/>
    <w:rsid w:val="00A0321D"/>
    <w:rsid w:val="00A0399A"/>
    <w:rsid w:val="00A07B5E"/>
    <w:rsid w:val="00A11E20"/>
    <w:rsid w:val="00A141A1"/>
    <w:rsid w:val="00A150CE"/>
    <w:rsid w:val="00A15275"/>
    <w:rsid w:val="00A15761"/>
    <w:rsid w:val="00A169AD"/>
    <w:rsid w:val="00A20639"/>
    <w:rsid w:val="00A2204D"/>
    <w:rsid w:val="00A2413E"/>
    <w:rsid w:val="00A260A0"/>
    <w:rsid w:val="00A30010"/>
    <w:rsid w:val="00A3029B"/>
    <w:rsid w:val="00A3167E"/>
    <w:rsid w:val="00A34A5A"/>
    <w:rsid w:val="00A34C76"/>
    <w:rsid w:val="00A35BB5"/>
    <w:rsid w:val="00A36588"/>
    <w:rsid w:val="00A413EC"/>
    <w:rsid w:val="00A43204"/>
    <w:rsid w:val="00A44819"/>
    <w:rsid w:val="00A46F56"/>
    <w:rsid w:val="00A47D94"/>
    <w:rsid w:val="00A52E22"/>
    <w:rsid w:val="00A53CDF"/>
    <w:rsid w:val="00A5453B"/>
    <w:rsid w:val="00A5758D"/>
    <w:rsid w:val="00A60788"/>
    <w:rsid w:val="00A6084A"/>
    <w:rsid w:val="00A634AD"/>
    <w:rsid w:val="00A63C99"/>
    <w:rsid w:val="00A6504D"/>
    <w:rsid w:val="00A65656"/>
    <w:rsid w:val="00A65BC9"/>
    <w:rsid w:val="00A67295"/>
    <w:rsid w:val="00A67315"/>
    <w:rsid w:val="00A67518"/>
    <w:rsid w:val="00A7030F"/>
    <w:rsid w:val="00A70D18"/>
    <w:rsid w:val="00A72B45"/>
    <w:rsid w:val="00A7396E"/>
    <w:rsid w:val="00A750E2"/>
    <w:rsid w:val="00A77E5A"/>
    <w:rsid w:val="00A81164"/>
    <w:rsid w:val="00A8337C"/>
    <w:rsid w:val="00A84210"/>
    <w:rsid w:val="00A8560C"/>
    <w:rsid w:val="00A87030"/>
    <w:rsid w:val="00A87B60"/>
    <w:rsid w:val="00A87D0F"/>
    <w:rsid w:val="00A916FE"/>
    <w:rsid w:val="00A931F5"/>
    <w:rsid w:val="00A95294"/>
    <w:rsid w:val="00A95567"/>
    <w:rsid w:val="00A957B7"/>
    <w:rsid w:val="00A95CE8"/>
    <w:rsid w:val="00A976B4"/>
    <w:rsid w:val="00AA15AA"/>
    <w:rsid w:val="00AA1CE1"/>
    <w:rsid w:val="00AA228F"/>
    <w:rsid w:val="00AA5A8D"/>
    <w:rsid w:val="00AB01A1"/>
    <w:rsid w:val="00AB5194"/>
    <w:rsid w:val="00AB6381"/>
    <w:rsid w:val="00AB71E0"/>
    <w:rsid w:val="00AB783D"/>
    <w:rsid w:val="00AC07CF"/>
    <w:rsid w:val="00AC41C7"/>
    <w:rsid w:val="00AC493E"/>
    <w:rsid w:val="00AC5505"/>
    <w:rsid w:val="00AD0386"/>
    <w:rsid w:val="00AD063E"/>
    <w:rsid w:val="00AD1C87"/>
    <w:rsid w:val="00AD386C"/>
    <w:rsid w:val="00AD3ABE"/>
    <w:rsid w:val="00AD4CF8"/>
    <w:rsid w:val="00AD5F1E"/>
    <w:rsid w:val="00AD60B5"/>
    <w:rsid w:val="00AE04AC"/>
    <w:rsid w:val="00AE1C1F"/>
    <w:rsid w:val="00AE1E1C"/>
    <w:rsid w:val="00AE3F8B"/>
    <w:rsid w:val="00AE749D"/>
    <w:rsid w:val="00AE7A86"/>
    <w:rsid w:val="00AF0A18"/>
    <w:rsid w:val="00AF0AA6"/>
    <w:rsid w:val="00AF1049"/>
    <w:rsid w:val="00AF1923"/>
    <w:rsid w:val="00AF1C0D"/>
    <w:rsid w:val="00AF4E0B"/>
    <w:rsid w:val="00AF6ED3"/>
    <w:rsid w:val="00AF78D3"/>
    <w:rsid w:val="00AF7DA5"/>
    <w:rsid w:val="00B01A15"/>
    <w:rsid w:val="00B02BF9"/>
    <w:rsid w:val="00B03595"/>
    <w:rsid w:val="00B07297"/>
    <w:rsid w:val="00B144E5"/>
    <w:rsid w:val="00B14832"/>
    <w:rsid w:val="00B1678C"/>
    <w:rsid w:val="00B24F59"/>
    <w:rsid w:val="00B251A2"/>
    <w:rsid w:val="00B261E0"/>
    <w:rsid w:val="00B2678A"/>
    <w:rsid w:val="00B26B88"/>
    <w:rsid w:val="00B27162"/>
    <w:rsid w:val="00B31D24"/>
    <w:rsid w:val="00B32FEE"/>
    <w:rsid w:val="00B36063"/>
    <w:rsid w:val="00B404A4"/>
    <w:rsid w:val="00B4074A"/>
    <w:rsid w:val="00B40F5B"/>
    <w:rsid w:val="00B41ACA"/>
    <w:rsid w:val="00B43EF7"/>
    <w:rsid w:val="00B46FF0"/>
    <w:rsid w:val="00B502A3"/>
    <w:rsid w:val="00B51ACB"/>
    <w:rsid w:val="00B528EB"/>
    <w:rsid w:val="00B5320C"/>
    <w:rsid w:val="00B537E7"/>
    <w:rsid w:val="00B61557"/>
    <w:rsid w:val="00B6183A"/>
    <w:rsid w:val="00B6274D"/>
    <w:rsid w:val="00B647F2"/>
    <w:rsid w:val="00B65A3B"/>
    <w:rsid w:val="00B66C2E"/>
    <w:rsid w:val="00B7202B"/>
    <w:rsid w:val="00B72202"/>
    <w:rsid w:val="00B72B4D"/>
    <w:rsid w:val="00B73313"/>
    <w:rsid w:val="00B73DB5"/>
    <w:rsid w:val="00B76D3C"/>
    <w:rsid w:val="00B826D7"/>
    <w:rsid w:val="00B83B9F"/>
    <w:rsid w:val="00B83CE7"/>
    <w:rsid w:val="00B8448A"/>
    <w:rsid w:val="00B84D51"/>
    <w:rsid w:val="00B8559E"/>
    <w:rsid w:val="00B85897"/>
    <w:rsid w:val="00B87E7E"/>
    <w:rsid w:val="00B90FA9"/>
    <w:rsid w:val="00B945AD"/>
    <w:rsid w:val="00B94F2A"/>
    <w:rsid w:val="00B952BF"/>
    <w:rsid w:val="00B9617A"/>
    <w:rsid w:val="00B96AE0"/>
    <w:rsid w:val="00BA3ADA"/>
    <w:rsid w:val="00BA3D97"/>
    <w:rsid w:val="00BA4707"/>
    <w:rsid w:val="00BA5ABA"/>
    <w:rsid w:val="00BA5E76"/>
    <w:rsid w:val="00BB18D2"/>
    <w:rsid w:val="00BB195A"/>
    <w:rsid w:val="00BB4D55"/>
    <w:rsid w:val="00BB79D6"/>
    <w:rsid w:val="00BD0307"/>
    <w:rsid w:val="00BD136D"/>
    <w:rsid w:val="00BD25B7"/>
    <w:rsid w:val="00BD4917"/>
    <w:rsid w:val="00BD5090"/>
    <w:rsid w:val="00BD5453"/>
    <w:rsid w:val="00BD662B"/>
    <w:rsid w:val="00BD7F34"/>
    <w:rsid w:val="00BE2018"/>
    <w:rsid w:val="00BE2EE4"/>
    <w:rsid w:val="00BF0377"/>
    <w:rsid w:val="00C002D1"/>
    <w:rsid w:val="00C0389E"/>
    <w:rsid w:val="00C03AAF"/>
    <w:rsid w:val="00C04501"/>
    <w:rsid w:val="00C0532C"/>
    <w:rsid w:val="00C057BF"/>
    <w:rsid w:val="00C06124"/>
    <w:rsid w:val="00C07355"/>
    <w:rsid w:val="00C10814"/>
    <w:rsid w:val="00C110B5"/>
    <w:rsid w:val="00C112AE"/>
    <w:rsid w:val="00C126EE"/>
    <w:rsid w:val="00C15067"/>
    <w:rsid w:val="00C21693"/>
    <w:rsid w:val="00C23CAC"/>
    <w:rsid w:val="00C273B7"/>
    <w:rsid w:val="00C27786"/>
    <w:rsid w:val="00C32DE6"/>
    <w:rsid w:val="00C344E0"/>
    <w:rsid w:val="00C35D85"/>
    <w:rsid w:val="00C36351"/>
    <w:rsid w:val="00C375AA"/>
    <w:rsid w:val="00C37F33"/>
    <w:rsid w:val="00C40B4B"/>
    <w:rsid w:val="00C44058"/>
    <w:rsid w:val="00C44F69"/>
    <w:rsid w:val="00C53A13"/>
    <w:rsid w:val="00C57FAA"/>
    <w:rsid w:val="00C60948"/>
    <w:rsid w:val="00C67294"/>
    <w:rsid w:val="00C70809"/>
    <w:rsid w:val="00C7196F"/>
    <w:rsid w:val="00C72B02"/>
    <w:rsid w:val="00C81CEE"/>
    <w:rsid w:val="00C81D94"/>
    <w:rsid w:val="00C828C4"/>
    <w:rsid w:val="00C866DD"/>
    <w:rsid w:val="00C86AE5"/>
    <w:rsid w:val="00C87C8F"/>
    <w:rsid w:val="00C904CD"/>
    <w:rsid w:val="00C9126F"/>
    <w:rsid w:val="00C93576"/>
    <w:rsid w:val="00C955F0"/>
    <w:rsid w:val="00CA2BC9"/>
    <w:rsid w:val="00CA2EB1"/>
    <w:rsid w:val="00CA3462"/>
    <w:rsid w:val="00CB2BA6"/>
    <w:rsid w:val="00CB603A"/>
    <w:rsid w:val="00CC2353"/>
    <w:rsid w:val="00CC3B2F"/>
    <w:rsid w:val="00CC5EC1"/>
    <w:rsid w:val="00CD1855"/>
    <w:rsid w:val="00CD1975"/>
    <w:rsid w:val="00CD3E3D"/>
    <w:rsid w:val="00CD7E81"/>
    <w:rsid w:val="00CE0022"/>
    <w:rsid w:val="00CE265A"/>
    <w:rsid w:val="00CE2FEA"/>
    <w:rsid w:val="00CE38A3"/>
    <w:rsid w:val="00CE484E"/>
    <w:rsid w:val="00CE6BD8"/>
    <w:rsid w:val="00CF658E"/>
    <w:rsid w:val="00CF6B3C"/>
    <w:rsid w:val="00CF7423"/>
    <w:rsid w:val="00D1007B"/>
    <w:rsid w:val="00D119DB"/>
    <w:rsid w:val="00D14B14"/>
    <w:rsid w:val="00D14CDF"/>
    <w:rsid w:val="00D1508C"/>
    <w:rsid w:val="00D158BC"/>
    <w:rsid w:val="00D201BF"/>
    <w:rsid w:val="00D2050B"/>
    <w:rsid w:val="00D24170"/>
    <w:rsid w:val="00D25FC7"/>
    <w:rsid w:val="00D26F59"/>
    <w:rsid w:val="00D27C35"/>
    <w:rsid w:val="00D30E16"/>
    <w:rsid w:val="00D3181F"/>
    <w:rsid w:val="00D34DF6"/>
    <w:rsid w:val="00D35237"/>
    <w:rsid w:val="00D35569"/>
    <w:rsid w:val="00D3753D"/>
    <w:rsid w:val="00D37650"/>
    <w:rsid w:val="00D41AE5"/>
    <w:rsid w:val="00D43A5B"/>
    <w:rsid w:val="00D4582D"/>
    <w:rsid w:val="00D463F3"/>
    <w:rsid w:val="00D47AF7"/>
    <w:rsid w:val="00D541B8"/>
    <w:rsid w:val="00D56F58"/>
    <w:rsid w:val="00D6471D"/>
    <w:rsid w:val="00D64942"/>
    <w:rsid w:val="00D6535E"/>
    <w:rsid w:val="00D66C01"/>
    <w:rsid w:val="00D66D9D"/>
    <w:rsid w:val="00D72D0B"/>
    <w:rsid w:val="00D745AB"/>
    <w:rsid w:val="00D757FD"/>
    <w:rsid w:val="00D76193"/>
    <w:rsid w:val="00D76DD2"/>
    <w:rsid w:val="00D80A52"/>
    <w:rsid w:val="00D85366"/>
    <w:rsid w:val="00D8701D"/>
    <w:rsid w:val="00D9073E"/>
    <w:rsid w:val="00D937FC"/>
    <w:rsid w:val="00D93BC3"/>
    <w:rsid w:val="00D95140"/>
    <w:rsid w:val="00D951EA"/>
    <w:rsid w:val="00DA06FE"/>
    <w:rsid w:val="00DA1392"/>
    <w:rsid w:val="00DA3F8A"/>
    <w:rsid w:val="00DA44EB"/>
    <w:rsid w:val="00DA4878"/>
    <w:rsid w:val="00DA5384"/>
    <w:rsid w:val="00DA57F1"/>
    <w:rsid w:val="00DA6E63"/>
    <w:rsid w:val="00DA7F47"/>
    <w:rsid w:val="00DB097B"/>
    <w:rsid w:val="00DB11A8"/>
    <w:rsid w:val="00DB3564"/>
    <w:rsid w:val="00DB71B6"/>
    <w:rsid w:val="00DC1888"/>
    <w:rsid w:val="00DD00CB"/>
    <w:rsid w:val="00DD2803"/>
    <w:rsid w:val="00DD2BFC"/>
    <w:rsid w:val="00DD34C2"/>
    <w:rsid w:val="00DD43B9"/>
    <w:rsid w:val="00DD48FF"/>
    <w:rsid w:val="00DD70AA"/>
    <w:rsid w:val="00DE0915"/>
    <w:rsid w:val="00DE4C0F"/>
    <w:rsid w:val="00DE7C1C"/>
    <w:rsid w:val="00DF0D64"/>
    <w:rsid w:val="00DF4904"/>
    <w:rsid w:val="00DF5B12"/>
    <w:rsid w:val="00DF5D64"/>
    <w:rsid w:val="00DF65C8"/>
    <w:rsid w:val="00E003B4"/>
    <w:rsid w:val="00E0710B"/>
    <w:rsid w:val="00E116B4"/>
    <w:rsid w:val="00E11CD2"/>
    <w:rsid w:val="00E131B4"/>
    <w:rsid w:val="00E14F94"/>
    <w:rsid w:val="00E2001C"/>
    <w:rsid w:val="00E23241"/>
    <w:rsid w:val="00E25255"/>
    <w:rsid w:val="00E2663F"/>
    <w:rsid w:val="00E27319"/>
    <w:rsid w:val="00E27733"/>
    <w:rsid w:val="00E2775F"/>
    <w:rsid w:val="00E30139"/>
    <w:rsid w:val="00E30692"/>
    <w:rsid w:val="00E323F3"/>
    <w:rsid w:val="00E33621"/>
    <w:rsid w:val="00E34B7D"/>
    <w:rsid w:val="00E36AAB"/>
    <w:rsid w:val="00E372A5"/>
    <w:rsid w:val="00E428AD"/>
    <w:rsid w:val="00E439FB"/>
    <w:rsid w:val="00E43DEA"/>
    <w:rsid w:val="00E4797F"/>
    <w:rsid w:val="00E5146F"/>
    <w:rsid w:val="00E55F46"/>
    <w:rsid w:val="00E62A1A"/>
    <w:rsid w:val="00E62C45"/>
    <w:rsid w:val="00E62D9D"/>
    <w:rsid w:val="00E6531F"/>
    <w:rsid w:val="00E669F1"/>
    <w:rsid w:val="00E70E5F"/>
    <w:rsid w:val="00E7100B"/>
    <w:rsid w:val="00E74BD5"/>
    <w:rsid w:val="00E759C7"/>
    <w:rsid w:val="00E80216"/>
    <w:rsid w:val="00E805A1"/>
    <w:rsid w:val="00E815C8"/>
    <w:rsid w:val="00E81B1D"/>
    <w:rsid w:val="00E82D62"/>
    <w:rsid w:val="00E8320F"/>
    <w:rsid w:val="00E83CFE"/>
    <w:rsid w:val="00E844EA"/>
    <w:rsid w:val="00E8561C"/>
    <w:rsid w:val="00E87C3F"/>
    <w:rsid w:val="00E918D8"/>
    <w:rsid w:val="00E92460"/>
    <w:rsid w:val="00E9433E"/>
    <w:rsid w:val="00E9437B"/>
    <w:rsid w:val="00E94E8B"/>
    <w:rsid w:val="00E9782A"/>
    <w:rsid w:val="00E978D4"/>
    <w:rsid w:val="00E97B6E"/>
    <w:rsid w:val="00E97D97"/>
    <w:rsid w:val="00EA061D"/>
    <w:rsid w:val="00EA16D5"/>
    <w:rsid w:val="00EA34EF"/>
    <w:rsid w:val="00EA38E0"/>
    <w:rsid w:val="00EB247F"/>
    <w:rsid w:val="00EB52F9"/>
    <w:rsid w:val="00EC38A8"/>
    <w:rsid w:val="00EC57B8"/>
    <w:rsid w:val="00EC675F"/>
    <w:rsid w:val="00ED1D62"/>
    <w:rsid w:val="00ED33B8"/>
    <w:rsid w:val="00ED3DE9"/>
    <w:rsid w:val="00ED53B0"/>
    <w:rsid w:val="00ED5424"/>
    <w:rsid w:val="00ED55AF"/>
    <w:rsid w:val="00ED7489"/>
    <w:rsid w:val="00EE0272"/>
    <w:rsid w:val="00EE274A"/>
    <w:rsid w:val="00EE3695"/>
    <w:rsid w:val="00EE496F"/>
    <w:rsid w:val="00EF21F4"/>
    <w:rsid w:val="00EF2247"/>
    <w:rsid w:val="00EF24C4"/>
    <w:rsid w:val="00EF2B18"/>
    <w:rsid w:val="00F01891"/>
    <w:rsid w:val="00F02101"/>
    <w:rsid w:val="00F02AD1"/>
    <w:rsid w:val="00F04A78"/>
    <w:rsid w:val="00F05491"/>
    <w:rsid w:val="00F0595F"/>
    <w:rsid w:val="00F0598F"/>
    <w:rsid w:val="00F06AA2"/>
    <w:rsid w:val="00F06F88"/>
    <w:rsid w:val="00F158BB"/>
    <w:rsid w:val="00F15AEE"/>
    <w:rsid w:val="00F215D6"/>
    <w:rsid w:val="00F2161A"/>
    <w:rsid w:val="00F21739"/>
    <w:rsid w:val="00F22446"/>
    <w:rsid w:val="00F2406A"/>
    <w:rsid w:val="00F26176"/>
    <w:rsid w:val="00F26F37"/>
    <w:rsid w:val="00F30368"/>
    <w:rsid w:val="00F33AC6"/>
    <w:rsid w:val="00F346F2"/>
    <w:rsid w:val="00F4393C"/>
    <w:rsid w:val="00F46737"/>
    <w:rsid w:val="00F50537"/>
    <w:rsid w:val="00F517CB"/>
    <w:rsid w:val="00F52595"/>
    <w:rsid w:val="00F53092"/>
    <w:rsid w:val="00F530FC"/>
    <w:rsid w:val="00F61DCA"/>
    <w:rsid w:val="00F640DC"/>
    <w:rsid w:val="00F64F8C"/>
    <w:rsid w:val="00F66D25"/>
    <w:rsid w:val="00F70A9B"/>
    <w:rsid w:val="00F73235"/>
    <w:rsid w:val="00F74517"/>
    <w:rsid w:val="00F80323"/>
    <w:rsid w:val="00F8174C"/>
    <w:rsid w:val="00F84DB6"/>
    <w:rsid w:val="00F85FFB"/>
    <w:rsid w:val="00F90D56"/>
    <w:rsid w:val="00F9207F"/>
    <w:rsid w:val="00F937FA"/>
    <w:rsid w:val="00F9419C"/>
    <w:rsid w:val="00F97425"/>
    <w:rsid w:val="00FA1595"/>
    <w:rsid w:val="00FA2194"/>
    <w:rsid w:val="00FA4237"/>
    <w:rsid w:val="00FA5114"/>
    <w:rsid w:val="00FA6897"/>
    <w:rsid w:val="00FA702C"/>
    <w:rsid w:val="00FA7C26"/>
    <w:rsid w:val="00FB0E6C"/>
    <w:rsid w:val="00FB26B1"/>
    <w:rsid w:val="00FB2C53"/>
    <w:rsid w:val="00FB2DC0"/>
    <w:rsid w:val="00FB395A"/>
    <w:rsid w:val="00FB3AB3"/>
    <w:rsid w:val="00FB62EF"/>
    <w:rsid w:val="00FB649C"/>
    <w:rsid w:val="00FC15BD"/>
    <w:rsid w:val="00FC26EE"/>
    <w:rsid w:val="00FC2C8B"/>
    <w:rsid w:val="00FD1A86"/>
    <w:rsid w:val="00FD2788"/>
    <w:rsid w:val="00FD3F13"/>
    <w:rsid w:val="00FD77AF"/>
    <w:rsid w:val="00FE345E"/>
    <w:rsid w:val="00FE53D4"/>
    <w:rsid w:val="00FF038A"/>
    <w:rsid w:val="00FF180C"/>
    <w:rsid w:val="00FF2916"/>
    <w:rsid w:val="00FF3C2F"/>
    <w:rsid w:val="00FF47F5"/>
    <w:rsid w:val="00FF5986"/>
    <w:rsid w:val="00FF68D0"/>
    <w:rsid w:val="00FF6B3C"/>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C07355"/>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rsid w:val="00DD48FF"/>
    <w:pPr>
      <w:keepNext/>
      <w:keepLines/>
      <w:spacing w:before="200" w:after="0"/>
      <w:ind w:left="1008" w:hanging="1008"/>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sid w:val="00DD48FF"/>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24"/>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F50537"/>
  </w:style>
  <w:style w:type="table" w:customStyle="1" w:styleId="GridTable1Light1">
    <w:name w:val="Grid Table 1 Light1"/>
    <w:basedOn w:val="TableNormal"/>
    <w:uiPriority w:val="46"/>
    <w:rsid w:val="005574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557435"/>
    <w:pPr>
      <w:spacing w:after="0" w:line="240" w:lineRule="auto"/>
    </w:pPr>
    <w:rPr>
      <w:rFonts w:eastAsiaTheme="minorHAnsi"/>
      <w:sz w:val="24"/>
      <w:szCs w:val="24"/>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825D0F"/>
    <w:pPr>
      <w:spacing w:after="0" w:line="480" w:lineRule="auto"/>
      <w:ind w:left="720" w:hanging="720"/>
    </w:pPr>
  </w:style>
  <w:style w:type="character" w:styleId="PlaceholderText">
    <w:name w:val="Placeholder Text"/>
    <w:basedOn w:val="DefaultParagraphFont"/>
    <w:uiPriority w:val="99"/>
    <w:semiHidden/>
    <w:rsid w:val="00335C88"/>
    <w:rPr>
      <w:color w:val="808080"/>
    </w:rPr>
  </w:style>
  <w:style w:type="table" w:customStyle="1" w:styleId="TableGrid1">
    <w:name w:val="Table Grid1"/>
    <w:basedOn w:val="TableNormal"/>
    <w:next w:val="TableGrid"/>
    <w:uiPriority w:val="59"/>
    <w:rsid w:val="00ED33B8"/>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3040179">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4654948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40169406">
      <w:bodyDiv w:val="1"/>
      <w:marLeft w:val="0"/>
      <w:marRight w:val="0"/>
      <w:marTop w:val="0"/>
      <w:marBottom w:val="0"/>
      <w:divBdr>
        <w:top w:val="none" w:sz="0" w:space="0" w:color="auto"/>
        <w:left w:val="none" w:sz="0" w:space="0" w:color="auto"/>
        <w:bottom w:val="none" w:sz="0" w:space="0" w:color="auto"/>
        <w:right w:val="none" w:sz="0" w:space="0" w:color="auto"/>
      </w:divBdr>
      <w:divsChild>
        <w:div w:id="979843478">
          <w:marLeft w:val="0"/>
          <w:marRight w:val="0"/>
          <w:marTop w:val="0"/>
          <w:marBottom w:val="0"/>
          <w:divBdr>
            <w:top w:val="none" w:sz="0" w:space="0" w:color="auto"/>
            <w:left w:val="none" w:sz="0" w:space="0" w:color="auto"/>
            <w:bottom w:val="none" w:sz="0" w:space="0" w:color="auto"/>
            <w:right w:val="none" w:sz="0" w:space="0" w:color="auto"/>
          </w:divBdr>
        </w:div>
      </w:divsChild>
    </w:div>
    <w:div w:id="1278685154">
      <w:bodyDiv w:val="1"/>
      <w:marLeft w:val="0"/>
      <w:marRight w:val="0"/>
      <w:marTop w:val="0"/>
      <w:marBottom w:val="0"/>
      <w:divBdr>
        <w:top w:val="none" w:sz="0" w:space="0" w:color="auto"/>
        <w:left w:val="none" w:sz="0" w:space="0" w:color="auto"/>
        <w:bottom w:val="none" w:sz="0" w:space="0" w:color="auto"/>
        <w:right w:val="none" w:sz="0" w:space="0" w:color="auto"/>
      </w:divBdr>
      <w:divsChild>
        <w:div w:id="680158217">
          <w:marLeft w:val="0"/>
          <w:marRight w:val="0"/>
          <w:marTop w:val="0"/>
          <w:marBottom w:val="0"/>
          <w:divBdr>
            <w:top w:val="none" w:sz="0" w:space="0" w:color="auto"/>
            <w:left w:val="none" w:sz="0" w:space="0" w:color="auto"/>
            <w:bottom w:val="none" w:sz="0" w:space="0" w:color="auto"/>
            <w:right w:val="none" w:sz="0" w:space="0" w:color="auto"/>
          </w:divBdr>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60552400">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3.jpeg"/><Relationship Id="rId26" Type="http://schemas.openxmlformats.org/officeDocument/2006/relationships/image" Target="media/image7.emf"/><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2.jpeg"/><Relationship Id="rId25"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www.drawdown.org"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www.drawdown.org" TargetMode="External"/><Relationship Id="rId28" Type="http://schemas.openxmlformats.org/officeDocument/2006/relationships/chart" Target="charts/chart2.xml"/><Relationship Id="rId10" Type="http://schemas.openxmlformats.org/officeDocument/2006/relationships/hyperlink" Target="mailto:info@drawdown.org" TargetMode="External"/><Relationship Id="rId19" Type="http://schemas.openxmlformats.org/officeDocument/2006/relationships/image" Target="media/image4.jp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footer" Target="footer3.xml"/><Relationship Id="rId27" Type="http://schemas.openxmlformats.org/officeDocument/2006/relationships/image" Target="media/image8.emf"/><Relationship Id="rId30" Type="http://schemas.openxmlformats.org/officeDocument/2006/relationships/chart" Target="charts/chart3.xml"/></Relationships>
</file>

<file path=word/_rels/footnotes.xml.rels><?xml version="1.0" encoding="UTF-8" standalone="yes"?>
<Relationships xmlns="http://schemas.openxmlformats.org/package/2006/relationships"><Relationship Id="rId3" Type="http://schemas.openxmlformats.org/officeDocument/2006/relationships/hyperlink" Target="https://commons.wikimedia.org/wiki/File:Cycle_Path_to_Southend_-_geograph.org.uk_-_66639.jpg" TargetMode="External"/><Relationship Id="rId2" Type="http://schemas.openxmlformats.org/officeDocument/2006/relationships/hyperlink" Target="https://commons.wikimedia.org/wiki/File:Bicycle_boulevard_on_14th_Street,_Albuquerque_NM.jpg" TargetMode="External"/><Relationship Id="rId1" Type="http://schemas.openxmlformats.org/officeDocument/2006/relationships/hyperlink" Target="https://commons.wikimedia.org/wiki/File:ParkBlvd_BikeLane.jpg" TargetMode="External"/><Relationship Id="rId4" Type="http://schemas.openxmlformats.org/officeDocument/2006/relationships/hyperlink" Target="http://www.iiasa.ac.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Francisco%20Furtado\Desktop\Drawdown\Bike%20Infrastructure\BikeInfra-RRSv1%20(version%201).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Francisco%20Furtado\Desktop\Drawdown\Bike%20Infrastructure\BikeInfra-RRSv1%20(version%201).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Francisco%20Furtado\Desktop\Drawdown\Bike%20Infrastructure\BikeInfra-RRSv1%20(version%20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billion passenger-km)</c:v>
            </c:pt>
          </c:strCache>
        </c:strRef>
      </c:tx>
      <c:layout>
        <c:manualLayout>
          <c:xMode val="edge"/>
          <c:yMode val="edge"/>
          <c:x val="0.12300072592471721"/>
          <c:y val="2.0957466244688437E-2"/>
        </c:manualLayout>
      </c:layout>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0_-;\-* #,##0_-;_-* "-"??_-;_-@_-</c:formatCode>
                <c:ptCount val="46"/>
                <c:pt idx="0">
                  <c:v>729.94581551344891</c:v>
                </c:pt>
                <c:pt idx="1">
                  <c:v>746.2972103423017</c:v>
                </c:pt>
                <c:pt idx="2">
                  <c:v>762.64860517114721</c:v>
                </c:pt>
                <c:pt idx="3">
                  <c:v>779</c:v>
                </c:pt>
                <c:pt idx="4">
                  <c:v>795.35139482884551</c:v>
                </c:pt>
                <c:pt idx="5">
                  <c:v>811.7027896576983</c:v>
                </c:pt>
                <c:pt idx="6">
                  <c:v>828.05418448654382</c:v>
                </c:pt>
                <c:pt idx="7">
                  <c:v>844.40557931538933</c:v>
                </c:pt>
                <c:pt idx="8">
                  <c:v>860.75697414424212</c:v>
                </c:pt>
                <c:pt idx="9">
                  <c:v>877.10836897308764</c:v>
                </c:pt>
                <c:pt idx="10">
                  <c:v>893.45976380194043</c:v>
                </c:pt>
                <c:pt idx="11">
                  <c:v>909.81115863078594</c:v>
                </c:pt>
                <c:pt idx="12">
                  <c:v>926.16255345963873</c:v>
                </c:pt>
                <c:pt idx="13">
                  <c:v>942.51394828848424</c:v>
                </c:pt>
                <c:pt idx="14">
                  <c:v>958.86534311733703</c:v>
                </c:pt>
                <c:pt idx="15">
                  <c:v>975.21673794618255</c:v>
                </c:pt>
                <c:pt idx="16">
                  <c:v>991.56813277502806</c:v>
                </c:pt>
                <c:pt idx="17">
                  <c:v>1007.9195276038809</c:v>
                </c:pt>
                <c:pt idx="18">
                  <c:v>1024.2709224327264</c:v>
                </c:pt>
                <c:pt idx="19">
                  <c:v>1040.6223172615792</c:v>
                </c:pt>
                <c:pt idx="20">
                  <c:v>1056.9737120904247</c:v>
                </c:pt>
                <c:pt idx="21">
                  <c:v>1073.3251069192775</c:v>
                </c:pt>
                <c:pt idx="22">
                  <c:v>1089.676501748123</c:v>
                </c:pt>
                <c:pt idx="23">
                  <c:v>1106.0278965769758</c:v>
                </c:pt>
                <c:pt idx="24">
                  <c:v>1122.3792914058213</c:v>
                </c:pt>
                <c:pt idx="25">
                  <c:v>1138.7306862346668</c:v>
                </c:pt>
                <c:pt idx="26">
                  <c:v>1155.0820810635196</c:v>
                </c:pt>
                <c:pt idx="27">
                  <c:v>1171.4334758923651</c:v>
                </c:pt>
                <c:pt idx="28">
                  <c:v>1187.7848707212179</c:v>
                </c:pt>
                <c:pt idx="29">
                  <c:v>1204.1362655500634</c:v>
                </c:pt>
                <c:pt idx="30">
                  <c:v>1220.4876603789162</c:v>
                </c:pt>
                <c:pt idx="31">
                  <c:v>1236.8390552077617</c:v>
                </c:pt>
                <c:pt idx="32">
                  <c:v>1253.1904500366145</c:v>
                </c:pt>
                <c:pt idx="33">
                  <c:v>1269.54184486546</c:v>
                </c:pt>
                <c:pt idx="34">
                  <c:v>1285.8932396943055</c:v>
                </c:pt>
                <c:pt idx="35">
                  <c:v>1302.2446345231583</c:v>
                </c:pt>
                <c:pt idx="36">
                  <c:v>1318.5960293520038</c:v>
                </c:pt>
                <c:pt idx="37">
                  <c:v>1334.9474241808566</c:v>
                </c:pt>
                <c:pt idx="38">
                  <c:v>1351.2988190097021</c:v>
                </c:pt>
                <c:pt idx="39">
                  <c:v>1367.6502138385549</c:v>
                </c:pt>
                <c:pt idx="40">
                  <c:v>1384.0016086674004</c:v>
                </c:pt>
                <c:pt idx="41">
                  <c:v>1400.3530034962532</c:v>
                </c:pt>
                <c:pt idx="42">
                  <c:v>1416.7043983250987</c:v>
                </c:pt>
                <c:pt idx="43">
                  <c:v>1433.0557931539443</c:v>
                </c:pt>
                <c:pt idx="44">
                  <c:v>1449.407187982797</c:v>
                </c:pt>
                <c:pt idx="45">
                  <c:v>1465.7585828116426</c:v>
                </c:pt>
              </c:numCache>
            </c:numRef>
          </c:val>
          <c:smooth val="1"/>
          <c:extLst>
            <c:ext xmlns:c16="http://schemas.microsoft.com/office/drawing/2014/chart" uri="{C3380CC4-5D6E-409C-BE32-E72D297353CC}">
              <c16:uniqueId val="{00000000-9EC8-4DAA-BDCB-904134451718}"/>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0_-;\-* #,##0_-;_-* "-"??_-;_-@_-</c:formatCode>
                <c:ptCount val="46"/>
                <c:pt idx="0">
                  <c:v>727.83754621601111</c:v>
                </c:pt>
                <c:pt idx="1">
                  <c:v>744.89169747733831</c:v>
                </c:pt>
                <c:pt idx="2">
                  <c:v>761.94584873866552</c:v>
                </c:pt>
                <c:pt idx="3">
                  <c:v>778.99999999999272</c:v>
                </c:pt>
                <c:pt idx="4">
                  <c:v>796.05415126131993</c:v>
                </c:pt>
                <c:pt idx="5">
                  <c:v>1006.38032019518</c:v>
                </c:pt>
                <c:pt idx="6">
                  <c:v>1043.878869343609</c:v>
                </c:pt>
                <c:pt idx="7">
                  <c:v>1081.430076094</c:v>
                </c:pt>
                <c:pt idx="8">
                  <c:v>1119.1418645283245</c:v>
                </c:pt>
                <c:pt idx="9">
                  <c:v>1157.1221587285536</c:v>
                </c:pt>
                <c:pt idx="10">
                  <c:v>1195.4788827766595</c:v>
                </c:pt>
                <c:pt idx="11">
                  <c:v>1234.3199607546132</c:v>
                </c:pt>
                <c:pt idx="12">
                  <c:v>1273.7533167443867</c:v>
                </c:pt>
                <c:pt idx="13">
                  <c:v>1313.886874827951</c:v>
                </c:pt>
                <c:pt idx="14">
                  <c:v>1354.8285590872783</c:v>
                </c:pt>
                <c:pt idx="15">
                  <c:v>1396.6862936043399</c:v>
                </c:pt>
                <c:pt idx="16">
                  <c:v>1439.5680024611074</c:v>
                </c:pt>
                <c:pt idx="17">
                  <c:v>1483.5816097395523</c:v>
                </c:pt>
                <c:pt idx="18">
                  <c:v>1528.8350395216457</c:v>
                </c:pt>
                <c:pt idx="19">
                  <c:v>1575.43621588936</c:v>
                </c:pt>
                <c:pt idx="20">
                  <c:v>1623.4930629246662</c:v>
                </c:pt>
                <c:pt idx="21">
                  <c:v>1673.1135047095361</c:v>
                </c:pt>
                <c:pt idx="22">
                  <c:v>1724.4054653259411</c:v>
                </c:pt>
                <c:pt idx="23">
                  <c:v>1777.4768688558529</c:v>
                </c:pt>
                <c:pt idx="24">
                  <c:v>1832.4356393812427</c:v>
                </c:pt>
                <c:pt idx="25">
                  <c:v>1889.3897009840828</c:v>
                </c:pt>
                <c:pt idx="26">
                  <c:v>1948.4469777463439</c:v>
                </c:pt>
                <c:pt idx="27">
                  <c:v>2009.7153937499979</c:v>
                </c:pt>
                <c:pt idx="28">
                  <c:v>2073.3028730770166</c:v>
                </c:pt>
                <c:pt idx="29">
                  <c:v>2139.3173398093713</c:v>
                </c:pt>
                <c:pt idx="30">
                  <c:v>2207.8667180290336</c:v>
                </c:pt>
                <c:pt idx="31">
                  <c:v>2279.0589318179746</c:v>
                </c:pt>
                <c:pt idx="32">
                  <c:v>2353.001905258167</c:v>
                </c:pt>
                <c:pt idx="33">
                  <c:v>2429.8035624315817</c:v>
                </c:pt>
                <c:pt idx="34">
                  <c:v>2509.5718274201899</c:v>
                </c:pt>
                <c:pt idx="35">
                  <c:v>2592.4146243059631</c:v>
                </c:pt>
                <c:pt idx="36">
                  <c:v>2678.4398771708738</c:v>
                </c:pt>
                <c:pt idx="37">
                  <c:v>2767.755510096893</c:v>
                </c:pt>
                <c:pt idx="38">
                  <c:v>2860.4694471659923</c:v>
                </c:pt>
                <c:pt idx="39">
                  <c:v>2956.6896124601426</c:v>
                </c:pt>
                <c:pt idx="40">
                  <c:v>3056.5239300613166</c:v>
                </c:pt>
                <c:pt idx="41">
                  <c:v>3160.0803240514851</c:v>
                </c:pt>
                <c:pt idx="42">
                  <c:v>3267.46671851262</c:v>
                </c:pt>
                <c:pt idx="43">
                  <c:v>3378.7910375266929</c:v>
                </c:pt>
                <c:pt idx="44">
                  <c:v>3494.1612051756747</c:v>
                </c:pt>
                <c:pt idx="45">
                  <c:v>3613.6851455415372</c:v>
                </c:pt>
              </c:numCache>
            </c:numRef>
          </c:val>
          <c:smooth val="0"/>
          <c:extLst>
            <c:ext xmlns:c16="http://schemas.microsoft.com/office/drawing/2014/chart" uri="{C3380CC4-5D6E-409C-BE32-E72D297353CC}">
              <c16:uniqueId val="{00000001-9EC8-4DAA-BDCB-904134451718}"/>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0_-;\-* #,##0_-;_-* "-"??_-;_-@_-</c:formatCode>
                <c:ptCount val="46"/>
                <c:pt idx="0">
                  <c:v>729.94581551344891</c:v>
                </c:pt>
                <c:pt idx="1">
                  <c:v>746.2972103423017</c:v>
                </c:pt>
                <c:pt idx="2">
                  <c:v>762.64860517114721</c:v>
                </c:pt>
                <c:pt idx="3">
                  <c:v>779</c:v>
                </c:pt>
                <c:pt idx="4">
                  <c:v>795.35139482884551</c:v>
                </c:pt>
                <c:pt idx="5">
                  <c:v>1186.2511769098273</c:v>
                </c:pt>
                <c:pt idx="6">
                  <c:v>1255.4048453050948</c:v>
                </c:pt>
                <c:pt idx="7">
                  <c:v>1323.5258315993797</c:v>
                </c:pt>
                <c:pt idx="8">
                  <c:v>1390.6700948652392</c:v>
                </c:pt>
                <c:pt idx="9">
                  <c:v>1456.89359417523</c:v>
                </c:pt>
                <c:pt idx="10">
                  <c:v>1522.2522886019092</c:v>
                </c:pt>
                <c:pt idx="11">
                  <c:v>1586.8021372178339</c:v>
                </c:pt>
                <c:pt idx="12">
                  <c:v>1650.5990990955606</c:v>
                </c:pt>
                <c:pt idx="13">
                  <c:v>1713.6991333076467</c:v>
                </c:pt>
                <c:pt idx="14">
                  <c:v>1776.1581989266492</c:v>
                </c:pt>
                <c:pt idx="15">
                  <c:v>1838.0322550251249</c:v>
                </c:pt>
                <c:pt idx="16">
                  <c:v>1899.3772606756302</c:v>
                </c:pt>
                <c:pt idx="17">
                  <c:v>1960.249174950723</c:v>
                </c:pt>
                <c:pt idx="18">
                  <c:v>2020.7039569229601</c:v>
                </c:pt>
                <c:pt idx="19">
                  <c:v>2080.7975656648978</c:v>
                </c:pt>
                <c:pt idx="20">
                  <c:v>2140.5859602490937</c:v>
                </c:pt>
                <c:pt idx="21">
                  <c:v>2200.1250997481047</c:v>
                </c:pt>
                <c:pt idx="22">
                  <c:v>2259.4709432344875</c:v>
                </c:pt>
                <c:pt idx="23">
                  <c:v>2318.6794497807991</c:v>
                </c:pt>
                <c:pt idx="24">
                  <c:v>2377.8065784595969</c:v>
                </c:pt>
                <c:pt idx="25">
                  <c:v>2436.9082883434371</c:v>
                </c:pt>
                <c:pt idx="26">
                  <c:v>2496.0405385048766</c:v>
                </c:pt>
                <c:pt idx="27">
                  <c:v>2555.2592880164739</c:v>
                </c:pt>
                <c:pt idx="28">
                  <c:v>2614.6204959507841</c:v>
                </c:pt>
                <c:pt idx="29">
                  <c:v>2674.1801213803656</c:v>
                </c:pt>
                <c:pt idx="30">
                  <c:v>2733.994123377774</c:v>
                </c:pt>
                <c:pt idx="31">
                  <c:v>2794.1184610155674</c:v>
                </c:pt>
                <c:pt idx="32">
                  <c:v>2854.6090933663022</c:v>
                </c:pt>
                <c:pt idx="33">
                  <c:v>2915.5219795025355</c:v>
                </c:pt>
                <c:pt idx="34">
                  <c:v>2976.9130784968247</c:v>
                </c:pt>
                <c:pt idx="35">
                  <c:v>3038.8383494217255</c:v>
                </c:pt>
                <c:pt idx="36">
                  <c:v>3101.3537513497963</c:v>
                </c:pt>
                <c:pt idx="37">
                  <c:v>3164.5152433535927</c:v>
                </c:pt>
                <c:pt idx="38">
                  <c:v>3228.3787845056731</c:v>
                </c:pt>
                <c:pt idx="39">
                  <c:v>3293.0003338785932</c:v>
                </c:pt>
                <c:pt idx="40">
                  <c:v>3358.4358505449113</c:v>
                </c:pt>
                <c:pt idx="41">
                  <c:v>3424.7412935771831</c:v>
                </c:pt>
                <c:pt idx="42">
                  <c:v>3491.9726220479661</c:v>
                </c:pt>
                <c:pt idx="43">
                  <c:v>3560.1857950298167</c:v>
                </c:pt>
                <c:pt idx="44">
                  <c:v>3629.4367715952931</c:v>
                </c:pt>
                <c:pt idx="45">
                  <c:v>3699.7815108169511</c:v>
                </c:pt>
              </c:numCache>
            </c:numRef>
          </c:val>
          <c:smooth val="0"/>
          <c:extLst>
            <c:ext xmlns:c16="http://schemas.microsoft.com/office/drawing/2014/chart" uri="{C3380CC4-5D6E-409C-BE32-E72D297353CC}">
              <c16:uniqueId val="{00000002-9EC8-4DAA-BDCB-904134451718}"/>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0_-;\-* #,##0_-;_-* "-"??_-;_-@_-</c:formatCode>
                <c:ptCount val="46"/>
                <c:pt idx="0">
                  <c:v>729.94581551344891</c:v>
                </c:pt>
                <c:pt idx="1">
                  <c:v>746.2972103423017</c:v>
                </c:pt>
                <c:pt idx="2">
                  <c:v>762.64860517114721</c:v>
                </c:pt>
                <c:pt idx="3">
                  <c:v>779</c:v>
                </c:pt>
                <c:pt idx="4">
                  <c:v>795.35139482884551</c:v>
                </c:pt>
                <c:pt idx="5">
                  <c:v>1047.1417915467173</c:v>
                </c:pt>
                <c:pt idx="6">
                  <c:v>1181.2126873200759</c:v>
                </c:pt>
                <c:pt idx="7">
                  <c:v>1315.2835830933764</c:v>
                </c:pt>
                <c:pt idx="8">
                  <c:v>1449.354478866735</c:v>
                </c:pt>
                <c:pt idx="9">
                  <c:v>1583.4253746400937</c:v>
                </c:pt>
                <c:pt idx="10">
                  <c:v>1717.4962704134523</c:v>
                </c:pt>
                <c:pt idx="11">
                  <c:v>1851.5671661868109</c:v>
                </c:pt>
                <c:pt idx="12">
                  <c:v>1985.6380619601114</c:v>
                </c:pt>
                <c:pt idx="13">
                  <c:v>2119.70895773347</c:v>
                </c:pt>
                <c:pt idx="14">
                  <c:v>2253.7798535068287</c:v>
                </c:pt>
                <c:pt idx="15">
                  <c:v>2387.8507492801873</c:v>
                </c:pt>
                <c:pt idx="16">
                  <c:v>2521.9216450535459</c:v>
                </c:pt>
                <c:pt idx="17">
                  <c:v>2655.9925408268464</c:v>
                </c:pt>
                <c:pt idx="18">
                  <c:v>2790.063436600205</c:v>
                </c:pt>
                <c:pt idx="19">
                  <c:v>2924.1343323735637</c:v>
                </c:pt>
                <c:pt idx="20">
                  <c:v>3058.2052281469223</c:v>
                </c:pt>
                <c:pt idx="21">
                  <c:v>3192.2761239202227</c:v>
                </c:pt>
                <c:pt idx="22">
                  <c:v>3326.3470196935814</c:v>
                </c:pt>
                <c:pt idx="23">
                  <c:v>3460.41791546694</c:v>
                </c:pt>
                <c:pt idx="24">
                  <c:v>3594.4888112402987</c:v>
                </c:pt>
                <c:pt idx="25">
                  <c:v>3728.5597070136573</c:v>
                </c:pt>
                <c:pt idx="26">
                  <c:v>3862.6306027869578</c:v>
                </c:pt>
                <c:pt idx="27">
                  <c:v>3996.7014985603164</c:v>
                </c:pt>
                <c:pt idx="28">
                  <c:v>4130.772394333675</c:v>
                </c:pt>
                <c:pt idx="29">
                  <c:v>4264.8432901070337</c:v>
                </c:pt>
                <c:pt idx="30">
                  <c:v>4398.9141858803923</c:v>
                </c:pt>
                <c:pt idx="31">
                  <c:v>4532.9850816536928</c:v>
                </c:pt>
                <c:pt idx="32">
                  <c:v>4667.0559774270514</c:v>
                </c:pt>
                <c:pt idx="33">
                  <c:v>4801.12687320041</c:v>
                </c:pt>
                <c:pt idx="34">
                  <c:v>4935.1977689737687</c:v>
                </c:pt>
                <c:pt idx="35">
                  <c:v>5069.2686647471273</c:v>
                </c:pt>
                <c:pt idx="36">
                  <c:v>5203.3395605204278</c:v>
                </c:pt>
                <c:pt idx="37">
                  <c:v>5337.4104562937864</c:v>
                </c:pt>
                <c:pt idx="38">
                  <c:v>5471.4813520671451</c:v>
                </c:pt>
                <c:pt idx="39">
                  <c:v>5605.5522478405037</c:v>
                </c:pt>
                <c:pt idx="40">
                  <c:v>5739.6231436138623</c:v>
                </c:pt>
                <c:pt idx="41">
                  <c:v>5873.6940393871628</c:v>
                </c:pt>
                <c:pt idx="42">
                  <c:v>6007.7649351605214</c:v>
                </c:pt>
                <c:pt idx="43">
                  <c:v>6141.8358309338801</c:v>
                </c:pt>
                <c:pt idx="44">
                  <c:v>6275.9067267072387</c:v>
                </c:pt>
                <c:pt idx="45">
                  <c:v>6409.9776224805973</c:v>
                </c:pt>
              </c:numCache>
            </c:numRef>
          </c:val>
          <c:smooth val="0"/>
          <c:extLst>
            <c:ext xmlns:c16="http://schemas.microsoft.com/office/drawing/2014/chart" uri="{C3380CC4-5D6E-409C-BE32-E72D297353CC}">
              <c16:uniqueId val="{00000003-9EC8-4DAA-BDCB-904134451718}"/>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3:$BB$57</c:f>
              <c:numCache>
                <c:formatCode>_-* #,##0_-;\-* #,##0_-;_-* "-"??_-;_-@_-</c:formatCode>
                <c:ptCount val="45"/>
                <c:pt idx="0">
                  <c:v>0</c:v>
                </c:pt>
                <c:pt idx="1">
                  <c:v>0</c:v>
                </c:pt>
                <c:pt idx="2">
                  <c:v>0</c:v>
                </c:pt>
                <c:pt idx="3">
                  <c:v>0</c:v>
                </c:pt>
                <c:pt idx="4">
                  <c:v>27.060844625262742</c:v>
                </c:pt>
                <c:pt idx="5">
                  <c:v>29.923352510998647</c:v>
                </c:pt>
                <c:pt idx="6">
                  <c:v>32.793233213567476</c:v>
                </c:pt>
                <c:pt idx="7">
                  <c:v>35.685597646843505</c:v>
                </c:pt>
                <c:pt idx="8">
                  <c:v>38.615556724701989</c:v>
                </c:pt>
                <c:pt idx="9">
                  <c:v>41.598221361018318</c:v>
                </c:pt>
                <c:pt idx="10">
                  <c:v>44.648702469667732</c:v>
                </c:pt>
                <c:pt idx="11">
                  <c:v>47.782110964525565</c:v>
                </c:pt>
                <c:pt idx="12">
                  <c:v>51.013557759467098</c:v>
                </c:pt>
                <c:pt idx="13">
                  <c:v>54.358153768367686</c:v>
                </c:pt>
                <c:pt idx="14">
                  <c:v>57.831009905102604</c:v>
                </c:pt>
                <c:pt idx="15">
                  <c:v>61.447237083547179</c:v>
                </c:pt>
                <c:pt idx="16">
                  <c:v>65.221946217575692</c:v>
                </c:pt>
                <c:pt idx="17">
                  <c:v>69.170248221065421</c:v>
                </c:pt>
                <c:pt idx="18">
                  <c:v>73.307254007890762</c:v>
                </c:pt>
                <c:pt idx="19">
                  <c:v>77.648074491926948</c:v>
                </c:pt>
                <c:pt idx="20">
                  <c:v>82.207820587049326</c:v>
                </c:pt>
                <c:pt idx="21">
                  <c:v>87.001603207133172</c:v>
                </c:pt>
                <c:pt idx="22">
                  <c:v>92.044533266053847</c:v>
                </c:pt>
                <c:pt idx="23">
                  <c:v>97.351721677686541</c:v>
                </c:pt>
                <c:pt idx="24">
                  <c:v>102.93827935590672</c:v>
                </c:pt>
                <c:pt idx="25">
                  <c:v>108.81931721458956</c:v>
                </c:pt>
                <c:pt idx="26">
                  <c:v>115.00994616761041</c:v>
                </c:pt>
                <c:pt idx="27">
                  <c:v>121.52527712884356</c:v>
                </c:pt>
                <c:pt idx="28">
                  <c:v>128.38042101216638</c:v>
                </c:pt>
                <c:pt idx="29">
                  <c:v>135.59048873145312</c:v>
                </c:pt>
                <c:pt idx="30">
                  <c:v>143.17059120057905</c:v>
                </c:pt>
                <c:pt idx="31">
                  <c:v>151.13583933341963</c:v>
                </c:pt>
                <c:pt idx="32">
                  <c:v>159.50134404385005</c:v>
                </c:pt>
                <c:pt idx="33">
                  <c:v>168.28221624574559</c:v>
                </c:pt>
                <c:pt idx="34">
                  <c:v>177.49356685298153</c:v>
                </c:pt>
                <c:pt idx="35">
                  <c:v>187.15050677943336</c:v>
                </c:pt>
                <c:pt idx="36">
                  <c:v>197.26814693897626</c:v>
                </c:pt>
                <c:pt idx="37">
                  <c:v>207.86159824548554</c:v>
                </c:pt>
                <c:pt idx="38">
                  <c:v>218.94597161283545</c:v>
                </c:pt>
                <c:pt idx="39">
                  <c:v>230.5363779549034</c:v>
                </c:pt>
                <c:pt idx="40">
                  <c:v>242.64792818556364</c:v>
                </c:pt>
                <c:pt idx="41">
                  <c:v>255.29573321869154</c:v>
                </c:pt>
                <c:pt idx="42">
                  <c:v>268.49490396816236</c:v>
                </c:pt>
                <c:pt idx="43">
                  <c:v>282.26055134785133</c:v>
                </c:pt>
                <c:pt idx="44">
                  <c:v>296.60778627163381</c:v>
                </c:pt>
              </c:numCache>
              <c:extLst/>
            </c:numRef>
          </c:val>
          <c:smooth val="0"/>
          <c:extLst>
            <c:ext xmlns:c16="http://schemas.microsoft.com/office/drawing/2014/chart" uri="{C3380CC4-5D6E-409C-BE32-E72D297353CC}">
              <c16:uniqueId val="{00000000-294C-4526-A875-6DB8BCB5C1AD}"/>
            </c:ext>
          </c:extLst>
        </c:ser>
        <c:ser>
          <c:idx val="2"/>
          <c:order val="1"/>
          <c:tx>
            <c:strRef>
              <c:f>AutoResults!$BC$10</c:f>
              <c:strCache>
                <c:ptCount val="1"/>
                <c:pt idx="0">
                  <c:v>Drawdown</c:v>
                </c:pt>
              </c:strCache>
            </c:strRef>
          </c:tx>
          <c:spPr>
            <a:ln>
              <a:solidFill>
                <a:srgbClr val="6A9FDD"/>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3:$BC$57</c:f>
              <c:numCache>
                <c:formatCode>_-* #,##0_-;\-* #,##0_-;_-* "-"??_-;_-@_-</c:formatCode>
                <c:ptCount val="45"/>
                <c:pt idx="0">
                  <c:v>0</c:v>
                </c:pt>
                <c:pt idx="1">
                  <c:v>0</c:v>
                </c:pt>
                <c:pt idx="2">
                  <c:v>0</c:v>
                </c:pt>
                <c:pt idx="3">
                  <c:v>0</c:v>
                </c:pt>
                <c:pt idx="4">
                  <c:v>52.442127081457159</c:v>
                </c:pt>
                <c:pt idx="5">
                  <c:v>59.835200005560175</c:v>
                </c:pt>
                <c:pt idx="6">
                  <c:v>67.083682676927651</c:v>
                </c:pt>
                <c:pt idx="7">
                  <c:v>74.195410165456835</c:v>
                </c:pt>
                <c:pt idx="8">
                  <c:v>81.178217541047957</c:v>
                </c:pt>
                <c:pt idx="9">
                  <c:v>88.039939873597262</c:v>
                </c:pt>
                <c:pt idx="10">
                  <c:v>94.788412233005019</c:v>
                </c:pt>
                <c:pt idx="11">
                  <c:v>101.4314696891674</c:v>
                </c:pt>
                <c:pt idx="12">
                  <c:v>107.97694731198466</c:v>
                </c:pt>
                <c:pt idx="13">
                  <c:v>114.4326801713531</c:v>
                </c:pt>
                <c:pt idx="14">
                  <c:v>120.80650333717293</c:v>
                </c:pt>
                <c:pt idx="15">
                  <c:v>127.10625187934127</c:v>
                </c:pt>
                <c:pt idx="16">
                  <c:v>133.33976086775553</c:v>
                </c:pt>
                <c:pt idx="17">
                  <c:v>139.51486537231588</c:v>
                </c:pt>
                <c:pt idx="18">
                  <c:v>145.63940046291853</c:v>
                </c:pt>
                <c:pt idx="19">
                  <c:v>151.72120120946374</c:v>
                </c:pt>
                <c:pt idx="20">
                  <c:v>157.76810268184778</c:v>
                </c:pt>
                <c:pt idx="21">
                  <c:v>163.78793994997085</c:v>
                </c:pt>
                <c:pt idx="22">
                  <c:v>169.78854808372913</c:v>
                </c:pt>
                <c:pt idx="23">
                  <c:v>175.77776215302305</c:v>
                </c:pt>
                <c:pt idx="24">
                  <c:v>181.76341722774958</c:v>
                </c:pt>
                <c:pt idx="25">
                  <c:v>187.75334837780611</c:v>
                </c:pt>
                <c:pt idx="26">
                  <c:v>193.75539067309296</c:v>
                </c:pt>
                <c:pt idx="27">
                  <c:v>199.77737918350616</c:v>
                </c:pt>
                <c:pt idx="28">
                  <c:v>205.82714897894618</c:v>
                </c:pt>
                <c:pt idx="29">
                  <c:v>211.91253512930905</c:v>
                </c:pt>
                <c:pt idx="30">
                  <c:v>218.04137270449513</c:v>
                </c:pt>
                <c:pt idx="31">
                  <c:v>224.22149677440063</c:v>
                </c:pt>
                <c:pt idx="32">
                  <c:v>230.46074240892574</c:v>
                </c:pt>
                <c:pt idx="33">
                  <c:v>236.76694467796781</c:v>
                </c:pt>
                <c:pt idx="34">
                  <c:v>243.14793865142391</c:v>
                </c:pt>
                <c:pt idx="35">
                  <c:v>249.61155939919448</c:v>
                </c:pt>
                <c:pt idx="36">
                  <c:v>256.16564199117551</c:v>
                </c:pt>
                <c:pt idx="37">
                  <c:v>262.81802149726752</c:v>
                </c:pt>
                <c:pt idx="38">
                  <c:v>269.57653298736648</c:v>
                </c:pt>
                <c:pt idx="39">
                  <c:v>276.44901153137289</c:v>
                </c:pt>
                <c:pt idx="40">
                  <c:v>283.44329219918279</c:v>
                </c:pt>
                <c:pt idx="41">
                  <c:v>290.56721006069648</c:v>
                </c:pt>
                <c:pt idx="42">
                  <c:v>297.82860018581118</c:v>
                </c:pt>
                <c:pt idx="43">
                  <c:v>305.23529764442412</c:v>
                </c:pt>
                <c:pt idx="44">
                  <c:v>312.79513750643571</c:v>
                </c:pt>
              </c:numCache>
              <c:extLst/>
            </c:numRef>
          </c:val>
          <c:smooth val="0"/>
          <c:extLst>
            <c:ext xmlns:c16="http://schemas.microsoft.com/office/drawing/2014/chart" uri="{C3380CC4-5D6E-409C-BE32-E72D297353CC}">
              <c16:uniqueId val="{00000001-294C-4526-A875-6DB8BCB5C1AD}"/>
            </c:ext>
          </c:extLst>
        </c:ser>
        <c:ser>
          <c:idx val="3"/>
          <c:order val="2"/>
          <c:tx>
            <c:strRef>
              <c:f>AutoResults!$BD$10</c:f>
              <c:strCache>
                <c:ptCount val="1"/>
                <c:pt idx="0">
                  <c:v>Optimum</c:v>
                </c:pt>
              </c:strCache>
            </c:strRef>
          </c:tx>
          <c:spPr>
            <a:ln>
              <a:solidFill>
                <a:srgbClr val="B5D5FA"/>
              </a:solidFill>
            </a:ln>
          </c:spPr>
          <c:marker>
            <c:symbol val="none"/>
          </c:marker>
          <c:cat>
            <c:numRef>
              <c:f>AutoResults!$AZ$12:$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3:$BD$57</c:f>
              <c:numCache>
                <c:formatCode>_-* #,##0_-;\-* #,##0_-;_-* "-"??_-;_-@_-</c:formatCode>
                <c:ptCount val="45"/>
                <c:pt idx="0">
                  <c:v>0</c:v>
                </c:pt>
                <c:pt idx="1">
                  <c:v>0</c:v>
                </c:pt>
                <c:pt idx="2">
                  <c:v>0</c:v>
                </c:pt>
                <c:pt idx="3">
                  <c:v>0</c:v>
                </c:pt>
                <c:pt idx="4">
                  <c:v>32.964825045913166</c:v>
                </c:pt>
                <c:pt idx="5">
                  <c:v>49.44723756887025</c:v>
                </c:pt>
                <c:pt idx="6">
                  <c:v>65.929650091819184</c:v>
                </c:pt>
                <c:pt idx="7">
                  <c:v>82.412062614775266</c:v>
                </c:pt>
                <c:pt idx="8">
                  <c:v>98.894475137732357</c:v>
                </c:pt>
                <c:pt idx="9">
                  <c:v>115.37688766068842</c:v>
                </c:pt>
                <c:pt idx="10">
                  <c:v>131.8593001836455</c:v>
                </c:pt>
                <c:pt idx="11">
                  <c:v>148.34171270659346</c:v>
                </c:pt>
                <c:pt idx="12">
                  <c:v>164.82412522955053</c:v>
                </c:pt>
                <c:pt idx="13">
                  <c:v>181.30653775250659</c:v>
                </c:pt>
                <c:pt idx="14">
                  <c:v>197.78895027546366</c:v>
                </c:pt>
                <c:pt idx="15">
                  <c:v>214.2713627984208</c:v>
                </c:pt>
                <c:pt idx="16">
                  <c:v>230.75377532136872</c:v>
                </c:pt>
                <c:pt idx="17">
                  <c:v>247.2361878443258</c:v>
                </c:pt>
                <c:pt idx="18">
                  <c:v>263.71860036728185</c:v>
                </c:pt>
                <c:pt idx="19">
                  <c:v>280.20101289023893</c:v>
                </c:pt>
                <c:pt idx="20">
                  <c:v>296.68342541318691</c:v>
                </c:pt>
                <c:pt idx="21">
                  <c:v>313.16583793614393</c:v>
                </c:pt>
                <c:pt idx="22">
                  <c:v>329.64825045909998</c:v>
                </c:pt>
                <c:pt idx="23">
                  <c:v>346.13066298205717</c:v>
                </c:pt>
                <c:pt idx="24">
                  <c:v>362.61307550501425</c:v>
                </c:pt>
                <c:pt idx="25">
                  <c:v>379.09548802796218</c:v>
                </c:pt>
                <c:pt idx="26">
                  <c:v>395.57790055091925</c:v>
                </c:pt>
                <c:pt idx="27">
                  <c:v>412.06031307387531</c:v>
                </c:pt>
                <c:pt idx="28">
                  <c:v>428.54272559683238</c:v>
                </c:pt>
                <c:pt idx="29">
                  <c:v>445.02513811978849</c:v>
                </c:pt>
                <c:pt idx="30">
                  <c:v>461.50755064273744</c:v>
                </c:pt>
                <c:pt idx="31">
                  <c:v>477.9899631656935</c:v>
                </c:pt>
                <c:pt idx="32">
                  <c:v>494.47237568865057</c:v>
                </c:pt>
                <c:pt idx="33">
                  <c:v>510.95478821160765</c:v>
                </c:pt>
                <c:pt idx="34">
                  <c:v>527.4372007345637</c:v>
                </c:pt>
                <c:pt idx="35">
                  <c:v>543.91961325751265</c:v>
                </c:pt>
                <c:pt idx="36">
                  <c:v>560.40202578046865</c:v>
                </c:pt>
                <c:pt idx="37">
                  <c:v>576.88443830342578</c:v>
                </c:pt>
                <c:pt idx="38">
                  <c:v>593.36685082638189</c:v>
                </c:pt>
                <c:pt idx="39">
                  <c:v>609.84926334933903</c:v>
                </c:pt>
                <c:pt idx="40">
                  <c:v>626.33167587228695</c:v>
                </c:pt>
                <c:pt idx="41">
                  <c:v>642.81408839524397</c:v>
                </c:pt>
                <c:pt idx="42">
                  <c:v>659.2965009182011</c:v>
                </c:pt>
                <c:pt idx="43">
                  <c:v>675.77891344115721</c:v>
                </c:pt>
                <c:pt idx="44">
                  <c:v>692.26132596411435</c:v>
                </c:pt>
              </c:numCache>
              <c:extLst/>
            </c:numRef>
          </c:val>
          <c:smooth val="0"/>
          <c:extLst>
            <c:ext xmlns:c16="http://schemas.microsoft.com/office/drawing/2014/chart" uri="{C3380CC4-5D6E-409C-BE32-E72D297353CC}">
              <c16:uniqueId val="{00000002-294C-4526-A875-6DB8BCB5C1AD}"/>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3:$BH$57</c:f>
              <c:numCache>
                <c:formatCode>_-* #,##0_-;\-* #,##0_-;_-* "-"??_-;_-@_-</c:formatCode>
                <c:ptCount val="45"/>
                <c:pt idx="0">
                  <c:v>0</c:v>
                </c:pt>
                <c:pt idx="1">
                  <c:v>0</c:v>
                </c:pt>
                <c:pt idx="2">
                  <c:v>0</c:v>
                </c:pt>
                <c:pt idx="3">
                  <c:v>0</c:v>
                </c:pt>
                <c:pt idx="4">
                  <c:v>27481983060.967777</c:v>
                </c:pt>
                <c:pt idx="5">
                  <c:v>30389039153.157913</c:v>
                </c:pt>
                <c:pt idx="6">
                  <c:v>33303582802.74398</c:v>
                </c:pt>
                <c:pt idx="7">
                  <c:v>36240960089.454071</c:v>
                </c:pt>
                <c:pt idx="8">
                  <c:v>39216517093.01725</c:v>
                </c:pt>
                <c:pt idx="9">
                  <c:v>42245599893.162743</c:v>
                </c:pt>
                <c:pt idx="10">
                  <c:v>45343554569.619606</c:v>
                </c:pt>
                <c:pt idx="11">
                  <c:v>48525727202.117012</c:v>
                </c:pt>
                <c:pt idx="12">
                  <c:v>51807463870.384041</c:v>
                </c:pt>
                <c:pt idx="13">
                  <c:v>55204110654.14991</c:v>
                </c:pt>
                <c:pt idx="14">
                  <c:v>58731013633.143684</c:v>
                </c:pt>
                <c:pt idx="15">
                  <c:v>62403518887.094551</c:v>
                </c:pt>
                <c:pt idx="16">
                  <c:v>66236972495.730553</c:v>
                </c:pt>
                <c:pt idx="17">
                  <c:v>70246720538.782867</c:v>
                </c:pt>
                <c:pt idx="18">
                  <c:v>74448109095.979675</c:v>
                </c:pt>
                <c:pt idx="19">
                  <c:v>78856484247.050034</c:v>
                </c:pt>
                <c:pt idx="20">
                  <c:v>83487192071.723145</c:v>
                </c:pt>
                <c:pt idx="21">
                  <c:v>88355578649.728088</c:v>
                </c:pt>
                <c:pt idx="22">
                  <c:v>93476990060.794006</c:v>
                </c:pt>
                <c:pt idx="23">
                  <c:v>98866772384.650009</c:v>
                </c:pt>
                <c:pt idx="24">
                  <c:v>104540271701.0253</c:v>
                </c:pt>
                <c:pt idx="25">
                  <c:v>110512834089.64893</c:v>
                </c:pt>
                <c:pt idx="26">
                  <c:v>116799805630.25005</c:v>
                </c:pt>
                <c:pt idx="27">
                  <c:v>123416532402.55678</c:v>
                </c:pt>
                <c:pt idx="28">
                  <c:v>130378360486.30032</c:v>
                </c:pt>
                <c:pt idx="29">
                  <c:v>137700635961.20874</c:v>
                </c:pt>
                <c:pt idx="30">
                  <c:v>145398704907.01114</c:v>
                </c:pt>
                <c:pt idx="31">
                  <c:v>153487913403.4368</c:v>
                </c:pt>
                <c:pt idx="32">
                  <c:v>161983607530.21472</c:v>
                </c:pt>
                <c:pt idx="33">
                  <c:v>170901133367.07407</c:v>
                </c:pt>
                <c:pt idx="34">
                  <c:v>179759910826.48337</c:v>
                </c:pt>
                <c:pt idx="35">
                  <c:v>176775432856.82315</c:v>
                </c:pt>
                <c:pt idx="36">
                  <c:v>173734871410.62576</c:v>
                </c:pt>
                <c:pt idx="37">
                  <c:v>170622880408.16211</c:v>
                </c:pt>
                <c:pt idx="38">
                  <c:v>167424113769.70309</c:v>
                </c:pt>
                <c:pt idx="39">
                  <c:v>164123225415.51965</c:v>
                </c:pt>
                <c:pt idx="40">
                  <c:v>160704869265.88245</c:v>
                </c:pt>
                <c:pt idx="41">
                  <c:v>157153699241.06247</c:v>
                </c:pt>
                <c:pt idx="42">
                  <c:v>153454369261.33075</c:v>
                </c:pt>
                <c:pt idx="43">
                  <c:v>149591533246.95865</c:v>
                </c:pt>
                <c:pt idx="44">
                  <c:v>145549845118.21561</c:v>
                </c:pt>
              </c:numCache>
              <c:extLst/>
            </c:numRef>
          </c:val>
          <c:smooth val="0"/>
          <c:extLst>
            <c:ext xmlns:c16="http://schemas.microsoft.com/office/drawing/2014/chart" uri="{C3380CC4-5D6E-409C-BE32-E72D297353CC}">
              <c16:uniqueId val="{00000000-A32C-443B-88A9-16037747B077}"/>
            </c:ext>
          </c:extLst>
        </c:ser>
        <c:ser>
          <c:idx val="2"/>
          <c:order val="1"/>
          <c:tx>
            <c:strRef>
              <c:f>AutoResults!$BI$10</c:f>
              <c:strCache>
                <c:ptCount val="1"/>
                <c:pt idx="0">
                  <c:v>Drawdown</c:v>
                </c:pt>
              </c:strCache>
            </c:strRef>
          </c:tx>
          <c:spPr>
            <a:ln>
              <a:solidFill>
                <a:srgbClr val="6A9FDD"/>
              </a:solidFill>
            </a:ln>
          </c:spPr>
          <c:marker>
            <c:symbol val="none"/>
          </c:marker>
          <c:cat>
            <c:numRef>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3:$BI$57</c:f>
              <c:numCache>
                <c:formatCode>_-* #,##0_-;\-* #,##0_-;_-* "-"??_-;_-@_-</c:formatCode>
                <c:ptCount val="45"/>
                <c:pt idx="0">
                  <c:v>0</c:v>
                </c:pt>
                <c:pt idx="1">
                  <c:v>0</c:v>
                </c:pt>
                <c:pt idx="2">
                  <c:v>0</c:v>
                </c:pt>
                <c:pt idx="3">
                  <c:v>0</c:v>
                </c:pt>
                <c:pt idx="4">
                  <c:v>53258265515.787903</c:v>
                </c:pt>
                <c:pt idx="5">
                  <c:v>60766394241.34227</c:v>
                </c:pt>
                <c:pt idx="6">
                  <c:v>68127682506.760002</c:v>
                </c:pt>
                <c:pt idx="7">
                  <c:v>75350087316.383743</c:v>
                </c:pt>
                <c:pt idx="8">
                  <c:v>82441565674.559082</c:v>
                </c:pt>
                <c:pt idx="9">
                  <c:v>89410074585.627609</c:v>
                </c:pt>
                <c:pt idx="10">
                  <c:v>96263571053.935013</c:v>
                </c:pt>
                <c:pt idx="11">
                  <c:v>103010012083.82275</c:v>
                </c:pt>
                <c:pt idx="12">
                  <c:v>109657354679.63657</c:v>
                </c:pt>
                <c:pt idx="13">
                  <c:v>116213555845.71802</c:v>
                </c:pt>
                <c:pt idx="14">
                  <c:v>122686572586.41273</c:v>
                </c:pt>
                <c:pt idx="15">
                  <c:v>129084361906.06322</c:v>
                </c:pt>
                <c:pt idx="16">
                  <c:v>135414880809.01218</c:v>
                </c:pt>
                <c:pt idx="17">
                  <c:v>141686086299.60526</c:v>
                </c:pt>
                <c:pt idx="18">
                  <c:v>147905935382.1839</c:v>
                </c:pt>
                <c:pt idx="19">
                  <c:v>154082385061.0939</c:v>
                </c:pt>
                <c:pt idx="20">
                  <c:v>160223392340.67676</c:v>
                </c:pt>
                <c:pt idx="21">
                  <c:v>166336914225.27811</c:v>
                </c:pt>
                <c:pt idx="22">
                  <c:v>172430907719.2395</c:v>
                </c:pt>
                <c:pt idx="23">
                  <c:v>178513329826.90668</c:v>
                </c:pt>
                <c:pt idx="24">
                  <c:v>184592137552.6221</c:v>
                </c:pt>
                <c:pt idx="25">
                  <c:v>190675287900.72833</c:v>
                </c:pt>
                <c:pt idx="26">
                  <c:v>196770737875.57123</c:v>
                </c:pt>
                <c:pt idx="27">
                  <c:v>202886444481.49216</c:v>
                </c:pt>
                <c:pt idx="28">
                  <c:v>209030364722.83691</c:v>
                </c:pt>
                <c:pt idx="29">
                  <c:v>215210455603.94687</c:v>
                </c:pt>
                <c:pt idx="30">
                  <c:v>221434674129.16788</c:v>
                </c:pt>
                <c:pt idx="31">
                  <c:v>227710977302.84134</c:v>
                </c:pt>
                <c:pt idx="32">
                  <c:v>234047322129.31302</c:v>
                </c:pt>
                <c:pt idx="33">
                  <c:v>240451665612.92548</c:v>
                </c:pt>
                <c:pt idx="34">
                  <c:v>245750051698.32529</c:v>
                </c:pt>
                <c:pt idx="35">
                  <c:v>238679068248.0011</c:v>
                </c:pt>
                <c:pt idx="36">
                  <c:v>231729728077.39276</c:v>
                </c:pt>
                <c:pt idx="37">
                  <c:v>224894074182.15524</c:v>
                </c:pt>
                <c:pt idx="38">
                  <c:v>218164149557.94656</c:v>
                </c:pt>
                <c:pt idx="39">
                  <c:v>211531997200.42145</c:v>
                </c:pt>
                <c:pt idx="40">
                  <c:v>204989660105.23776</c:v>
                </c:pt>
                <c:pt idx="41">
                  <c:v>198529181268.05045</c:v>
                </c:pt>
                <c:pt idx="42">
                  <c:v>192142603684.51688</c:v>
                </c:pt>
                <c:pt idx="43">
                  <c:v>185821970350.29388</c:v>
                </c:pt>
                <c:pt idx="44">
                  <c:v>179559324261.03656</c:v>
                </c:pt>
              </c:numCache>
              <c:extLst/>
            </c:numRef>
          </c:val>
          <c:smooth val="0"/>
          <c:extLst>
            <c:ext xmlns:c16="http://schemas.microsoft.com/office/drawing/2014/chart" uri="{C3380CC4-5D6E-409C-BE32-E72D297353CC}">
              <c16:uniqueId val="{00000001-A32C-443B-88A9-16037747B077}"/>
            </c:ext>
          </c:extLst>
        </c:ser>
        <c:ser>
          <c:idx val="3"/>
          <c:order val="2"/>
          <c:tx>
            <c:strRef>
              <c:f>AutoResults!$BJ$10</c:f>
              <c:strCache>
                <c:ptCount val="1"/>
                <c:pt idx="0">
                  <c:v>Optimum</c:v>
                </c:pt>
              </c:strCache>
            </c:strRef>
          </c:tx>
          <c:spPr>
            <a:ln>
              <a:solidFill>
                <a:srgbClr val="B5D5FA"/>
              </a:solidFill>
            </a:ln>
          </c:spPr>
          <c:marker>
            <c:symbol val="none"/>
          </c:marker>
          <c:cat>
            <c:numRef>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3:$BJ$57</c:f>
              <c:numCache>
                <c:formatCode>_-* #,##0_-;\-* #,##0_-;_-* "-"??_-;_-@_-</c:formatCode>
                <c:ptCount val="45"/>
                <c:pt idx="0">
                  <c:v>0</c:v>
                </c:pt>
                <c:pt idx="1">
                  <c:v>0</c:v>
                </c:pt>
                <c:pt idx="2">
                  <c:v>0</c:v>
                </c:pt>
                <c:pt idx="3">
                  <c:v>0</c:v>
                </c:pt>
                <c:pt idx="4">
                  <c:v>33477845058.605812</c:v>
                </c:pt>
                <c:pt idx="5">
                  <c:v>50216767587.909233</c:v>
                </c:pt>
                <c:pt idx="6">
                  <c:v>66955690117.204369</c:v>
                </c:pt>
                <c:pt idx="7">
                  <c:v>83694612646.50676</c:v>
                </c:pt>
                <c:pt idx="8">
                  <c:v>100433535175.81017</c:v>
                </c:pt>
                <c:pt idx="9">
                  <c:v>117172457705.11255</c:v>
                </c:pt>
                <c:pt idx="10">
                  <c:v>133911380234.41597</c:v>
                </c:pt>
                <c:pt idx="11">
                  <c:v>150650302763.71008</c:v>
                </c:pt>
                <c:pt idx="12">
                  <c:v>167389225293.01349</c:v>
                </c:pt>
                <c:pt idx="13">
                  <c:v>184128147822.31586</c:v>
                </c:pt>
                <c:pt idx="14">
                  <c:v>200867070351.61926</c:v>
                </c:pt>
                <c:pt idx="15">
                  <c:v>217605992880.9227</c:v>
                </c:pt>
                <c:pt idx="16">
                  <c:v>234344915410.2168</c:v>
                </c:pt>
                <c:pt idx="17">
                  <c:v>251083837939.5202</c:v>
                </c:pt>
                <c:pt idx="18">
                  <c:v>267822760468.8226</c:v>
                </c:pt>
                <c:pt idx="19">
                  <c:v>284561682998.12604</c:v>
                </c:pt>
                <c:pt idx="20">
                  <c:v>301300605527.4201</c:v>
                </c:pt>
                <c:pt idx="21">
                  <c:v>318039528056.72357</c:v>
                </c:pt>
                <c:pt idx="22">
                  <c:v>334778450586.02594</c:v>
                </c:pt>
                <c:pt idx="23">
                  <c:v>351517373115.32941</c:v>
                </c:pt>
                <c:pt idx="24">
                  <c:v>368256295644.63287</c:v>
                </c:pt>
                <c:pt idx="25">
                  <c:v>384995218173.92694</c:v>
                </c:pt>
                <c:pt idx="26">
                  <c:v>401734140703.23041</c:v>
                </c:pt>
                <c:pt idx="27">
                  <c:v>418473063232.53278</c:v>
                </c:pt>
                <c:pt idx="28">
                  <c:v>435211985761.83624</c:v>
                </c:pt>
                <c:pt idx="29">
                  <c:v>451950908291.13861</c:v>
                </c:pt>
                <c:pt idx="30">
                  <c:v>468689830820.43378</c:v>
                </c:pt>
                <c:pt idx="31">
                  <c:v>485428753349.73615</c:v>
                </c:pt>
                <c:pt idx="32">
                  <c:v>502167675879.03961</c:v>
                </c:pt>
                <c:pt idx="33">
                  <c:v>518906598408.34302</c:v>
                </c:pt>
                <c:pt idx="34">
                  <c:v>532855700516.09491</c:v>
                </c:pt>
                <c:pt idx="35">
                  <c:v>516116777986.79169</c:v>
                </c:pt>
                <c:pt idx="36">
                  <c:v>499377855457.48914</c:v>
                </c:pt>
                <c:pt idx="37">
                  <c:v>482638932928.18719</c:v>
                </c:pt>
                <c:pt idx="38">
                  <c:v>465900010398.8916</c:v>
                </c:pt>
                <c:pt idx="39">
                  <c:v>449161087869.58826</c:v>
                </c:pt>
                <c:pt idx="40">
                  <c:v>432422165340.28571</c:v>
                </c:pt>
                <c:pt idx="41">
                  <c:v>415683242810.9823</c:v>
                </c:pt>
                <c:pt idx="42">
                  <c:v>398944320281.68042</c:v>
                </c:pt>
                <c:pt idx="43">
                  <c:v>382205397752.3847</c:v>
                </c:pt>
                <c:pt idx="44">
                  <c:v>365466475223.08148</c:v>
                </c:pt>
              </c:numCache>
              <c:extLst/>
            </c:numRef>
          </c:val>
          <c:smooth val="0"/>
          <c:extLst>
            <c:ext xmlns:c16="http://schemas.microsoft.com/office/drawing/2014/chart" uri="{C3380CC4-5D6E-409C-BE32-E72D297353CC}">
              <c16:uniqueId val="{00000002-A32C-443B-88A9-16037747B077}"/>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C3F3B5F6-177B-4922-9705-8F994F689639}">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0</TotalTime>
  <Pages>10</Pages>
  <Words>31805</Words>
  <Characters>181293</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293</cp:revision>
  <cp:lastPrinted>2018-07-24T18:02:00Z</cp:lastPrinted>
  <dcterms:created xsi:type="dcterms:W3CDTF">2019-11-15T23:03:00Z</dcterms:created>
  <dcterms:modified xsi:type="dcterms:W3CDTF">2021-11-30T21: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3"&gt;&lt;session id="PlrCgWVg"/&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